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ackground w:color="FFFFFF"/>
  <w:body>
    <w:p w14:paraId="78B05DC3" w14:textId="48BD90BE" w:rsidR="0024062D" w:rsidRPr="00D84938" w:rsidRDefault="0005391E" w:rsidP="003D3B28">
      <w:pPr>
        <w:pStyle w:val="Title"/>
      </w:pPr>
      <w:r w:rsidRPr="00D84938">
        <w:t xml:space="preserve">Changes in Network Socioeconomic Diversity, and Market Justice Preferences: Longitudinal Evidence from Chile </w:t>
      </w:r>
    </w:p>
    <w:p w14:paraId="3D47F693" w14:textId="3B753618" w:rsidR="0024062D" w:rsidRPr="00F93620" w:rsidRDefault="0024062D" w:rsidP="0024062D">
      <w:pPr>
        <w:jc w:val="center"/>
      </w:pPr>
      <w:r w:rsidRPr="00F93620">
        <w:t>Julio Iturra-Sanhueza</w:t>
      </w:r>
    </w:p>
    <w:p w14:paraId="15237403" w14:textId="772F2962" w:rsidR="002632A2" w:rsidRPr="00D84938" w:rsidRDefault="00606669">
      <w:pPr>
        <w:pStyle w:val="Heading1"/>
      </w:pPr>
      <w:r w:rsidRPr="00D84938">
        <w:t xml:space="preserve">Introduction </w:t>
      </w:r>
      <w:r w:rsidR="00D565AE" w:rsidRPr="00D84938">
        <w:t>(preliminary)</w:t>
      </w:r>
    </w:p>
    <w:p w14:paraId="1302D2B9" w14:textId="4AD0577F" w:rsidR="00B225DC" w:rsidRPr="00D84938" w:rsidRDefault="00E10D73" w:rsidP="00300FC8">
      <w:bookmarkStart w:id="0" w:name="_296y4t4natck"/>
      <w:bookmarkEnd w:id="0"/>
      <w:r w:rsidRPr="00D84938">
        <w:t>The role of market institutions and principles has been pivotal in shaping the evolution of social policy regimes in</w:t>
      </w:r>
      <w:r w:rsidR="00644FC4" w:rsidRPr="00D84938">
        <w:t xml:space="preserve"> highly unequal contexts such as</w:t>
      </w:r>
      <w:r w:rsidRPr="00D84938">
        <w:t xml:space="preserve"> Latin America </w:t>
      </w:r>
      <w:r w:rsidRPr="00D84938">
        <w:fldChar w:fldCharType="begin"/>
      </w:r>
      <w:r w:rsidR="00351642" w:rsidRPr="00D84938">
        <w:instrText xml:space="preserve"> ADDIN ZOTERO_ITEM CSL_CITATION {"citationID":"ZLSRgC2Z","properties":{"formattedCitation":"(Huber &amp; Stephens, 2012)","plainCitation":"(Huber &amp; Stephens, 2012)","noteIndex":0},"citationItems":[{"id":15297,"uris":["http://zotero.org/users/5414506/items/STNE7AQ7"],"itemData":{"id":15297,"type":"book","event-place":"Chicago","ISBN":"978-0-226-35653-2","language":"eng","number-of-pages":"342","publisher":"University of Chicago Press","publisher-place":"Chicago","source":"K10plus ISBN","title":"Democracy and the left: social policy and inequality in Latin America","title-short":"Democracy and the left","author":[{"family":"Huber","given":"Evelyne"},{"family":"Stephens","given":"John D."}],"issued":{"date-parts":[["2012"]]},"citation-key":"huber_democracy_2012"}}],"schema":"https://github.com/citation-style-language/schema/raw/master/csl-citation.json"} </w:instrText>
      </w:r>
      <w:r w:rsidRPr="00D84938">
        <w:fldChar w:fldCharType="separate"/>
      </w:r>
      <w:r w:rsidR="00E22673" w:rsidRPr="00D84938">
        <w:t>(Huber &amp; Stephens, 2012)</w:t>
      </w:r>
      <w:r w:rsidRPr="00D84938">
        <w:fldChar w:fldCharType="end"/>
      </w:r>
      <w:r w:rsidRPr="00D84938">
        <w:t xml:space="preserve">. From the 1970s onward, neoliberal reforms—marked by deregulation and privatization—transformed the architecture </w:t>
      </w:r>
      <w:r w:rsidR="00EB2D1E" w:rsidRPr="00D84938">
        <w:t xml:space="preserve">of </w:t>
      </w:r>
      <w:r w:rsidR="00CC7BA8" w:rsidRPr="00D84938">
        <w:t>the</w:t>
      </w:r>
      <w:r w:rsidR="00483C3C" w:rsidRPr="00D84938">
        <w:t xml:space="preserve"> </w:t>
      </w:r>
      <w:r w:rsidR="00E0766C" w:rsidRPr="00D84938">
        <w:t>institutions</w:t>
      </w:r>
      <w:r w:rsidR="00814558" w:rsidRPr="00D84938">
        <w:t xml:space="preserve"> of Latin American </w:t>
      </w:r>
      <w:r w:rsidR="00657501" w:rsidRPr="00D84938">
        <w:t>welfare systems</w:t>
      </w:r>
      <w:r w:rsidRPr="00D84938">
        <w:t>, reinforcing the centrality of contractual relations in the marketplace</w:t>
      </w:r>
      <w:r w:rsidR="00EB2D1E" w:rsidRPr="00D84938">
        <w:t xml:space="preserve">, </w:t>
      </w:r>
      <w:r w:rsidR="004C3CEC" w:rsidRPr="00D84938">
        <w:t xml:space="preserve">and </w:t>
      </w:r>
      <w:r w:rsidRPr="00D84938">
        <w:t>extend</w:t>
      </w:r>
      <w:r w:rsidR="00EB2D1E" w:rsidRPr="00D84938">
        <w:t>ing</w:t>
      </w:r>
      <w:r w:rsidRPr="00D84938">
        <w:t xml:space="preserve"> market logic </w:t>
      </w:r>
      <w:r w:rsidR="00F576CF" w:rsidRPr="00D84938">
        <w:t xml:space="preserve">to </w:t>
      </w:r>
      <w:r w:rsidR="00EB2D1E" w:rsidRPr="00D84938">
        <w:t>social domains</w:t>
      </w:r>
      <w:r w:rsidR="002A68C2" w:rsidRPr="00D84938">
        <w:t xml:space="preserve"> that previously were mainly attended by </w:t>
      </w:r>
      <w:r w:rsidR="00533D1A" w:rsidRPr="00D84938">
        <w:t>the state</w:t>
      </w:r>
      <w:r w:rsidR="00A11579" w:rsidRPr="00D84938">
        <w:t xml:space="preserve"> </w:t>
      </w:r>
      <w:r w:rsidRPr="00D84938">
        <w:fldChar w:fldCharType="begin"/>
      </w:r>
      <w:r w:rsidR="002C2534">
        <w:instrText xml:space="preserve"> ADDIN ZOTERO_ITEM CSL_CITATION {"citationID":"JN3pKPcr","properties":{"formattedCitation":"(Arrizabalo, 1995)","plainCitation":"(Arrizabalo, 1995)","noteIndex":0},"citationItems":[{"id":549,"uris":["http://zotero.org/users/5414506/items/2NVZKC5A"],"itemData":{"id":549,"type":"book","event-place":"Madrid","ISBN":"84-8198-067-6","note":"container-title: La catarata","publisher-place":"Madrid","title":"Milagro o Quimera. La Economía Chilena Durante La Dictadura","author":[{"family":"Arrizabalo","given":"Xabier"}],"issued":{"date-parts":[["1995"]]},"citation-key":"arrizabalo_milagro_1995"}}],"schema":"https://github.com/citation-style-language/schema/raw/master/csl-citation.json"} </w:instrText>
      </w:r>
      <w:r w:rsidRPr="00D84938">
        <w:fldChar w:fldCharType="separate"/>
      </w:r>
      <w:r w:rsidR="00DD23B3" w:rsidRPr="00D84938">
        <w:t>(Arrizabalo, 1995)</w:t>
      </w:r>
      <w:r w:rsidRPr="00D84938">
        <w:fldChar w:fldCharType="end"/>
      </w:r>
      <w:r w:rsidR="002A68C2" w:rsidRPr="00D84938">
        <w:t xml:space="preserve">. </w:t>
      </w:r>
      <w:r w:rsidR="00FB2F48" w:rsidRPr="00D84938">
        <w:t>In consequence</w:t>
      </w:r>
      <w:r w:rsidR="002B2BAA" w:rsidRPr="00D84938">
        <w:t xml:space="preserve">, </w:t>
      </w:r>
      <w:r w:rsidR="00EB2D1E" w:rsidRPr="00D84938">
        <w:t xml:space="preserve">the role of public provision </w:t>
      </w:r>
      <w:r w:rsidR="00AF7E71" w:rsidRPr="00D84938">
        <w:t xml:space="preserve">was reduced </w:t>
      </w:r>
      <w:r w:rsidR="00EB2D1E" w:rsidRPr="00D84938">
        <w:t xml:space="preserve">and </w:t>
      </w:r>
      <w:r w:rsidR="00AF7E71" w:rsidRPr="00D84938">
        <w:t>counterbalanced</w:t>
      </w:r>
      <w:r w:rsidR="00EB2D1E" w:rsidRPr="00D84938">
        <w:t xml:space="preserve"> with a </w:t>
      </w:r>
      <w:r w:rsidR="0055757F" w:rsidRPr="00D84938">
        <w:t>stronger presence</w:t>
      </w:r>
      <w:r w:rsidR="00EB2D1E" w:rsidRPr="00D84938">
        <w:t xml:space="preserve"> of market actors </w:t>
      </w:r>
      <w:r w:rsidR="0055757F" w:rsidRPr="00D84938">
        <w:t xml:space="preserve">in the provision of social services </w:t>
      </w:r>
      <w:r w:rsidRPr="00D84938">
        <w:fldChar w:fldCharType="begin"/>
      </w:r>
      <w:r w:rsidR="00351642" w:rsidRPr="00D84938">
        <w:instrText xml:space="preserve"> ADDIN ZOTERO_ITEM CSL_CITATION {"citationID":"YAGcG1gy","properties":{"formattedCitation":"(Harvey, 2020)","plainCitation":"(Harvey, 2020)","noteIndex":0},"citationItems":[{"id":15301,"uris":["http://zotero.org/users/5414506/items/L59GYMAV"],"itemData":{"id":15301,"type":"book","abstract":"Neoliberalism - the doctrine that market exchange is an ethic in itself, capable of acting as a guide for all human action - has become dominant in both thought and practice throughout much of the world since 1970 or so. David Harvey, author of 'The New Imperialism' and 'The Condition of Postmodernity', tells the political-economic story of where neoliberalisation came from and how it proliferated on the world stage","collection-title":"Oxford scholarship online","event-place":"Oxford","ISBN":"978-0-19-191766-0","language":"eng","note":"DOI: 10.1093/oso/9780199283262.001.0001","number-of-pages":"1","publisher":"Oxford University Press","publisher-place":"Oxford","source":"K10plus ISBN","title":"A brief history of neoliberalism","author":[{"family":"Harvey","given":"David"}],"issued":{"date-parts":[["2020"]]},"citation-key":"harvey_brief_2020"}}],"schema":"https://github.com/citation-style-language/schema/raw/master/csl-citation.json"} </w:instrText>
      </w:r>
      <w:r w:rsidRPr="00D84938">
        <w:fldChar w:fldCharType="separate"/>
      </w:r>
      <w:r w:rsidR="003451A9" w:rsidRPr="00D84938">
        <w:t>(Harvey, 2020)</w:t>
      </w:r>
      <w:r w:rsidRPr="00D84938">
        <w:fldChar w:fldCharType="end"/>
      </w:r>
      <w:r w:rsidR="00554215" w:rsidRPr="00D84938">
        <w:t>.</w:t>
      </w:r>
      <w:r w:rsidR="00167F16" w:rsidRPr="00D84938">
        <w:t xml:space="preserve"> </w:t>
      </w:r>
      <w:r w:rsidRPr="00D84938">
        <w:t>F</w:t>
      </w:r>
      <w:r w:rsidR="00B54DA0" w:rsidRPr="00D84938">
        <w:t>rom a moral economy perspective,</w:t>
      </w:r>
      <w:r w:rsidR="003949C3" w:rsidRPr="00D84938">
        <w:t xml:space="preserve"> </w:t>
      </w:r>
      <w:r w:rsidR="0053106F" w:rsidRPr="00D84938">
        <w:t xml:space="preserve">the role of </w:t>
      </w:r>
      <w:r w:rsidR="007B383D" w:rsidRPr="00D84938">
        <w:t xml:space="preserve">the market </w:t>
      </w:r>
      <w:r w:rsidR="005D0FAE" w:rsidRPr="00D84938">
        <w:t xml:space="preserve">mechanisms </w:t>
      </w:r>
      <w:r w:rsidR="007B383D" w:rsidRPr="00D84938">
        <w:t xml:space="preserve">in the allocation of resources </w:t>
      </w:r>
      <w:r w:rsidR="003949C3" w:rsidRPr="00D84938">
        <w:t>ha</w:t>
      </w:r>
      <w:r w:rsidR="0053106F" w:rsidRPr="00D84938">
        <w:t>s</w:t>
      </w:r>
      <w:r w:rsidR="003949C3" w:rsidRPr="00D84938">
        <w:t xml:space="preserve"> coexisted with principles of economic redistribution and reciprocity</w:t>
      </w:r>
      <w:r w:rsidR="00B54DA0" w:rsidRPr="00D84938">
        <w:t xml:space="preserve"> crystalized </w:t>
      </w:r>
      <w:r w:rsidR="00757F92" w:rsidRPr="00D84938">
        <w:t xml:space="preserve">in </w:t>
      </w:r>
      <w:r w:rsidR="00B54DA0" w:rsidRPr="00D84938">
        <w:t>welfare state institutions</w:t>
      </w:r>
      <w:r w:rsidR="00FD3B35" w:rsidRPr="00D84938">
        <w:t xml:space="preserve"> and </w:t>
      </w:r>
      <w:r w:rsidR="00B54DA0" w:rsidRPr="00D84938">
        <w:t xml:space="preserve">family </w:t>
      </w:r>
      <w:r w:rsidR="568EFC7F" w:rsidRPr="00D84938">
        <w:t>norms</w:t>
      </w:r>
      <w:r w:rsidR="00B54DA0" w:rsidRPr="00D84938">
        <w:t xml:space="preserve">, in conjunction with their manifestation in popular views on each of these domains </w:t>
      </w:r>
      <w:r w:rsidRPr="00D84938">
        <w:fldChar w:fldCharType="begin"/>
      </w:r>
      <w:r w:rsidR="00351642" w:rsidRPr="00D84938">
        <w:instrText xml:space="preserve"> ADDIN ZOTERO_ITEM CSL_CITATION {"citationID":"AheeJ1LG","properties":{"formattedCitation":"(Koos &amp; Sachweh, 2019)","plainCitation":"(Koos &amp; Sachweh, 2019)","noteIndex":0},"citationItems":[{"id":3210,"uris":["http://zotero.org/users/5414506/items/QLAEJ2NX"],"itemData":{"id":3210,"type":"article-journal","abstract":"In a classical typology, Polanyi distinguishes three basic modes of economic integration: competitive market exchange, redistribution and reciprocity. While markets are dominant in modern capitalism, redistribution and reciprocity are—to varying extent—also part of its institutional architecture. Asking whether such institutional differences are mirrored in distinct ‘moral economies’, we investigate ordinary citizens’ support for market competition, redistribution and reciprocity across 14 capitalist economies. Combining data from three comparative surveys, we analyze, first, the extent to which these principles are supported by citizens and whether they cluster into distinct ‘moral economies’; second, whether these norms are anchored in formal institutional settings; and finally, how privileged and disadvantaged groups differ in their support. While support for market competition is strong across countries, it is to varying degrees complemented by support for redistribution and reciprocity. We identify a competition-dominated, an embedded and a strongly embedded moral economy. The interplay of formal institutions and people’s social–structural position partly explains differences in popular support.","container-title":"Socio-Economic Review","DOI":"10.1093/ser/mwx045","ISSN":"1475-1461","issue":"4","journalAbbreviation":"Socio-Economic Review","page":"793-821","source":"Silverchair","title":"The moral economies of market societies: popular attitudes towards market competition, redistribution and reciprocity in comparative perspective","title-short":"The moral economies of market societies","volume":"17","author":[{"family":"Koos","given":"Sebastian"},{"family":"Sachweh","given":"Patrick"}],"issued":{"date-parts":[["2019",10,1]]},"citation-key":"koos_moral_2019"}}],"schema":"https://github.com/citation-style-language/schema/raw/master/csl-citation.json"} </w:instrText>
      </w:r>
      <w:r w:rsidRPr="00D84938">
        <w:fldChar w:fldCharType="separate"/>
      </w:r>
      <w:r w:rsidR="00B54DA0" w:rsidRPr="00D84938">
        <w:t>(Koos &amp; Sachweh, 2019)</w:t>
      </w:r>
      <w:r w:rsidRPr="00D84938">
        <w:fldChar w:fldCharType="end"/>
      </w:r>
      <w:r w:rsidR="00B54DA0" w:rsidRPr="00D84938">
        <w:t>.</w:t>
      </w:r>
      <w:r w:rsidR="00B750DE" w:rsidRPr="00D84938">
        <w:t xml:space="preserve"> </w:t>
      </w:r>
      <w:r w:rsidR="00FB7405" w:rsidRPr="00D84938">
        <w:t xml:space="preserve">In the literature, </w:t>
      </w:r>
      <w:r w:rsidR="00E21D1A" w:rsidRPr="00D84938">
        <w:t>the</w:t>
      </w:r>
      <w:r w:rsidR="00300FC8" w:rsidRPr="00D84938">
        <w:t xml:space="preserve"> </w:t>
      </w:r>
      <w:r w:rsidR="004E0DD6" w:rsidRPr="00D84938">
        <w:t>set of principles and norms</w:t>
      </w:r>
      <w:r w:rsidR="00300FC8" w:rsidRPr="00D84938">
        <w:t xml:space="preserve"> </w:t>
      </w:r>
      <w:r w:rsidR="004E0DD6" w:rsidRPr="00D84938">
        <w:t>related to how</w:t>
      </w:r>
      <w:r w:rsidR="00300FC8" w:rsidRPr="00D84938">
        <w:t xml:space="preserve"> </w:t>
      </w:r>
      <w:r w:rsidR="008B401B" w:rsidRPr="00D84938">
        <w:t>the public</w:t>
      </w:r>
      <w:r w:rsidR="00246C16" w:rsidRPr="00D84938">
        <w:t xml:space="preserve"> </w:t>
      </w:r>
      <w:r w:rsidR="007C7A9B" w:rsidRPr="00D84938">
        <w:t>embraces</w:t>
      </w:r>
      <w:r w:rsidR="008B401B" w:rsidRPr="00D84938">
        <w:t xml:space="preserve"> </w:t>
      </w:r>
      <w:r w:rsidR="00300FC8" w:rsidRPr="00D84938">
        <w:t>individual effort and productivity</w:t>
      </w:r>
      <w:r w:rsidR="004E0DD6" w:rsidRPr="00D84938">
        <w:t xml:space="preserve"> </w:t>
      </w:r>
      <w:r w:rsidR="00CD621E" w:rsidRPr="00D84938">
        <w:t>as</w:t>
      </w:r>
      <w:r w:rsidR="004E0DD6" w:rsidRPr="00D84938">
        <w:t xml:space="preserve"> the central criteria for resource allocation has been addressed under the concept of </w:t>
      </w:r>
      <w:r w:rsidR="004E0DD6" w:rsidRPr="00D84938">
        <w:rPr>
          <w:i/>
          <w:iCs/>
        </w:rPr>
        <w:t>market justice</w:t>
      </w:r>
      <w:r w:rsidR="00EF6B34" w:rsidRPr="00D84938">
        <w:t xml:space="preserve"> </w:t>
      </w:r>
      <w:r w:rsidRPr="00D84938">
        <w:fldChar w:fldCharType="begin"/>
      </w:r>
      <w:r w:rsidR="00351642" w:rsidRPr="00D84938">
        <w:instrText xml:space="preserve"> ADDIN ZOTERO_ITEM CSL_CITATION {"citationID":"pHypMI9J","properties":{"formattedCitation":"(Kluegel, Mason, &amp; Wegener, 1999; Lane, 1986)","plainCitation":"(Kluegel, Mason, &amp; Wegener, 1999; Lane, 1986)","noteIndex":0},"citationItems":[{"id":13547,"uris":["http://zotero.org/users/5414506/items/2GJZPHXS"],"itemData":{"id":13547,"type":"article-journal","abstract":"This paper examines change in economic justice attitudes in five former communist states (Bulgaria, the Czech Republic, eastern Germany, Hungary, and Russia), using data from opinion surveys conducted in 1991 and 1996. We examine the implications of theory and research concerning the popular legitimation of western capitalism for change in support for ‘market justice’ beliefs and norms among postcommunist publics. Our analyses show: first, that in the Czech Republic and eastern Germany, public opinion is moving closer to market justice as found in western capitalism, but socialist justice remains strong or is increasing in the other three countries; secondly, that in postcommunist countries correlations between support for market justice norms and the perceived fairness of the existing economic order have become stronger over time; and thirdly, that privatesector employment, and retrospective, current and prospective standard-of-living evaluations each shape market justice beliefs and norms. We conclude that (1) theory of the public legitimation of capitalism in the West does apply in postcommunist states; (2) change in market/socialist justice is a function of both collective and individual level factors; and (3) we have entered a second stage of the transition where popular economic justice evaluations are more clearly subject to ‘empirical test’.","container-title":"European Sociological Review","DOI":"10.1093/oxfordjournals.esr.a018263","ISSN":"0266-7215","issue":"3","journalAbbreviation":"European Sociological Review","page":"251-283","source":"Silverchair","title":"The Legitimation of Capitalism in the Postcommunist Transition Public Opinion about Market Justice, 1991—1996","volume":"15","author":[{"family":"Kluegel","given":"James R."},{"family":"Mason","given":"David S."},{"family":"Wegener","given":"Bernd"}],"issued":{"date-parts":[["1999",9,1]]},"citation-key":"kluegel_legitimation_1999"}},{"id":13348,"uris":["http://zotero.org/users/5414506/items/54928C5I"],"itemData":{"id":13348,"type":"article-journal","abstract":"The defense of capitalism in America is rooted in a preference for the market's justice of earned deserts over the justices of equality and need associated with the polity. These preferences have structural roots in the way governments and markets serve different values and purposes, satisfy wants, focus on fairness or justice, enlist causal attributions, distribute or redistribute income, are limited by rights, and seem to offer either harmony or conflict of interest. Some of these “structural” differences, however, are themselves perceptual, and corrected by changed perceptions of the productivity of government and of our historic predecessors, and by a community point of view involving changed accounting systems, as well as by policies of full employment rather than guaranteed incomes. With few institutional changes, these altered perceptions may partially restore political justice to favor.","container-title":"American Political Science Review","DOI":"10.2307/1958264","ISSN":"0003-0554, 1537-5943","issue":"2","language":"en","page":"383-402","source":"Cambridge University Press","title":"Market Justice, Political Justice","volume":"80","author":[{"family":"Lane","given":"Robert E."}],"issued":{"date-parts":[["1986",6]]},"citation-key":"lane_market_1986"}}],"schema":"https://github.com/citation-style-language/schema/raw/master/csl-citation.json"} </w:instrText>
      </w:r>
      <w:r w:rsidRPr="00D84938">
        <w:fldChar w:fldCharType="separate"/>
      </w:r>
      <w:r w:rsidR="000849CF" w:rsidRPr="00D84938">
        <w:t>(Kluegel, Mason, &amp; Wegener, 1999; Lane, 1986)</w:t>
      </w:r>
      <w:r w:rsidRPr="00D84938">
        <w:fldChar w:fldCharType="end"/>
      </w:r>
      <w:r w:rsidR="00300FC8" w:rsidRPr="00D84938">
        <w:t xml:space="preserve">. </w:t>
      </w:r>
      <w:r w:rsidR="00517730" w:rsidRPr="00D84938">
        <w:t>As these</w:t>
      </w:r>
      <w:r w:rsidR="005B719E" w:rsidRPr="00D84938">
        <w:t xml:space="preserve"> principles </w:t>
      </w:r>
      <w:r w:rsidR="00300FC8" w:rsidRPr="00D84938">
        <w:t>emphasiz</w:t>
      </w:r>
      <w:r w:rsidR="005B719E" w:rsidRPr="00D84938">
        <w:t>e</w:t>
      </w:r>
      <w:r w:rsidR="00300FC8" w:rsidRPr="00D84938">
        <w:t xml:space="preserve"> self-reliance and minimal government intervention, </w:t>
      </w:r>
      <w:r w:rsidR="00517730" w:rsidRPr="00D84938">
        <w:t>they function as a legitimizing mechanism of</w:t>
      </w:r>
      <w:r w:rsidR="00300FC8" w:rsidRPr="00D84938">
        <w:t xml:space="preserve"> economic inequality by framing it as the result of fair competition</w:t>
      </w:r>
      <w:r w:rsidR="0041536C" w:rsidRPr="00D84938">
        <w:t xml:space="preserve"> </w:t>
      </w:r>
      <w:r w:rsidRPr="00D84938">
        <w:fldChar w:fldCharType="begin"/>
      </w:r>
      <w:r w:rsidR="00351642" w:rsidRPr="00D84938">
        <w:instrText xml:space="preserve"> ADDIN ZOTERO_ITEM CSL_CITATION {"citationID":"iVCOaaC4","properties":{"formattedCitation":"(Svallfors, 2007)","plainCitation":"(Svallfors, 2007)","noteIndex":0},"citationItems":[{"id":13193,"uris":["http://zotero.org/users/5414506/items/4IFFF6WH"],"itemData":{"id":13193,"type":"chapter","container-title":"The Political Sociology of the Welfare State","ISBN":"978-0-8047-5435-4","note":"DOI: 10.11126/stanford/9780804754354.003.0006","page":"189-222","publisher":"Stanford University Press","source":"DOI.org (Crossref)","title":"Class and Attitudes to Market Inequality","URL":"https://academic.oup.com/stanford-scholarship-online/book/16833/chapter/174036021","editor":[{"family":"Svallfors","given":"Stefan"}],"author":[{"family":"Svallfors","given":"Stefan"}],"accessed":{"date-parts":[["2024",10,14]]},"issued":{"date-parts":[["2007",6,13]]},"citation-key":"svallfors_class_2007"}}],"schema":"https://github.com/citation-style-language/schema/raw/master/csl-citation.json"} </w:instrText>
      </w:r>
      <w:r w:rsidRPr="00D84938">
        <w:fldChar w:fldCharType="separate"/>
      </w:r>
      <w:r w:rsidR="00B5243B" w:rsidRPr="00D84938">
        <w:t>(Svallfors, 2007)</w:t>
      </w:r>
      <w:r w:rsidRPr="00D84938">
        <w:fldChar w:fldCharType="end"/>
      </w:r>
      <w:r w:rsidR="00300FC8" w:rsidRPr="00D84938">
        <w:t xml:space="preserve">. </w:t>
      </w:r>
    </w:p>
    <w:p w14:paraId="26ED10A0" w14:textId="3233299A" w:rsidR="007C4685" w:rsidRPr="00D84938" w:rsidRDefault="00473AC9" w:rsidP="00300FC8">
      <w:r w:rsidRPr="00D84938">
        <w:t>T</w:t>
      </w:r>
      <w:r w:rsidR="00A2021C" w:rsidRPr="00D84938">
        <w:t>he empirical distributive justice</w:t>
      </w:r>
      <w:r w:rsidR="00DC0CFC" w:rsidRPr="00D84938">
        <w:t xml:space="preserve"> literature</w:t>
      </w:r>
      <w:r w:rsidR="00A2021C" w:rsidRPr="00D84938">
        <w:t xml:space="preserve"> </w:t>
      </w:r>
      <w:r w:rsidR="00F5643C" w:rsidRPr="00D84938">
        <w:t xml:space="preserve">has </w:t>
      </w:r>
      <w:r w:rsidR="00872170" w:rsidRPr="00D84938">
        <w:t xml:space="preserve">shown that </w:t>
      </w:r>
      <w:r w:rsidR="00300FC8" w:rsidRPr="00D84938">
        <w:t xml:space="preserve">market justice </w:t>
      </w:r>
      <w:r w:rsidR="00F5643C" w:rsidRPr="00D84938">
        <w:t xml:space="preserve">attitudes </w:t>
      </w:r>
      <w:r w:rsidR="003B0832" w:rsidRPr="00D84938">
        <w:t xml:space="preserve">are particularly salient in contexts of high inequality and modest </w:t>
      </w:r>
      <w:r w:rsidR="00206959" w:rsidRPr="00D84938">
        <w:t xml:space="preserve">public </w:t>
      </w:r>
      <w:r w:rsidR="003B0832" w:rsidRPr="00D84938">
        <w:t>provision</w:t>
      </w:r>
      <w:r w:rsidR="00206959" w:rsidRPr="00D84938">
        <w:t xml:space="preserve"> of welfare </w:t>
      </w:r>
      <w:r w:rsidR="00300FC8" w:rsidRPr="00D84938">
        <w:t xml:space="preserve">where </w:t>
      </w:r>
      <w:r w:rsidR="00295573" w:rsidRPr="00D84938">
        <w:t xml:space="preserve">the capacity of </w:t>
      </w:r>
      <w:r w:rsidR="00AB2163" w:rsidRPr="00D84938">
        <w:t>citizens</w:t>
      </w:r>
      <w:r w:rsidR="00295573" w:rsidRPr="00D84938">
        <w:t xml:space="preserve"> to </w:t>
      </w:r>
      <w:r w:rsidR="005B719E" w:rsidRPr="00D84938">
        <w:t xml:space="preserve">contribute or pay </w:t>
      </w:r>
      <w:r w:rsidR="00295573" w:rsidRPr="00D84938">
        <w:t xml:space="preserve">largely </w:t>
      </w:r>
      <w:r w:rsidR="00AB2163" w:rsidRPr="00D84938">
        <w:t>constrains</w:t>
      </w:r>
      <w:r w:rsidR="00295573" w:rsidRPr="00D84938">
        <w:t xml:space="preserve"> </w:t>
      </w:r>
      <w:r w:rsidR="00300FC8" w:rsidRPr="00D84938">
        <w:t xml:space="preserve">access to </w:t>
      </w:r>
      <w:r w:rsidR="005B719E" w:rsidRPr="00D84938">
        <w:t xml:space="preserve">welfare </w:t>
      </w:r>
      <w:r w:rsidR="00E32411" w:rsidRPr="00D84938">
        <w:t xml:space="preserve">services </w:t>
      </w:r>
      <w:r w:rsidR="00167C6A" w:rsidRPr="00D84938">
        <w:fldChar w:fldCharType="begin"/>
      </w:r>
      <w:r w:rsidR="00351642" w:rsidRPr="00D84938">
        <w:instrText xml:space="preserve"> ADDIN ZOTERO_ITEM CSL_CITATION {"citationID":"X7hOL7E9","properties":{"formattedCitation":"(Immergut &amp; Schneider, 2020; Lindh, 2015; von dem Knesebeck, Vonneilich, &amp; Kim, 2016)","plainCitation":"(Immergut &amp; Schneider, 2020; Lindh, 2015; von dem Knesebeck, Vonneilich, &amp; Kim, 2016)","noteIndex":0},"citationItems":[{"id":13033,"uris":["http://zotero.org/users/5414506/items/MXPRS69Q"],"itemData":{"id":13033,"type":"article-journal","container-title":"Social Science &amp; Medicine","DOI":"10.1016/j.socscimed.2020.113146","ISSN":"02779536","journalAbbreviation":"Social Science &amp; Medicine","language":"en","page":"113146","source":"DOI.org (Crossref)","title":"Is it unfair for the affluent to be able to purchase “better” healthcare? Existential standards and institutional norms in healthcare attitudes across 28 countries","title-short":"Is it unfair for the affluent to be able to purchase “better” healthcare?","volume":"267","author":[{"family":"Immergut","given":"Ellen M."},{"family":"Schneider","given":"Simone M."}],"issued":{"date-parts":[["2020",12]]},"citation-key":"immergut_it_2020"}},{"id":600,"uris":["http://zotero.org/users/5414506/items/5K857S8L"],"itemData":{"id":600,"type":"article-journal","abstract":"This article studies how citizens view the appropriateness of market criteria for allocating services commonly associated with social citizenship rights and welfare state responsibility. The article focuses specifically on a potential role for the market in the provision of social services. The relationship between welfare policy institutions, socio-economic class and attitudes is explored by comparing attitudes across 17 countries of the Organisation for Economic Co-operation and Development, using multilevel modelling and data from the 2009 International Social Survey Programme. Results show that public support for market distribution of services is relatively weak in most countries, a result suggesting that public opinion is unlikely to pose a driving force within ongoing processes of welfare marketization. Still, attitudes are found to vary a lot across countries in tandem with between-country variation in welfare policy design. First, aggregate public support for market distribution of services is stronger in countries with more private spending on services. Second, class differences in attitudes are larger in countries with more extensive state-led delivery of services. Together, these results point to the operation of normative feedback-effects flowing from existing welfare policy arrangements. The theoretical arguments and the empirical results presented in this article suggest that future research exploring the relationship between welfare policy and public opinion from a country-comparative perspective is well advised to place greater focus on the market institutions that, to varying extents in different countries, act as complements to the state in the administration of social welfare.","container-title":"Social Policy &amp; Administration","DOI":"10.1111/spol.12105","ISSN":"1467-9515","issue":"7","language":"en","note":"_eprint: https://onlinelibrary.wiley.com/doi/pdf/10.1111/spol.12105","page":"887-910","source":"Wiley Online Library","title":"Public Opinion against Markets? Attitudes towards Market Distribution of Social Services – A Comparison of 17 Countries","title-short":"Public Opinion against Markets?","volume":"49","author":[{"family":"Lindh","given":"Arvid"}],"issued":{"date-parts":[["2015"]]},"citation-key":"lindh_public_2015"}},{"id":13201,"uris":["http://zotero.org/users/5414506/items/RC5IGP9I"],"itemData":{"id":13201,"type":"article-journal","abstract":"In this article we focus on the following aims: (1) to analyze national and welfare state variations in the public perception of income-related health care inequalities, (2) to analyze associations of sociodemographic, socioeconomic, health-related, and health care factors with the perception of health care inequalities.","container-title":"International Journal for Equity in Health","DOI":"10.1186/s12939-016-0350-8","ISSN":"1475-9276","issue":"1","journalAbbreviation":"Int J Equity Health","language":"en","page":"61","source":"Springer Link","title":"Are health care inequalities unfair? A study on public attitudes in 23 countries","title-short":"Are health care inequalities unfair?","volume":"15","author":[{"family":"Knesebeck","given":"Olaf","non-dropping-particle":"von dem"},{"family":"Vonneilich","given":"Nico"},{"family":"Kim","given":"Tae Jun"}],"issued":{"date-parts":[["2016",4,11]]},"citation-key":"vondemknesebeck_are_2016"}}],"schema":"https://github.com/citation-style-language/schema/raw/master/csl-citation.json"} </w:instrText>
      </w:r>
      <w:r w:rsidR="00167C6A" w:rsidRPr="00D84938">
        <w:fldChar w:fldCharType="separate"/>
      </w:r>
      <w:r w:rsidR="00760572" w:rsidRPr="00D84938">
        <w:t>(Immergut &amp; Schneider, 2020; Lindh, 2015; von dem Knesebeck, Vonneilich, &amp; Kim, 2016)</w:t>
      </w:r>
      <w:r w:rsidR="00167C6A" w:rsidRPr="00D84938">
        <w:fldChar w:fldCharType="end"/>
      </w:r>
      <w:r w:rsidR="0009328D" w:rsidRPr="00D84938">
        <w:t>.</w:t>
      </w:r>
      <w:r w:rsidR="00C5281D" w:rsidRPr="00D84938">
        <w:t xml:space="preserve"> Under these circumstances, </w:t>
      </w:r>
      <w:r w:rsidR="00ED5202" w:rsidRPr="00D84938">
        <w:t>individuals in structurally advantaged positions in the labor market tend to be more supportive of market justice principles</w:t>
      </w:r>
      <w:r w:rsidR="0097743D" w:rsidRPr="00D84938">
        <w:t xml:space="preserve"> </w:t>
      </w:r>
      <w:r w:rsidR="005F4EDF" w:rsidRPr="00D84938">
        <w:t>compared</w:t>
      </w:r>
      <w:r w:rsidR="0097743D" w:rsidRPr="00D84938">
        <w:t xml:space="preserve"> to those in occupations </w:t>
      </w:r>
      <w:r w:rsidR="00C45440" w:rsidRPr="00D84938">
        <w:t>with</w:t>
      </w:r>
      <w:r w:rsidR="006B250A" w:rsidRPr="00D84938">
        <w:t xml:space="preserve"> greater labor market risk</w:t>
      </w:r>
      <w:r w:rsidR="001F070D" w:rsidRPr="00D84938">
        <w:t xml:space="preserve">, </w:t>
      </w:r>
      <w:r w:rsidR="006F49E7" w:rsidRPr="00D84938">
        <w:t>low-demanded</w:t>
      </w:r>
      <w:r w:rsidR="0097743D" w:rsidRPr="00D84938">
        <w:t xml:space="preserve"> skills</w:t>
      </w:r>
      <w:r w:rsidR="00997982" w:rsidRPr="00D84938">
        <w:t>,</w:t>
      </w:r>
      <w:r w:rsidR="0097743D" w:rsidRPr="00D84938">
        <w:t xml:space="preserve"> and </w:t>
      </w:r>
      <w:r w:rsidR="009D4DDD" w:rsidRPr="00D84938">
        <w:t>lower income</w:t>
      </w:r>
      <w:r w:rsidR="009C2178" w:rsidRPr="00D84938">
        <w:t xml:space="preserve"> </w:t>
      </w:r>
      <w:r w:rsidR="00760572" w:rsidRPr="00D84938">
        <w:fldChar w:fldCharType="begin"/>
      </w:r>
      <w:r w:rsidR="00351642" w:rsidRPr="00D84938">
        <w:instrText xml:space="preserve"> ADDIN ZOTERO_ITEM CSL_CITATION {"citationID":"gF4aDXHf","properties":{"formattedCitation":"(Castillo, Salgado, Carrasco, &amp; Laffert, 2024; Lee &amp; Stacey, 2023)","plainCitation":"(Castillo, Salgado, Carrasco, &amp; Laffert, 2024; Lee &amp; Stacey, 2023)","noteIndex":0},"citationItems":[{"id":13346,"uris":["http://zotero.org/users/5414506/items/ZYS3I7T7"],"itemData":{"id":13346,"type":"article-journal","abstract":"Previous research has shown that schools often justify student performance differences using meritocratic ideals. One potential consequence of such ideals is the legitimization of outcome inequalities across various spheres, including those traditionally associated with equality and redistribution. In this study, we argue that the promotion of meritocratic values during school age can shape students’ beliefs about meritocracy and influence their views on market-based access to health, pensions, and education. Using data from the 2017 National Study of Civic Education in Chile, which includes 5047 eighth-grade students from 231 schools, we estimated a series of multilevel models (lme4 library, R version 4.1.3) to test our hypotheses. Our findings show that a significant proportion of Chilean students agree with market justice principles—more so than adults. Most students endorse meritocratic views, particularly the notion that effort should be rewarded, which strongly correlates with market justice preferences: students who believe in meritocracy are more likely to justify inequalities based on financial capacity. At the school level, market justice preferences are higher in high-status schools but lower in schools with higher academic achievement. Furthermore, the conditional influence of meritocratic beliefs diminishes in schools with higher socioeconomic status and performance levels. These results suggest that the association between meritocratic beliefs and market justice preferences is already established at school age and is shaped by the school environment.","container-title":"Societies","DOI":"10.3390/soc14110214","ISSN":"2075-4698","issue":"11","language":"en","license":"http://creativecommons.org/licenses/by/3.0/","note":"number: 11\npublisher: Multidisciplinary Digital Publishing Institute","page":"214","source":"www.mdpi.com","title":"The Socialization of Meritocracy and Market Justice Preferences at School","volume":"14","author":[{"family":"Castillo","given":"Juan Carlos"},{"family":"Salgado","given":"Mauricio"},{"family":"Carrasco","given":"Kevin"},{"family":"Laffert","given":"Andreas"}],"issued":{"date-parts":[["2024",11]]},"citation-key":"castillo_socialization_2024"}},{"id":13329,"uris":["http://zotero.org/users/5414506/items/P3DBATME"],"itemData":{"id":13329,"type":"article-journal","abstract":"Income-based educational inequality is a global issue. In Australia, schools in the relatively large private sector charge a range of fees, with public schools also exhibiting considerable income differences. Using a nationally representative sample in the Australian Survey of Social Attitudes, we examined the public's fairness perceptions of income-based educational inequality and how their fairness perceptions are related to self-interest (particularly regarding social class) and ideological orientations. We found that people hold diverse views about the fairness of income-based educational inequality and that the number of people who perceived it as unfair was almost double the number of those who perceived it as fair. Respondents categorised as upper/upper-middle-class were, however, more likely to perceive income-based educational inequality as fair, while agreement with government responsibility for economic well-being was associated with a negative view of income-based educational inequality. Implications of these findings for the promotion of socially just and equitable education are discussed.","container-title":"Australian Journal of Social Issues","DOI":"10.1002/ajs4.321","ISSN":"1839-4655","issue":"n/a","language":"en","license":"© 2024 The Authors. Australian Journal of Social Issues published by John Wiley &amp; Sons Australia, Ltd on behalf of Australian Social Policy Association.","note":"_eprint: https://onlinelibrary.wiley.com/doi/pdf/10.1002/ajs4.321","page":"1–22","source":"Wiley Online Library","title":"Fairness perceptions of income-based educational inequality: The impact of social class and ideological orientations","title-short":"Fairness perceptions of income-based educational inequality","volume":"00","author":[{"family":"Lee","given":"Jung-Sook"},{"family":"Stacey","given":"Meghan"}],"issued":{"date-parts":[["2023"]]},"citation-key":"lee_fairness_2023"}}],"schema":"https://github.com/citation-style-language/schema/raw/master/csl-citation.json"} </w:instrText>
      </w:r>
      <w:r w:rsidR="00760572" w:rsidRPr="00D84938">
        <w:fldChar w:fldCharType="separate"/>
      </w:r>
      <w:r w:rsidR="00760572" w:rsidRPr="00D84938">
        <w:t>(Castillo, Salgado, Carrasco, &amp; Laffert, 2024; Lee &amp; Stacey, 2023)</w:t>
      </w:r>
      <w:r w:rsidR="00760572" w:rsidRPr="00D84938">
        <w:fldChar w:fldCharType="end"/>
      </w:r>
      <w:r w:rsidR="00997982" w:rsidRPr="00D84938">
        <w:t>.</w:t>
      </w:r>
      <w:r w:rsidR="006F49E7" w:rsidRPr="00D84938">
        <w:t xml:space="preserve"> </w:t>
      </w:r>
      <w:r w:rsidR="005D289A" w:rsidRPr="00D84938">
        <w:t xml:space="preserve"> </w:t>
      </w:r>
    </w:p>
    <w:p w14:paraId="2FE1D1F9" w14:textId="60CF8C04" w:rsidR="009B2FC7" w:rsidRPr="00D84938" w:rsidRDefault="00785166" w:rsidP="00300FC8">
      <w:r w:rsidRPr="00D84938">
        <w:t xml:space="preserve">In addition, beyond individual labor market </w:t>
      </w:r>
      <w:r w:rsidR="0075477A" w:rsidRPr="00D84938">
        <w:t>positions</w:t>
      </w:r>
      <w:r w:rsidR="00665AFD" w:rsidRPr="00D84938">
        <w:t>,</w:t>
      </w:r>
      <w:r w:rsidRPr="00D84938">
        <w:t xml:space="preserve"> the</w:t>
      </w:r>
      <w:r w:rsidR="00DF052F" w:rsidRPr="00D84938">
        <w:t xml:space="preserve"> literature </w:t>
      </w:r>
      <w:r w:rsidR="00665AFD" w:rsidRPr="00D84938">
        <w:t>on</w:t>
      </w:r>
      <w:r w:rsidR="00DF052F" w:rsidRPr="00D84938">
        <w:t xml:space="preserve"> </w:t>
      </w:r>
      <w:r w:rsidR="00665AFD" w:rsidRPr="00D84938">
        <w:t>attitudes</w:t>
      </w:r>
      <w:r w:rsidR="00FA34DA" w:rsidRPr="00D84938">
        <w:t xml:space="preserve"> toward </w:t>
      </w:r>
      <w:r w:rsidR="00DF052F" w:rsidRPr="00D84938">
        <w:t xml:space="preserve">economic inequality </w:t>
      </w:r>
      <w:r w:rsidR="00FF4665" w:rsidRPr="00D84938">
        <w:t xml:space="preserve">has recently </w:t>
      </w:r>
      <w:r w:rsidR="00665AFD" w:rsidRPr="00D84938">
        <w:t>discussed</w:t>
      </w:r>
      <w:r w:rsidR="00FF4665" w:rsidRPr="00D84938">
        <w:t xml:space="preserve"> </w:t>
      </w:r>
      <w:r w:rsidR="00665AFD" w:rsidRPr="00D84938">
        <w:t xml:space="preserve">the </w:t>
      </w:r>
      <w:r w:rsidR="00DF052F" w:rsidRPr="00D84938">
        <w:t xml:space="preserve">role </w:t>
      </w:r>
      <w:r w:rsidR="00A71243" w:rsidRPr="00D84938">
        <w:t>of social networks</w:t>
      </w:r>
      <w:r w:rsidR="00446760" w:rsidRPr="00D84938">
        <w:t xml:space="preserve"> in preference formation</w:t>
      </w:r>
      <w:r w:rsidR="003D1A97" w:rsidRPr="00D84938">
        <w:t>.</w:t>
      </w:r>
      <w:r w:rsidRPr="00D84938">
        <w:t xml:space="preserve"> </w:t>
      </w:r>
      <w:r w:rsidR="00A81009" w:rsidRPr="00D84938">
        <w:t>These</w:t>
      </w:r>
      <w:r w:rsidRPr="00D84938">
        <w:t xml:space="preserve"> studies have </w:t>
      </w:r>
      <w:r w:rsidR="00C26FB6" w:rsidRPr="00D84938">
        <w:t>theorized that</w:t>
      </w:r>
      <w:r w:rsidR="0097724E" w:rsidRPr="00D84938">
        <w:t xml:space="preserve"> as</w:t>
      </w:r>
      <w:r w:rsidR="00C26FB6" w:rsidRPr="00D84938">
        <w:t xml:space="preserve"> </w:t>
      </w:r>
      <w:r w:rsidR="004E732E" w:rsidRPr="00D84938">
        <w:t xml:space="preserve">interpersonal networks </w:t>
      </w:r>
      <w:r w:rsidR="0097724E" w:rsidRPr="00D84938">
        <w:t>provide information and experiences of other individuals</w:t>
      </w:r>
      <w:r w:rsidR="00731FA7" w:rsidRPr="00D84938">
        <w:t xml:space="preserve"> </w:t>
      </w:r>
      <w:r w:rsidR="004D5394" w:rsidRPr="00D84938">
        <w:fldChar w:fldCharType="begin"/>
      </w:r>
      <w:r w:rsidR="00351642" w:rsidRPr="00D84938">
        <w:instrText xml:space="preserve"> ADDIN ZOTERO_ITEM CSL_CITATION {"citationID":"Ii9pvhxT","properties":{"formattedCitation":"(Lin, 2001)","plainCitation":"(Lin, 2001)","noteIndex":0},"citationItems":[{"id":1,"uris":["http://zotero.org/users/5414506/items/PPVNE58D"],"itemData":{"id":1,"type":"chapter","container-title":"Social Capital","edition":"1","ISBN":"978-1-315-12945-7","language":"en","note":"DOI: 10.4324/9781315129457-1","page":"3-28","publisher":"Routledge","source":"DOI.org (Crossref)","title":"Building a Network Theory of Social Capital","URL":"https://www.taylorfrancis.com/books/9781351490542/chapters/10.4324/9781315129457-1","container-author":[{"family":"Lin","given":"Nan"},{"family":"Cook","given":"Karen"},{"family":"Burt","given":"Ronald S."}],"author":[{"family":"Lin","given":"Nan"}],"accessed":{"date-parts":[["2023",3,24]]},"issued":{"date-parts":[["2001"]]},"citation-key":"lin_building_2001"}}],"schema":"https://github.com/citation-style-language/schema/raw/master/csl-citation.json"} </w:instrText>
      </w:r>
      <w:r w:rsidR="004D5394" w:rsidRPr="00D84938">
        <w:fldChar w:fldCharType="separate"/>
      </w:r>
      <w:r w:rsidR="004D5394" w:rsidRPr="00D84938">
        <w:t>(Lin, 2001)</w:t>
      </w:r>
      <w:r w:rsidR="004D5394" w:rsidRPr="00D84938">
        <w:fldChar w:fldCharType="end"/>
      </w:r>
      <w:r w:rsidR="0097724E" w:rsidRPr="00D84938">
        <w:t xml:space="preserve">, this can </w:t>
      </w:r>
      <w:r w:rsidR="00630254" w:rsidRPr="00D84938">
        <w:t xml:space="preserve">affect attitudes in the form of a social influence mechanism which is contingent </w:t>
      </w:r>
      <w:r w:rsidR="000A5981" w:rsidRPr="00D84938">
        <w:t>on</w:t>
      </w:r>
      <w:r w:rsidR="00630254" w:rsidRPr="00D84938">
        <w:t xml:space="preserve"> the composition </w:t>
      </w:r>
      <w:r w:rsidR="00731FA7" w:rsidRPr="00D84938">
        <w:t xml:space="preserve">of these ties </w:t>
      </w:r>
      <w:r w:rsidR="004D5394" w:rsidRPr="00D84938">
        <w:fldChar w:fldCharType="begin"/>
      </w:r>
      <w:r w:rsidR="00351642" w:rsidRPr="00D84938">
        <w:instrText xml:space="preserve"> ADDIN ZOTERO_ITEM CSL_CITATION {"citationID":"K3i0BrhN","properties":{"formattedCitation":"(Lindh, Andersson, &amp; V\\uc0\\u246{}lker, 2021)","plainCitation":"(Lindh, Andersson, &amp; Völker, 2021)","noteIndex":0},"citationItems":[{"id":28,"uris":["http://zotero.org/users/5414506/items/Y8CKHD3Z"],"itemData":{"id":28,"type":"article-journal","abstract":"Abstract\n            Previous research provides a detailed picture of class differences in political attitudes. Less is however known about the social structures that enforce this political divide across social classes. This article contributes towards filling this gap by considering how the class profile of personal social networks influences political attitudes. We propose a general framework for incorporating an individual’s social network into class analysis of political preferences. Using Sweden as a case, we empirically evaluate our approach using a population survey with information about the respondents’ own employment situation, egocentric networks, and political attitudes in terms of redistribution and welfare chauvinism. We find that there is considerable class segregation in social networks as individuals tend to have more ties within their own and neighbouring class positions. Concerning political preferences, results show that: (i) a substantive part of the class–attitude relationship is shaped by a person’s social network; (ii) the class profile of networks influences attitudes over and above one’s own class position; (iii) class segregation in networks fortifies class divides in political attitudes. We thus conclude that social networks constitute a (hitherto) ‘missing link’ in class analysis of political preferences that merits careful consideration in theoretical models of contemporary politics.","container-title":"European Sociological Review","DOI":"10.1093/esr/jcab010","ISSN":"0266-7215, 1468-2672","issue":"5","language":"en","page":"695-712","source":"DOI.org (Crossref)","title":"The Missing Link: Network Influences on Class Divides in Political Attitudes","title-short":"The Missing Link","volume":"37","author":[{"family":"Lindh","given":"Arvid"},{"family":"Andersson","given":"Anton B"},{"family":"Völker","given":"Beate"}],"issued":{"date-parts":[["2021",9,20]]},"citation-key":"lindh_missing_2021"}}],"schema":"https://github.com/citation-style-language/schema/raw/master/csl-citation.json"} </w:instrText>
      </w:r>
      <w:r w:rsidR="004D5394" w:rsidRPr="00D84938">
        <w:fldChar w:fldCharType="separate"/>
      </w:r>
      <w:r w:rsidR="004D5394" w:rsidRPr="00D84938">
        <w:t>(Lindh, Andersson, &amp; Völker, 2021)</w:t>
      </w:r>
      <w:r w:rsidR="004D5394" w:rsidRPr="00D84938">
        <w:fldChar w:fldCharType="end"/>
      </w:r>
      <w:r w:rsidR="00731FA7" w:rsidRPr="00D84938">
        <w:t xml:space="preserve">. </w:t>
      </w:r>
      <w:r w:rsidR="00053954" w:rsidRPr="00D84938">
        <w:t>Empirically</w:t>
      </w:r>
      <w:r w:rsidR="00731FA7" w:rsidRPr="00D84938">
        <w:t xml:space="preserve">, studies have shown that </w:t>
      </w:r>
      <w:r w:rsidR="00665AFD" w:rsidRPr="00D84938">
        <w:t>class profiles</w:t>
      </w:r>
      <w:r w:rsidRPr="00D84938">
        <w:t xml:space="preserve"> – understood as single </w:t>
      </w:r>
      <w:r w:rsidR="0056350C" w:rsidRPr="00D84938">
        <w:t>ties</w:t>
      </w:r>
      <w:r w:rsidRPr="00D84938">
        <w:t xml:space="preserve"> </w:t>
      </w:r>
      <w:r w:rsidR="00CA5FD3" w:rsidRPr="00D84938">
        <w:t xml:space="preserve">to certain occupational-class categories </w:t>
      </w:r>
      <w:r w:rsidR="008F5176" w:rsidRPr="00D84938">
        <w:t>can affect inequality perception</w:t>
      </w:r>
      <w:r w:rsidR="003D1A97" w:rsidRPr="00D84938">
        <w:t xml:space="preserve"> </w:t>
      </w:r>
      <w:r w:rsidR="008F5176" w:rsidRPr="00D84938">
        <w:t xml:space="preserve">and </w:t>
      </w:r>
      <w:r w:rsidR="00C26FB6" w:rsidRPr="00D84938">
        <w:t xml:space="preserve">support for redistribution </w:t>
      </w:r>
      <w:r w:rsidR="00117B84" w:rsidRPr="00D84938">
        <w:fldChar w:fldCharType="begin"/>
      </w:r>
      <w:r w:rsidR="00351642" w:rsidRPr="00D84938">
        <w:instrText xml:space="preserve"> ADDIN ZOTERO_ITEM CSL_CITATION {"citationID":"XULEEjL6","properties":{"formattedCitation":"(Cobo-Arroyo, 2022; Lindh et al., 2021)","plainCitation":"(Cobo-Arroyo, 2022; Lindh et al., 2021)","noteIndex":0},"citationItems":[{"id":14760,"uris":["http://zotero.org/users/5414506/items/TZ3NJSFK"],"itemData":{"id":14760,"type":"thesis","abstract":"Numerous studies have tried to explain the main factors affecting individual perceptions of income inequality, focusing on social class as a key determinant. However, the empirical literature shows that much of the relationship between one's class position and the perception of inequality remains unexplained after controlling for other socioeconomic variables. This paper aims to study whether the class profile of personal contact networks influences the perception of income distribution in Spain beyond the class of belonging of each individual. Since we acquire information about the economic and political reality in which we live mainly from our closest circle of contacts, this information will be biased according to the class position of this influential group. In order to analyze this question, we employed data from a telephone survey administered to a representative sample (n=3000) of the Spanish population, which includes a \"position generator\", an instrument used to measure the social network of each respondent. The results obtained in the research show that there is some class segregation in personal social networks. People tend to relate and establish links with individuals of the same social position and other workers in the same profession. In addition, there is evidence in favor of an association between the characteristics of personal ties and the perception of inequality in income distribution. Personal attitudes and beliefs, also in this area, are affected by the social influence of the group. In particular, people with access to higher social positions tend to perceive that income inequalities in Spain are lower (and vice versa) because they are influenced by the ideas and perceptions of their group.","language":"Español","publisher":"Universidade da Coruña","source":"Zotero","title":"Influencia de las redes sobre la percepción subjetiva de la distribución de ingresos en España","URL":"https://ruc.udc.es/dspace/handle/2183/36667","author":[{"family":"Cobo-Arroyo","given":"Paula"}],"issued":{"date-parts":[["2022"]]},"citation-key":"cobo-arroyo_influencia_2022"}},{"id":28,"uris":["http://zotero.org/users/5414506/items/Y8CKHD3Z"],"itemData":{"id":28,"type":"article-journal","abstract":"Abstract\n            Previous research provides a detailed picture of class differences in political attitudes. Less is however known about the social structures that enforce this political divide across social classes. This article contributes towards filling this gap by considering how the class profile of personal social networks influences political attitudes. We propose a general framework for incorporating an individual’s social network into class analysis of political preferences. Using Sweden as a case, we empirically evaluate our approach using a population survey with information about the respondents’ own employment situation, egocentric networks, and political attitudes in terms of redistribution and welfare chauvinism. We find that there is considerable class segregation in social networks as individuals tend to have more ties within their own and neighbouring class positions. Concerning political preferences, results show that: (i) a substantive part of the class–attitude relationship is shaped by a person’s social network; (ii) the class profile of networks influences attitudes over and above one’s own class position; (iii) class segregation in networks fortifies class divides in political attitudes. We thus conclude that social networks constitute a (hitherto) ‘missing link’ in class analysis of political preferences that merits careful consideration in theoretical models of contemporary politics.","container-title":"European Sociological Review","DOI":"10.1093/esr/jcab010","ISSN":"0266-7215, 1468-2672","issue":"5","language":"en","page":"695-712","source":"DOI.org (Crossref)","title":"The Missing Link: Network Influences on Class Divides in Political Attitudes","title-short":"The Missing Link","volume":"37","author":[{"family":"Lindh","given":"Arvid"},{"family":"Andersson","given":"Anton B"},{"family":"Völker","given":"Beate"}],"issued":{"date-parts":[["2021",9,20]]},"citation-key":"lindh_missing_2021"}}],"schema":"https://github.com/citation-style-language/schema/raw/master/csl-citation.json"} </w:instrText>
      </w:r>
      <w:r w:rsidR="00117B84" w:rsidRPr="00D84938">
        <w:fldChar w:fldCharType="separate"/>
      </w:r>
      <w:r w:rsidR="004D5394" w:rsidRPr="00D84938">
        <w:t>(Cobo-Arroyo, 2022; Lindh et al., 2021)</w:t>
      </w:r>
      <w:r w:rsidR="00117B84" w:rsidRPr="00D84938">
        <w:fldChar w:fldCharType="end"/>
      </w:r>
      <w:r w:rsidR="00C26FB6" w:rsidRPr="00D84938">
        <w:t xml:space="preserve">. </w:t>
      </w:r>
      <w:r w:rsidR="00053954" w:rsidRPr="00D84938">
        <w:t xml:space="preserve">Moreover, research suggests that being connected to a diverse range of socioeconomic positions within </w:t>
      </w:r>
      <w:r w:rsidR="00DE7D4D" w:rsidRPr="00D84938">
        <w:t xml:space="preserve">interpersonal </w:t>
      </w:r>
      <w:r w:rsidR="00053954" w:rsidRPr="00D84938">
        <w:t>network</w:t>
      </w:r>
      <w:r w:rsidR="00DE7D4D" w:rsidRPr="00D84938">
        <w:t>s</w:t>
      </w:r>
      <w:r w:rsidR="00053954" w:rsidRPr="00D84938">
        <w:t xml:space="preserve"> is linked to more critical </w:t>
      </w:r>
      <w:r w:rsidR="00053954" w:rsidRPr="00D84938">
        <w:lastRenderedPageBreak/>
        <w:t>perspectives on economic inequality</w:t>
      </w:r>
      <w:r w:rsidR="00313EC9" w:rsidRPr="00D84938">
        <w:t xml:space="preserve"> </w:t>
      </w:r>
      <w:r w:rsidR="00313EC9" w:rsidRPr="00D84938">
        <w:fldChar w:fldCharType="begin"/>
      </w:r>
      <w:r w:rsidR="00351642" w:rsidRPr="00D84938">
        <w:instrText xml:space="preserve"> ADDIN ZOTERO_ITEM CSL_CITATION {"citationID":"0LaNaMJu","properties":{"formattedCitation":"(Otero &amp; Mendoza, 2023; Paskov &amp; Weisstanner, 2022)","plainCitation":"(Otero &amp; Mendoza, 2023; Paskov &amp; Weisstanner, 2022)","noteIndex":0},"citationItems":[{"id":3220,"uris":["http://zotero.org/users/5414506/items/99Z8XYDM"],"itemData":{"id":3220,"type":"article-journal","abstract":"We examine how inter-class relationships shape attitudes towards inequality. Our theoretical frame defines attitudes towards inequality as ethical dispositions and hypothesises that class-based network diversity may favour the development of what has been termed a ?reflexive habitus? that likely pushes for more egalitarian dispositions. The focus of our enquiry is on Chile ? one of the most unequal countries in the world. We use large-scale representative survey data collected in 2016 (N?=?2927). Results of our regression analyses indicate that class diversity in social networks strongly increases awareness of inequality and more egalitarian preferences while reducing belief in meritocracy and the perception that the current distribution is fair. Additional analyses suggest that network diversity influences views on inequality to a similar degree among individuals from different social classes, except for meritocratic beliefs, where network diversity especially affects the upper class. We conclude by discussing the importance of reducing socio-economic segregation.","container-title":"Sociology","DOI":"10.1177/00380385231217625","ISSN":"0038-0385","note":"publisher: SAGE Publications Ltd","page":"00380385231217625","source":"SAGE Journals","title":"The Power of Diversity: Class, Networks and Attitudes Towards Inequality","title-short":"The Power of Diversity","author":[{"family":"Otero","given":"Gabriel"},{"family":"Mendoza","given":"Manuela"}],"issued":{"date-parts":[["2023",12,29]]},"citation-key":"otero_power_2023"}},{"id":19,"uris":["http://zotero.org/users/5414506/items/GF4X55M4"],"itemData":{"id":19,"type":"article-journal","abstract":"There is long-standing evidence within the literature of class cleavages in social policy preferences. We re-evaluate class cleavages in support for redistribution by specifically focusing on the role played by cross-class embeddedness: the idea that individuals can be embedded in multiple social classes through family ties. Stronger affinity to the working class is hypothesized to be associated with stronger support for redistribution. We construct a harmonized measure of cross-class embeddedness combining information on social class positions for individuals, their parents, and their partner. The results demonstrate that cross-class embeddedness is highly common in the European context and linear probability models show that it is robustly associated with support for redistribution. Individuals who have more ties with the working classes are more supportive of redistribution and the effect is somewhat stronger for women than for men. Cross-class embeddedness through close family ties accounts for substantial heterogeneity within the upper classes. We conclude that family needs to be recognized as the unit of stratification that influences material interests and as a context of socialization that likely shapes solidarity. Cross-class embeddedness through family ties is thus important to consider in any analysis of social policy preferences.","container-title":"European Sociological Review","DOI":"10.1093/esr/jcab040","ISSN":"0266-7215","issue":"2","journalAbbreviation":"European Sociological Review","note":"citation key: paskov_crossclass_2022","page":"286-303","source":"Silverchair","title":"Cross-Class Embeddedness through Family Ties and Support for Income Redistribution","volume":"38","author":[{"family":"Paskov","given":"Marii"},{"family":"Weisstanner","given":"David"}],"issued":{"date-parts":[["2022",4,1]]},"citation-key":"paskov_crossclass_2022"}}],"schema":"https://github.com/citation-style-language/schema/raw/master/csl-citation.json"} </w:instrText>
      </w:r>
      <w:r w:rsidR="00313EC9" w:rsidRPr="00D84938">
        <w:fldChar w:fldCharType="separate"/>
      </w:r>
      <w:r w:rsidR="00313EC9" w:rsidRPr="00D84938">
        <w:t>(Otero &amp; Mendoza, 2023; Paskov &amp; Weisstanner, 2022)</w:t>
      </w:r>
      <w:r w:rsidR="00313EC9" w:rsidRPr="00D84938">
        <w:fldChar w:fldCharType="end"/>
      </w:r>
      <w:r w:rsidR="00053954" w:rsidRPr="00D84938">
        <w:t xml:space="preserve">. Specifically, </w:t>
      </w:r>
      <w:r w:rsidR="009B2FC7" w:rsidRPr="00D84938">
        <w:t xml:space="preserve">it has been argued that </w:t>
      </w:r>
      <w:r w:rsidR="00053954" w:rsidRPr="00D84938">
        <w:t xml:space="preserve">socioeconomic diversity in interpersonal networks—defined as the extent to which individuals are connected to others in different socioeconomic </w:t>
      </w:r>
      <w:r w:rsidR="00971D2F" w:rsidRPr="00D84938">
        <w:t>positions</w:t>
      </w:r>
      <w:r w:rsidR="00053954" w:rsidRPr="00D84938">
        <w:t xml:space="preserve"> (e.g., </w:t>
      </w:r>
      <w:r w:rsidR="001226BC" w:rsidRPr="00D84938">
        <w:t>occupations)</w:t>
      </w:r>
      <w:r w:rsidR="009B2FC7" w:rsidRPr="00D84938">
        <w:t xml:space="preserve"> </w:t>
      </w:r>
      <w:r w:rsidR="00574E57" w:rsidRPr="00D84938">
        <w:t>provides</w:t>
      </w:r>
      <w:r w:rsidR="009B2FC7" w:rsidRPr="00D84938">
        <w:t xml:space="preserve"> a</w:t>
      </w:r>
      <w:r w:rsidR="004C0336" w:rsidRPr="00D84938">
        <w:t xml:space="preserve"> broader</w:t>
      </w:r>
      <w:r w:rsidR="009B2FC7" w:rsidRPr="00D84938">
        <w:t xml:space="preserve"> window </w:t>
      </w:r>
      <w:r w:rsidR="009B5FDA" w:rsidRPr="00D84938">
        <w:t xml:space="preserve">through which </w:t>
      </w:r>
      <w:r w:rsidR="00574E57" w:rsidRPr="00D84938">
        <w:t>individuals</w:t>
      </w:r>
      <w:r w:rsidR="009B5FDA" w:rsidRPr="00D84938">
        <w:t xml:space="preserve"> learn about </w:t>
      </w:r>
      <w:r w:rsidR="009B2FC7" w:rsidRPr="00D84938">
        <w:t xml:space="preserve">others’ life conditions </w:t>
      </w:r>
      <w:r w:rsidR="008C1DCD" w:rsidRPr="00D84938">
        <w:t>and views on economic inequality</w:t>
      </w:r>
      <w:r w:rsidR="007A00AE" w:rsidRPr="00D84938">
        <w:t xml:space="preserve">. </w:t>
      </w:r>
    </w:p>
    <w:p w14:paraId="4743A670" w14:textId="32E7D44F" w:rsidR="00002708" w:rsidRPr="00D84938" w:rsidRDefault="00C63C68" w:rsidP="00300FC8">
      <w:r w:rsidRPr="00D84938">
        <w:t xml:space="preserve">Recently, </w:t>
      </w:r>
      <w:r w:rsidR="00490BE0" w:rsidRPr="00D84938">
        <w:t>longitudinal studies</w:t>
      </w:r>
      <w:r w:rsidRPr="00D84938">
        <w:t xml:space="preserve"> </w:t>
      </w:r>
      <w:r w:rsidR="006F6B2E" w:rsidRPr="00D84938">
        <w:t xml:space="preserve">have argued that theories of class-based attitude </w:t>
      </w:r>
      <w:r w:rsidR="000F3B58" w:rsidRPr="00D84938">
        <w:t>formation</w:t>
      </w:r>
      <w:r w:rsidR="006F6B2E" w:rsidRPr="00D84938">
        <w:t xml:space="preserve"> have mainly relied on cross-sectional </w:t>
      </w:r>
      <w:r w:rsidR="00291A23" w:rsidRPr="00D84938">
        <w:t>evidence</w:t>
      </w:r>
      <w:r w:rsidR="00BD49B0" w:rsidRPr="00D84938">
        <w:t>.</w:t>
      </w:r>
      <w:r w:rsidR="00402382" w:rsidRPr="00D84938">
        <w:t xml:space="preserve"> </w:t>
      </w:r>
      <w:r w:rsidR="005831CA" w:rsidRPr="00D84938">
        <w:t xml:space="preserve">The theoretical relevance of this claim is that </w:t>
      </w:r>
      <w:r w:rsidR="00203C63" w:rsidRPr="00D84938">
        <w:t xml:space="preserve">the </w:t>
      </w:r>
      <w:r w:rsidR="005831CA" w:rsidRPr="00D84938">
        <w:t>hypoth</w:t>
      </w:r>
      <w:r w:rsidR="006D1CF5" w:rsidRPr="00D84938">
        <w:t>e</w:t>
      </w:r>
      <w:r w:rsidR="005831CA" w:rsidRPr="00D84938">
        <w:t>s</w:t>
      </w:r>
      <w:r w:rsidR="006D1CF5" w:rsidRPr="00D84938">
        <w:t>e</w:t>
      </w:r>
      <w:r w:rsidR="005831CA" w:rsidRPr="00D84938">
        <w:t xml:space="preserve">s </w:t>
      </w:r>
      <w:r w:rsidR="003D25CC" w:rsidRPr="00D84938">
        <w:t>on</w:t>
      </w:r>
      <w:r w:rsidR="005831CA" w:rsidRPr="00D84938">
        <w:t xml:space="preserve"> attitude </w:t>
      </w:r>
      <w:r w:rsidR="006E0D73" w:rsidRPr="00D84938">
        <w:t>formation</w:t>
      </w:r>
      <w:r w:rsidR="005831CA" w:rsidRPr="00D84938">
        <w:t xml:space="preserve"> </w:t>
      </w:r>
      <w:r w:rsidR="006D1CF5" w:rsidRPr="00D84938">
        <w:t>have</w:t>
      </w:r>
      <w:r w:rsidR="005831CA" w:rsidRPr="00D84938">
        <w:t xml:space="preserve"> underscored the role of “class experiences” </w:t>
      </w:r>
      <w:r w:rsidR="00925A7E" w:rsidRPr="00D84938">
        <w:t xml:space="preserve">– </w:t>
      </w:r>
      <w:r w:rsidR="00F62681" w:rsidRPr="00D84938">
        <w:t>understood</w:t>
      </w:r>
      <w:r w:rsidR="005831CA" w:rsidRPr="00D84938">
        <w:t xml:space="preserve"> as the socialization </w:t>
      </w:r>
      <w:r w:rsidR="00BA5667" w:rsidRPr="00D84938">
        <w:t xml:space="preserve">processes </w:t>
      </w:r>
      <w:r w:rsidR="00CB5131" w:rsidRPr="00D84938">
        <w:t xml:space="preserve">linked to </w:t>
      </w:r>
      <w:r w:rsidR="007C1310" w:rsidRPr="00D84938">
        <w:t xml:space="preserve">individual </w:t>
      </w:r>
      <w:r w:rsidR="00410049" w:rsidRPr="00D84938">
        <w:t>experiences</w:t>
      </w:r>
      <w:r w:rsidR="005831CA" w:rsidRPr="00D84938">
        <w:t xml:space="preserve"> within the class structure</w:t>
      </w:r>
      <w:r w:rsidR="00D91986" w:rsidRPr="00D84938">
        <w:t xml:space="preserve"> across the life course</w:t>
      </w:r>
      <w:r w:rsidR="0091679A" w:rsidRPr="00D84938">
        <w:t xml:space="preserve"> </w:t>
      </w:r>
      <w:r w:rsidR="00BB72ED" w:rsidRPr="00D84938">
        <w:fldChar w:fldCharType="begin"/>
      </w:r>
      <w:r w:rsidR="00351642" w:rsidRPr="00D84938">
        <w:instrText xml:space="preserve"> ADDIN ZOTERO_ITEM CSL_CITATION {"citationID":"KppKWrPO","properties":{"formattedCitation":"(Ares, 2020; Helgason &amp; Rehm, 2024; Langs\\uc0\\u230{}ther, Evans, &amp; O\\uc0\\u8217{}Grady, 2022)","plainCitation":"(Ares, 2020; Helgason &amp; Rehm, 2024; Langsæther, Evans, &amp; O’Grady, 2022)","noteIndex":0},"citationItems":[{"id":14815,"uris":["http://zotero.org/users/5414506/items/U3F22TQP"],"itemData":{"id":14815,"type":"article-journal","container-title":"West European Politics","DOI":"10.1080/01402382.2019.1644575","ISSN":"0140-2382, 1743-9655","issue":"6","journalAbbreviation":"West European Politics","language":"en","page":"1211-1237","source":"DOI.org (Crossref)","title":"Changing classes, changing preferences: how social class mobility affects economic preferences","title-short":"Changing classes, changing preferences","volume":"43","author":[{"family":"Ares","given":"Macarena"}],"issued":{"date-parts":[["2020",9,18]]},"citation-key":"ares_changing_2020"}},{"id":13341,"uris":["http://zotero.org/users/5414506/items/YB26IELD"],"itemData":{"id":13341,"type":"article-journal","abstract":"While there is a strong cross-sectional association between social class and political attitudes, recent research—based on longitudinal data—finds that changes in class are, at most, weakly related to changes in such attitudes. One common explanation for this finding is that early life socialization affects both social class and political attitudes and that class has little, if any, direct effect on them. In this manuscript, we explore an alternative explanation that centers on the importance of cumulative class experiences for the long-term evolution of attitudes. To evaluate this perspective, we leverage data from the British Household Panel Survey, which contains measures of economic values that span up to 16 years, as well as complete work-life histories of respondents that allow us to track individual class experiences over people’s life span. Our findings show that cumulative class experiences are strongly associated with the development of economic values.","container-title":"Social Forces","DOI":"10.1093/sf/soae135","ISSN":"1534-7605","journalAbbreviation":"Social Forces","page":"soae135","source":"Silverchair","title":"Class experiences and the long-term evolution of economic values","author":[{"family":"Helgason","given":"Agnar Freyr"},{"family":"Rehm","given":"Philipp"}],"issued":{"date-parts":[["2024",9,24]]},"citation-key":"helgason_class_2024"}},{"id":13342,"uris":["http://zotero.org/users/5414506/items/EJ2NAFSI"],"itemData":{"id":13342,"type":"article-journal","abstract":"Past findings on the connection between class position and political preferences are overwhelmingly derived from cross-sectional studies, which provided a limited basis for inferring causality. This study uses long-term panel data on thousands of British respondents to measure the impact of intra-generational class mobility across a range of political identities and preferences. Upward class mobility leads to small increases in economic conservatism, but party choice, class identity and attitudes to non-economic issues do not change. This updating of economic values is much smaller than cross-sectional differences between classes. These results are consistent with the short-run effects of class mobility operating primarily through a limited economic self-interest mechanism. Beliefs that are plausibly unconnected to economics are unaffected. The overall association between class and a range of identities, opinions and preferences is therefore more likely to be caused by early life experiences and longer-term socialization than by the immediate material interests associated with jobs.","container-title":"British Journal of Political Science","DOI":"10.1017/S0007123420000599","ISSN":"0007-1234, 1469-2112","issue":"2","language":"en","page":"958-967","source":"Cambridge University Press","title":"Explaining the Relationship Between Class Position and Political Preferences: A Long-Term Panel Analysis of Intra-Generational Class Mobility","title-short":"Explaining the Relationship Between Class Position and Political Preferences","volume":"52","author":[{"family":"Langsæther","given":"Peter Egge"},{"family":"Evans","given":"Geoffrey"},{"family":"O'Grady","given":"Tom"}],"issued":{"date-parts":[["2022",4]]},"citation-key":"langsaether_explaining_2022"}}],"schema":"https://github.com/citation-style-language/schema/raw/master/csl-citation.json"} </w:instrText>
      </w:r>
      <w:r w:rsidR="00BB72ED" w:rsidRPr="00D84938">
        <w:fldChar w:fldCharType="separate"/>
      </w:r>
      <w:r w:rsidR="00BB72ED" w:rsidRPr="00D84938">
        <w:t>(Ares, 2020; Helgason &amp; Rehm, 2024; Langsæther, Evans, &amp; O’Grady, 2022)</w:t>
      </w:r>
      <w:r w:rsidR="00BB72ED" w:rsidRPr="00D84938">
        <w:fldChar w:fldCharType="end"/>
      </w:r>
      <w:r w:rsidR="003C7355" w:rsidRPr="00D84938">
        <w:t>.</w:t>
      </w:r>
      <w:r w:rsidR="00871A4A" w:rsidRPr="00D84938">
        <w:t xml:space="preserve"> These studies have shown that </w:t>
      </w:r>
      <w:r w:rsidR="00990A9F" w:rsidRPr="00D84938">
        <w:t xml:space="preserve">preference formation </w:t>
      </w:r>
      <w:r w:rsidR="00095572" w:rsidRPr="00D84938">
        <w:t>is neither completely shaped by the class of destination nor origin, showing that</w:t>
      </w:r>
      <w:r w:rsidR="002F242E" w:rsidRPr="00D84938">
        <w:t>,</w:t>
      </w:r>
      <w:r w:rsidR="00095572" w:rsidRPr="00D84938">
        <w:t xml:space="preserve"> indeed</w:t>
      </w:r>
      <w:r w:rsidR="002F242E" w:rsidRPr="00D84938">
        <w:t>,</w:t>
      </w:r>
      <w:r w:rsidR="00095572" w:rsidRPr="00D84938">
        <w:t xml:space="preserve"> those </w:t>
      </w:r>
      <w:r w:rsidR="002F242E" w:rsidRPr="00D84938">
        <w:t>immobile</w:t>
      </w:r>
      <w:r w:rsidR="00095572" w:rsidRPr="00D84938">
        <w:t xml:space="preserve"> in </w:t>
      </w:r>
      <w:r w:rsidR="002F242E" w:rsidRPr="00D84938">
        <w:t>their class positions are much more aligned with class-based economic interests than the economically mobile</w:t>
      </w:r>
      <w:r w:rsidR="00E46C96" w:rsidRPr="00D84938">
        <w:t xml:space="preserve">. </w:t>
      </w:r>
    </w:p>
    <w:p w14:paraId="474ECF30" w14:textId="70EE6925" w:rsidR="00F77651" w:rsidRPr="00D84938" w:rsidRDefault="00F77651" w:rsidP="00300FC8">
      <w:r>
        <w:t xml:space="preserve">A related argument is that mobile individuals are exposed to diverse “class experiences” through changes in their interpersonal networks, which offer varied information as they navigate different social positions throughout their </w:t>
      </w:r>
      <w:r w:rsidR="00EC766E">
        <w:t>lives [</w:t>
      </w:r>
      <w:r w:rsidR="000F3B58">
        <w:t>CIT</w:t>
      </w:r>
      <w:r w:rsidR="005E7418">
        <w:t>E</w:t>
      </w:r>
      <w:r w:rsidR="000F3B58">
        <w:t>]</w:t>
      </w:r>
      <w:r>
        <w:t xml:space="preserve">. </w:t>
      </w:r>
      <w:r w:rsidR="00925A7E">
        <w:t xml:space="preserve">In this context, I argue that a research gap remains regarding how socioeconomic </w:t>
      </w:r>
      <w:r w:rsidR="00925A7E" w:rsidRPr="2BF6615A">
        <w:rPr>
          <w:i/>
          <w:iCs/>
        </w:rPr>
        <w:t xml:space="preserve">changes </w:t>
      </w:r>
      <w:r w:rsidR="00925A7E">
        <w:t>in personal networks shape attitudes toward economic inequality.</w:t>
      </w:r>
      <w:r w:rsidR="235C951E">
        <w:t xml:space="preserve"> </w:t>
      </w:r>
      <w:r w:rsidR="00925A7E">
        <w:t>Specifically, I suggest that network socioeconomic diversity plays a pivotal role, as it represents cross-class embeddedness through ties with family, friends, and acquaintances. These</w:t>
      </w:r>
      <w:r>
        <w:t xml:space="preserve"> </w:t>
      </w:r>
      <w:r w:rsidR="00EC766E">
        <w:t>diverse connections</w:t>
      </w:r>
      <w:r>
        <w:t xml:space="preserve"> </w:t>
      </w:r>
      <w:r w:rsidR="00EC766E">
        <w:t>provide</w:t>
      </w:r>
      <w:r>
        <w:t xml:space="preserve"> access to a broad range of class experiences, contributing to preference formation by exposing individuals to a wider spectrum of </w:t>
      </w:r>
      <w:r w:rsidR="004C3FC9">
        <w:t>experiences</w:t>
      </w:r>
      <w:r>
        <w:t>.</w:t>
      </w:r>
    </w:p>
    <w:p w14:paraId="3B8E2DE3" w14:textId="77777777" w:rsidR="00495609" w:rsidRPr="00D84938" w:rsidRDefault="00390455" w:rsidP="00300FC8">
      <w:r w:rsidRPr="00D84938">
        <w:t>Using longitudinal data from the Chilean Longitudinal Social Survey (ELSOC, 2016–2023) t</w:t>
      </w:r>
      <w:r w:rsidR="006F7BFA" w:rsidRPr="00D84938">
        <w:t xml:space="preserve">his paper </w:t>
      </w:r>
      <w:r w:rsidRPr="00D84938">
        <w:t>aims to scrutinize</w:t>
      </w:r>
      <w:r w:rsidR="006F7BFA" w:rsidRPr="00D84938">
        <w:t xml:space="preserve"> how changes in </w:t>
      </w:r>
      <w:r w:rsidR="00495609" w:rsidRPr="00D84938">
        <w:t xml:space="preserve">the </w:t>
      </w:r>
      <w:r w:rsidR="006F7BFA" w:rsidRPr="00D84938">
        <w:t xml:space="preserve">socioeconomic </w:t>
      </w:r>
      <w:r w:rsidR="00373ACA" w:rsidRPr="00D84938">
        <w:t xml:space="preserve">network </w:t>
      </w:r>
      <w:r w:rsidR="006F7BFA" w:rsidRPr="00D84938">
        <w:t xml:space="preserve">affect </w:t>
      </w:r>
      <w:r w:rsidR="00373ACA" w:rsidRPr="00D84938">
        <w:t xml:space="preserve">changes in </w:t>
      </w:r>
      <w:r w:rsidR="006F7BFA" w:rsidRPr="00D84938">
        <w:t xml:space="preserve">support for market justice principles in Chile. </w:t>
      </w:r>
      <w:r w:rsidR="00373ACA" w:rsidRPr="00D84938">
        <w:t xml:space="preserve">Thus, </w:t>
      </w:r>
      <w:r w:rsidR="006F7BFA" w:rsidRPr="00D84938">
        <w:t>I hypothesize that positive cha</w:t>
      </w:r>
      <w:r w:rsidRPr="00D84938">
        <w:t>nges in</w:t>
      </w:r>
      <w:r w:rsidR="006F7BFA" w:rsidRPr="00D84938">
        <w:t xml:space="preserve"> network diversity</w:t>
      </w:r>
      <w:r w:rsidRPr="00D84938">
        <w:t xml:space="preserve"> will reduce support for market justice principles in the provision of social welfare</w:t>
      </w:r>
      <w:r w:rsidR="006F7BFA" w:rsidRPr="00D84938">
        <w:t xml:space="preserve">. </w:t>
      </w:r>
      <w:r w:rsidR="00CE21D8" w:rsidRPr="00D84938">
        <w:t>D</w:t>
      </w:r>
      <w:r w:rsidR="00120D40" w:rsidRPr="00D84938">
        <w:t xml:space="preserve">espite being one of Latin America’s more prosperous nations, </w:t>
      </w:r>
      <w:r w:rsidR="00CE21D8" w:rsidRPr="00D84938">
        <w:t xml:space="preserve">Chile </w:t>
      </w:r>
      <w:r w:rsidR="00E05965" w:rsidRPr="00D84938">
        <w:t>has</w:t>
      </w:r>
      <w:r w:rsidR="00CE21D8" w:rsidRPr="00D84938">
        <w:t xml:space="preserve"> one of the highest levels of economic inequality </w:t>
      </w:r>
      <w:r w:rsidR="009E495D" w:rsidRPr="00D84938">
        <w:t>in</w:t>
      </w:r>
      <w:r w:rsidR="00CE21D8" w:rsidRPr="00D84938">
        <w:t xml:space="preserve"> the region</w:t>
      </w:r>
      <w:r w:rsidR="009E495D" w:rsidRPr="00D84938">
        <w:t>. At the same time, the institutional architecture of the social policy regime in Chile is characterized as a</w:t>
      </w:r>
      <w:r w:rsidR="00120D40" w:rsidRPr="00D84938">
        <w:t xml:space="preserve"> welfare model heavily reliant on private provision.</w:t>
      </w:r>
      <w:r w:rsidR="00E32AB6" w:rsidRPr="00D84938">
        <w:t xml:space="preserve"> </w:t>
      </w:r>
    </w:p>
    <w:p w14:paraId="7DA118CC" w14:textId="37A52C8D" w:rsidR="009C2BB4" w:rsidRPr="00D84938" w:rsidRDefault="009C2BB4" w:rsidP="00300FC8">
      <w:r w:rsidRPr="00D84938">
        <w:t xml:space="preserve">Against this backdrop, </w:t>
      </w:r>
      <w:r w:rsidR="00796333" w:rsidRPr="00D84938">
        <w:t>the main question of this paper is</w:t>
      </w:r>
      <w:r w:rsidRPr="00D84938">
        <w:t xml:space="preserve">: to what extent do individual changes </w:t>
      </w:r>
      <w:r w:rsidR="00E32AB6" w:rsidRPr="00D84938">
        <w:t xml:space="preserve">in </w:t>
      </w:r>
      <w:r w:rsidR="00EE5B4A" w:rsidRPr="00D84938">
        <w:t xml:space="preserve">socioeconomic network </w:t>
      </w:r>
      <w:r w:rsidRPr="00D84938">
        <w:t xml:space="preserve">diversity influence changes in </w:t>
      </w:r>
      <w:r w:rsidR="00623262" w:rsidRPr="00D84938">
        <w:t>market justice preferences</w:t>
      </w:r>
      <w:r w:rsidRPr="00D84938">
        <w:t xml:space="preserve">? </w:t>
      </w:r>
      <w:r w:rsidR="00EF6B34" w:rsidRPr="00D84938">
        <w:t xml:space="preserve">This study contributes to the literature by providing evidence from </w:t>
      </w:r>
      <w:r w:rsidR="008E5135" w:rsidRPr="00D84938">
        <w:t xml:space="preserve">a </w:t>
      </w:r>
      <w:r w:rsidR="00581BC7" w:rsidRPr="00D84938">
        <w:t>Latin American</w:t>
      </w:r>
      <w:r w:rsidR="008E5135" w:rsidRPr="00D84938">
        <w:t xml:space="preserve"> </w:t>
      </w:r>
      <w:r w:rsidR="00EE5B4A" w:rsidRPr="00D84938">
        <w:t>developing</w:t>
      </w:r>
      <w:r w:rsidR="00EF6B34" w:rsidRPr="00D84938">
        <w:t xml:space="preserve"> </w:t>
      </w:r>
      <w:r w:rsidR="008E5135" w:rsidRPr="00D84938">
        <w:t>country</w:t>
      </w:r>
      <w:r w:rsidR="00EF6B34" w:rsidRPr="00D84938">
        <w:t xml:space="preserve">, emphasizing how socioeconomic </w:t>
      </w:r>
      <w:r w:rsidR="00FA1E8A" w:rsidRPr="00D84938">
        <w:t xml:space="preserve">changes in </w:t>
      </w:r>
      <w:r w:rsidR="00200B85" w:rsidRPr="00D84938">
        <w:t xml:space="preserve">personal networks </w:t>
      </w:r>
      <w:r w:rsidR="00EF6B34" w:rsidRPr="00D84938">
        <w:t xml:space="preserve">shape </w:t>
      </w:r>
      <w:r w:rsidR="006601B4" w:rsidRPr="00D84938">
        <w:t>market justice preferences over time</w:t>
      </w:r>
      <w:r w:rsidR="00EF6B34" w:rsidRPr="00D84938">
        <w:t xml:space="preserve">. </w:t>
      </w:r>
    </w:p>
    <w:p w14:paraId="28BB9A35" w14:textId="3DFD5B2F" w:rsidR="00BB5CF8" w:rsidRPr="00D84938" w:rsidRDefault="00BB5CF8" w:rsidP="00BB5CF8">
      <w:pPr>
        <w:pStyle w:val="Heading1"/>
      </w:pPr>
      <w:r w:rsidRPr="00D84938">
        <w:t xml:space="preserve">Theoretical views on market justice, </w:t>
      </w:r>
      <w:r w:rsidR="00AC34B8" w:rsidRPr="00D84938">
        <w:t xml:space="preserve">the </w:t>
      </w:r>
      <w:r w:rsidRPr="00D84938">
        <w:t xml:space="preserve">socioeconomic </w:t>
      </w:r>
      <w:r w:rsidR="00585377" w:rsidRPr="00D84938">
        <w:t xml:space="preserve">position </w:t>
      </w:r>
      <w:r w:rsidR="00582807" w:rsidRPr="00D84938">
        <w:t>o</w:t>
      </w:r>
      <w:r w:rsidR="00585377" w:rsidRPr="00D84938">
        <w:t>f</w:t>
      </w:r>
      <w:r w:rsidR="00582807" w:rsidRPr="00D84938">
        <w:t xml:space="preserve"> </w:t>
      </w:r>
      <w:r w:rsidR="00585377" w:rsidRPr="00D84938">
        <w:t>individuals</w:t>
      </w:r>
      <w:r w:rsidR="00AC34B8" w:rsidRPr="00D84938">
        <w:t>,</w:t>
      </w:r>
      <w:r w:rsidR="00582807" w:rsidRPr="00D84938">
        <w:t xml:space="preserve"> and </w:t>
      </w:r>
      <w:r w:rsidRPr="00D84938">
        <w:t>social networks</w:t>
      </w:r>
    </w:p>
    <w:p w14:paraId="1523740C" w14:textId="3BCDA03D" w:rsidR="002632A2" w:rsidRPr="00D84938" w:rsidRDefault="00DF1960" w:rsidP="00BB5CF8">
      <w:pPr>
        <w:pStyle w:val="Heading2"/>
      </w:pPr>
      <w:bookmarkStart w:id="1" w:name="_8dx9y4ntxqh" w:colFirst="0" w:colLast="0"/>
      <w:bookmarkEnd w:id="1"/>
      <w:r w:rsidRPr="00D84938">
        <w:t xml:space="preserve">Inequality and </w:t>
      </w:r>
      <w:r w:rsidR="00606669" w:rsidRPr="00D84938">
        <w:t xml:space="preserve">market justice </w:t>
      </w:r>
      <w:r w:rsidRPr="00D84938">
        <w:t>preferences</w:t>
      </w:r>
    </w:p>
    <w:p w14:paraId="15237413" w14:textId="792BCEFD" w:rsidR="002632A2" w:rsidRPr="00D84938" w:rsidRDefault="00435862">
      <w:r>
        <w:t xml:space="preserve">While redistribution in market societies mainly focuses on the capacity </w:t>
      </w:r>
      <w:r w:rsidR="00FB339D">
        <w:t xml:space="preserve">of the state </w:t>
      </w:r>
      <w:r>
        <w:t xml:space="preserve">to reallocate resources from those in more advantageous positions to those in greater vulnerability, market </w:t>
      </w:r>
      <w:r w:rsidR="003D18C2">
        <w:t xml:space="preserve">institutions also </w:t>
      </w:r>
      <w:r>
        <w:t>play</w:t>
      </w:r>
      <w:r w:rsidR="003D18C2">
        <w:t xml:space="preserve"> </w:t>
      </w:r>
      <w:r>
        <w:t xml:space="preserve">a role in </w:t>
      </w:r>
      <w:r w:rsidR="003D18C2">
        <w:t xml:space="preserve">shaping the distribution of economic </w:t>
      </w:r>
      <w:r w:rsidR="003D18C2">
        <w:lastRenderedPageBreak/>
        <w:t xml:space="preserve">resources </w:t>
      </w:r>
      <w:r>
        <w:fldChar w:fldCharType="begin"/>
      </w:r>
      <w:r>
        <w:instrText xml:space="preserve"> ADDIN ZOTERO_ITEM CSL_CITATION {"citationID":"iO9KwCGS","properties":{"formattedCitation":"(Koos &amp; Sachweh, 2019; Lindh &amp; McCall, 2020)","plainCitation":"(Koos &amp; Sachweh, 2019; Lindh &amp; McCall, 2020)","noteIndex":0},"citationItems":[{"id":3210,"uris":["http://zotero.org/users/5414506/items/QLAEJ2NX"],"itemData":{"id":3210,"type":"article-journal","abstract":"In a classical typology, Polanyi distinguishes three basic modes of economic integration: competitive market exchange, redistribution and reciprocity. While markets are dominant in modern capitalism, redistribution and reciprocity are—to varying extent—also part of its institutional architecture. Asking whether such institutional differences are mirrored in distinct ‘moral economies’, we investigate ordinary citizens’ support for market competition, redistribution and reciprocity across 14 capitalist economies. Combining data from three comparative surveys, we analyze, first, the extent to which these principles are supported by citizens and whether they cluster into distinct ‘moral economies’; second, whether these norms are anchored in formal institutional settings; and finally, how privileged and disadvantaged groups differ in their support. While support for market competition is strong across countries, it is to varying degrees complemented by support for redistribution and reciprocity. We identify a competition-dominated, an embedded and a strongly embedded moral economy. The interplay of formal institutions and people’s social–structural position partly explains differences in popular support.","container-title":"Socio-Economic Review","DOI":"10.1093/ser/mwx045","ISSN":"1475-1461","issue":"4","journalAbbreviation":"Socio-Economic Review","page":"793-821","source":"Silverchair","title":"The moral economies of market societies: popular attitudes towards market competition, redistribution and reciprocity in comparative perspective","title-short":"The moral economies of market societies","volume":"17","author":[{"family":"Koos","given":"Sebastian"},{"family":"Sachweh","given":"Patrick"}],"issued":{"date-parts":[["2019",10,1]]},"citation-key":"koos_moral_2019"}},{"id":717,"uris":["http://zotero.org/users/5414506/items/YIQH4UCN"],"itemData":{"id":717,"type":"article-journal","abstract":"In many high-income countries today, scholarly interest in the politics of class has coincided with growing economic inequality, rising support for nonmainstream political parties and candidates, and increasing flows of immigration. We review social science research on the views of different class segments vis-à-vis economic, political, and sociocultural issues, finding greater scholarly attention to the interdependence of economic, social, and political concerns and preferences than arguably was the case even a few years ago. Our main aim is to synthesize and critically evaluate this rapidly expanding literature, but we also provide empirical data on class differences and similarities in political opinion across 18 countries, and we pinpoint several areas of research that are in need of further empirical, methodological, and theoretical inquiry.","container-title":"Annual Review of Sociology","DOI":"10.1146/annurev-soc-121919-054609","ISSN":"0360-0572, 1545-2115","issue":"1","journalAbbreviation":"Annu. Rev. Sociol.","language":"en","page":"419-441","source":"DOI.org (Crossref)","title":"Class Position and Political Opinion in Rich Democracies","volume":"46","author":[{"family":"Lindh","given":"Arvid"},{"family":"McCall","given":"Leslie"}],"issued":{"date-parts":[["2020",7,30]]},"citation-key":"lindh_class_2020"}}],"schema":"https://github.com/citation-style-language/schema/raw/master/csl-citation.json"} </w:instrText>
      </w:r>
      <w:r>
        <w:fldChar w:fldCharType="separate"/>
      </w:r>
      <w:r w:rsidR="00224919">
        <w:t>(Koos &amp; Sachweh, 2019; Lindh &amp; McCall, 2020)</w:t>
      </w:r>
      <w:r>
        <w:fldChar w:fldCharType="end"/>
      </w:r>
      <w:r>
        <w:t xml:space="preserve">. </w:t>
      </w:r>
      <w:r w:rsidR="002E340F">
        <w:t xml:space="preserve">Hereby, </w:t>
      </w:r>
      <w:r w:rsidR="00656E18">
        <w:t xml:space="preserve">the legitimacy of resource allocation based on market principles has been referred to in the literature as </w:t>
      </w:r>
      <w:r w:rsidR="00656E18" w:rsidRPr="2BF6615A">
        <w:rPr>
          <w:i/>
          <w:iCs/>
        </w:rPr>
        <w:t>market justice</w:t>
      </w:r>
      <w:r w:rsidR="00656E18">
        <w:t>.</w:t>
      </w:r>
      <w:r w:rsidR="00CA3F07">
        <w:t xml:space="preserve"> </w:t>
      </w:r>
      <w:r w:rsidR="00654E11">
        <w:t xml:space="preserve">In his seminal work, </w:t>
      </w:r>
      <w:r w:rsidR="00DA753A">
        <w:t>Lane</w:t>
      </w:r>
      <w:r w:rsidR="00654E11">
        <w:t xml:space="preserve"> </w:t>
      </w:r>
      <w:r>
        <w:fldChar w:fldCharType="begin"/>
      </w:r>
      <w:r>
        <w:instrText xml:space="preserve"> ADDIN ZOTERO_ITEM CSL_CITATION {"citationID":"WRhDoJnA","properties":{"formattedCitation":"(1986)","plainCitation":"(1986)","noteIndex":0},"citationItems":[{"id":13348,"uris":["http://zotero.org/users/5414506/items/54928C5I"],"itemData":{"id":13348,"type":"article-journal","abstract":"The defense of capitalism in America is rooted in a preference for the market's justice of earned deserts over the justices of equality and need associated with the polity. These preferences have structural roots in the way governments and markets serve different values and purposes, satisfy wants, focus on fairness or justice, enlist causal attributions, distribute or redistribute income, are limited by rights, and seem to offer either harmony or conflict of interest. Some of these “structural” differences, however, are themselves perceptual, and corrected by changed perceptions of the productivity of government and of our historic predecessors, and by a community point of view involving changed accounting systems, as well as by policies of full employment rather than guaranteed incomes. With few institutional changes, these altered perceptions may partially restore political justice to favor.","container-title":"American Political Science Review","DOI":"10.2307/1958264","ISSN":"0003-0554, 1537-5943","issue":"2","language":"en","page":"383-402","source":"Cambridge University Press","title":"Market Justice, Political Justice","volume":"80","author":[{"family":"Lane","given":"Robert E."}],"issued":{"date-parts":[["1986",6]]},"citation-key":"lane_market_1986"},"label":"page","suppress-author":true}],"schema":"https://github.com/citation-style-language/schema/raw/master/csl-citation.json"} </w:instrText>
      </w:r>
      <w:r>
        <w:fldChar w:fldCharType="separate"/>
      </w:r>
      <w:r w:rsidR="00251673">
        <w:t>(1986)</w:t>
      </w:r>
      <w:r>
        <w:fldChar w:fldCharType="end"/>
      </w:r>
      <w:r w:rsidR="00DA753A">
        <w:t xml:space="preserve"> defines </w:t>
      </w:r>
      <w:r w:rsidR="00DA753A" w:rsidRPr="2BF6615A">
        <w:rPr>
          <w:i/>
          <w:iCs/>
        </w:rPr>
        <w:t>market justice</w:t>
      </w:r>
      <w:r w:rsidR="00DA753A">
        <w:t xml:space="preserve"> as a </w:t>
      </w:r>
      <w:r w:rsidR="00A330AB">
        <w:t xml:space="preserve">distributive principle </w:t>
      </w:r>
      <w:r w:rsidR="00DA753A">
        <w:t xml:space="preserve">that </w:t>
      </w:r>
      <w:r w:rsidR="00A330AB">
        <w:t>mainly focuses on</w:t>
      </w:r>
      <w:r w:rsidR="00DA753A">
        <w:t xml:space="preserve"> rewards based on "earned deserts"</w:t>
      </w:r>
      <w:r w:rsidR="002D3EAE">
        <w:t xml:space="preserve">. At the same time, this contrasts with </w:t>
      </w:r>
      <w:r w:rsidR="00DA753A">
        <w:t xml:space="preserve">political justice, </w:t>
      </w:r>
      <w:r w:rsidR="00B42A4F">
        <w:t xml:space="preserve">more closely </w:t>
      </w:r>
      <w:r w:rsidR="009E777A">
        <w:t>related</w:t>
      </w:r>
      <w:r w:rsidR="00B42A4F">
        <w:t xml:space="preserve"> to </w:t>
      </w:r>
      <w:r w:rsidR="00EA5BED">
        <w:t xml:space="preserve">the social policy </w:t>
      </w:r>
      <w:r w:rsidR="006E6BEC">
        <w:t>architecture</w:t>
      </w:r>
      <w:r w:rsidR="00B42A4F">
        <w:t xml:space="preserve"> that prioritize</w:t>
      </w:r>
      <w:r w:rsidR="00EA5BED">
        <w:t>s</w:t>
      </w:r>
      <w:r w:rsidR="00DA753A">
        <w:t xml:space="preserve"> </w:t>
      </w:r>
      <w:r w:rsidR="00B42A4F">
        <w:t xml:space="preserve">the principles of </w:t>
      </w:r>
      <w:r w:rsidR="00DA753A">
        <w:t>equality and need.</w:t>
      </w:r>
      <w:r w:rsidR="00D56E52">
        <w:t xml:space="preserve"> In this line, he</w:t>
      </w:r>
      <w:r w:rsidR="00DA753A">
        <w:t xml:space="preserve"> argues that individuals </w:t>
      </w:r>
      <w:r w:rsidR="00193B0F">
        <w:t>perceive</w:t>
      </w:r>
      <w:r w:rsidR="00DA753A">
        <w:t xml:space="preserve"> market outcomes as fair </w:t>
      </w:r>
      <w:r w:rsidR="6ED4105B">
        <w:t>because they</w:t>
      </w:r>
      <w:r w:rsidR="00DA753A">
        <w:t xml:space="preserve"> </w:t>
      </w:r>
      <w:r w:rsidR="0075477A">
        <w:t>are directly linked to</w:t>
      </w:r>
      <w:r w:rsidR="00DA753A">
        <w:t xml:space="preserve"> </w:t>
      </w:r>
      <w:r w:rsidR="00B42A4F">
        <w:t>individual</w:t>
      </w:r>
      <w:r w:rsidR="00DA753A">
        <w:t xml:space="preserve"> effort, </w:t>
      </w:r>
      <w:r w:rsidR="004A3962">
        <w:t>which in turn reinforces the</w:t>
      </w:r>
      <w:r w:rsidR="00DA753A">
        <w:t xml:space="preserve"> </w:t>
      </w:r>
      <w:r w:rsidR="004A3962">
        <w:t>importance</w:t>
      </w:r>
      <w:r w:rsidR="00DA753A">
        <w:t xml:space="preserve"> </w:t>
      </w:r>
      <w:r w:rsidR="00C01EA4">
        <w:t xml:space="preserve">of </w:t>
      </w:r>
      <w:r w:rsidR="004A3962">
        <w:t>self-reliance and individual responsibility</w:t>
      </w:r>
      <w:r w:rsidR="0048346B">
        <w:t xml:space="preserve"> </w:t>
      </w:r>
      <w:r>
        <w:fldChar w:fldCharType="begin"/>
      </w:r>
      <w:r>
        <w:instrText xml:space="preserve"> ADDIN ZOTERO_ITEM CSL_CITATION {"citationID":"pvJNscLo","properties":{"formattedCitation":"(Lane, 1986)","plainCitation":"(Lane, 1986)","noteIndex":0},"citationItems":[{"id":13348,"uris":["http://zotero.org/users/5414506/items/54928C5I"],"itemData":{"id":13348,"type":"article-journal","abstract":"The defense of capitalism in America is rooted in a preference for the market's justice of earned deserts over the justices of equality and need associated with the polity. These preferences have structural roots in the way governments and markets serve different values and purposes, satisfy wants, focus on fairness or justice, enlist causal attributions, distribute or redistribute income, are limited by rights, and seem to offer either harmony or conflict of interest. Some of these “structural” differences, however, are themselves perceptual, and corrected by changed perceptions of the productivity of government and of our historic predecessors, and by a community point of view involving changed accounting systems, as well as by policies of full employment rather than guaranteed incomes. With few institutional changes, these altered perceptions may partially restore political justice to favor.","container-title":"American Political Science Review","DOI":"10.2307/1958264","ISSN":"0003-0554, 1537-5943","issue":"2","language":"en","page":"383-402","source":"Cambridge University Press","title":"Market Justice, Political Justice","volume":"80","author":[{"family":"Lane","given":"Robert E."}],"issued":{"date-parts":[["1986",6]]},"citation-key":"lane_market_1986"}}],"schema":"https://github.com/citation-style-language/schema/raw/master/csl-citation.json"} </w:instrText>
      </w:r>
      <w:r>
        <w:fldChar w:fldCharType="separate"/>
      </w:r>
      <w:r w:rsidR="00251673">
        <w:t>(Lane, 1986)</w:t>
      </w:r>
      <w:r>
        <w:fldChar w:fldCharType="end"/>
      </w:r>
      <w:r w:rsidR="00C07171">
        <w:t xml:space="preserve">. </w:t>
      </w:r>
      <w:r w:rsidR="004B6B95">
        <w:t>These</w:t>
      </w:r>
      <w:r w:rsidR="003B68A1">
        <w:t xml:space="preserve"> principles</w:t>
      </w:r>
      <w:r w:rsidR="00DA753A">
        <w:t xml:space="preserve"> </w:t>
      </w:r>
      <w:r w:rsidR="00EF1093">
        <w:t>advocate</w:t>
      </w:r>
      <w:r w:rsidR="00DA753A">
        <w:t xml:space="preserve"> efficiency through competition, minimal government intervention, and voluntary </w:t>
      </w:r>
      <w:r w:rsidR="007742D3">
        <w:t xml:space="preserve">asset </w:t>
      </w:r>
      <w:r w:rsidR="00D0326C">
        <w:t>exchange</w:t>
      </w:r>
      <w:r w:rsidR="00DA753A">
        <w:t xml:space="preserve">. Additionally, market justice underscores the protection of individual rights, particularly </w:t>
      </w:r>
      <w:r w:rsidR="0071585F">
        <w:t xml:space="preserve">those related </w:t>
      </w:r>
      <w:r w:rsidR="003557EE">
        <w:t xml:space="preserve">to </w:t>
      </w:r>
      <w:r w:rsidR="0071585F">
        <w:t xml:space="preserve">private </w:t>
      </w:r>
      <w:r w:rsidR="00DA753A">
        <w:t>property, allowing individuals to control resources and benefit from their labor.</w:t>
      </w:r>
    </w:p>
    <w:p w14:paraId="52565E32" w14:textId="35D73BC5" w:rsidR="008A07BB" w:rsidRPr="00D84938" w:rsidRDefault="006500E8" w:rsidP="007F287E">
      <w:bookmarkStart w:id="2" w:name="_p4j03qdkz5hc" w:colFirst="0" w:colLast="0"/>
      <w:bookmarkEnd w:id="2"/>
      <w:r w:rsidRPr="00D84938">
        <w:t xml:space="preserve">Theoretically, </w:t>
      </w:r>
      <w:r w:rsidR="000908CF" w:rsidRPr="00D84938">
        <w:t xml:space="preserve">I conceive </w:t>
      </w:r>
      <w:r w:rsidRPr="00D84938">
        <w:rPr>
          <w:i/>
          <w:iCs/>
        </w:rPr>
        <w:t>market justice</w:t>
      </w:r>
      <w:r w:rsidRPr="00D84938">
        <w:t xml:space="preserve"> preferences </w:t>
      </w:r>
      <w:r w:rsidR="003C07E9" w:rsidRPr="00D84938">
        <w:t xml:space="preserve">as </w:t>
      </w:r>
      <w:r w:rsidRPr="00D84938">
        <w:t xml:space="preserve">individual beliefs that </w:t>
      </w:r>
      <w:r w:rsidR="005C333F" w:rsidRPr="00D84938">
        <w:t xml:space="preserve">legitimate </w:t>
      </w:r>
      <w:r w:rsidRPr="00D84938">
        <w:t xml:space="preserve">inequalities associated with market outcomes, such as wage </w:t>
      </w:r>
      <w:r w:rsidR="00E9496E" w:rsidRPr="00D84938">
        <w:t>inequality</w:t>
      </w:r>
      <w:r w:rsidRPr="00D84938">
        <w:t xml:space="preserve"> among groups or </w:t>
      </w:r>
      <w:r w:rsidR="005C333F" w:rsidRPr="00D84938">
        <w:t xml:space="preserve">unequal </w:t>
      </w:r>
      <w:r w:rsidRPr="00D84938">
        <w:t xml:space="preserve">access to welfare services </w:t>
      </w:r>
      <w:r w:rsidR="005C333F" w:rsidRPr="00D84938">
        <w:t xml:space="preserve">based on </w:t>
      </w:r>
      <w:r w:rsidRPr="00D84938">
        <w:t>personal income</w:t>
      </w:r>
      <w:r w:rsidR="008A07BB" w:rsidRPr="00D84938">
        <w:t xml:space="preserve"> </w:t>
      </w:r>
      <w:r w:rsidR="00DE1C55" w:rsidRPr="00D84938">
        <w:fldChar w:fldCharType="begin"/>
      </w:r>
      <w:r w:rsidR="00351642" w:rsidRPr="00D84938">
        <w:instrText xml:space="preserve"> ADDIN ZOTERO_ITEM CSL_CITATION {"citationID":"iXeLzIqL","properties":{"formattedCitation":"(Kluegel et al., 1999)","plainCitation":"(Kluegel et al., 1999)","noteIndex":0},"citationItems":[{"id":13547,"uris":["http://zotero.org/users/5414506/items/2GJZPHXS"],"itemData":{"id":13547,"type":"article-journal","abstract":"This paper examines change in economic justice attitudes in five former communist states (Bulgaria, the Czech Republic, eastern Germany, Hungary, and Russia), using data from opinion surveys conducted in 1991 and 1996. We examine the implications of theory and research concerning the popular legitimation of western capitalism for change in support for ‘market justice’ beliefs and norms among postcommunist publics. Our analyses show: first, that in the Czech Republic and eastern Germany, public opinion is moving closer to market justice as found in western capitalism, but socialist justice remains strong or is increasing in the other three countries; secondly, that in postcommunist countries correlations between support for market justice norms and the perceived fairness of the existing economic order have become stronger over time; and thirdly, that privatesector employment, and retrospective, current and prospective standard-of-living evaluations each shape market justice beliefs and norms. We conclude that (1) theory of the public legitimation of capitalism in the West does apply in postcommunist states; (2) change in market/socialist justice is a function of both collective and individual level factors; and (3) we have entered a second stage of the transition where popular economic justice evaluations are more clearly subject to ‘empirical test’.","container-title":"European Sociological Review","DOI":"10.1093/oxfordjournals.esr.a018263","ISSN":"0266-7215","issue":"3","journalAbbreviation":"European Sociological Review","page":"251-283","source":"Silverchair","title":"The Legitimation of Capitalism in the Postcommunist Transition Public Opinion about Market Justice, 1991—1996","volume":"15","author":[{"family":"Kluegel","given":"James R."},{"family":"Mason","given":"David S."},{"family":"Wegener","given":"Bernd"}],"issued":{"date-parts":[["1999",9,1]]},"citation-key":"kluegel_legitimation_1999"}}],"schema":"https://github.com/citation-style-language/schema/raw/master/csl-citation.json"} </w:instrText>
      </w:r>
      <w:r w:rsidR="00DE1C55" w:rsidRPr="00D84938">
        <w:fldChar w:fldCharType="separate"/>
      </w:r>
      <w:r w:rsidR="000849CF" w:rsidRPr="00D84938">
        <w:t>(Kluegel et al., 1999)</w:t>
      </w:r>
      <w:r w:rsidR="00DE1C55" w:rsidRPr="00D84938">
        <w:fldChar w:fldCharType="end"/>
      </w:r>
      <w:r w:rsidR="008A07BB" w:rsidRPr="00D84938">
        <w:t>.</w:t>
      </w:r>
      <w:r w:rsidR="00F43EBC" w:rsidRPr="00D84938">
        <w:t xml:space="preserve"> </w:t>
      </w:r>
      <w:r w:rsidR="00BE5131" w:rsidRPr="00D84938">
        <w:t xml:space="preserve">In this sense, the </w:t>
      </w:r>
      <w:r w:rsidR="008A07BB" w:rsidRPr="00D84938">
        <w:t xml:space="preserve">market </w:t>
      </w:r>
      <w:r w:rsidR="008C0CAD" w:rsidRPr="00D84938">
        <w:t>is understood as a</w:t>
      </w:r>
      <w:r w:rsidR="008A07BB" w:rsidRPr="00D84938">
        <w:t xml:space="preserve"> self-regulating arena, </w:t>
      </w:r>
      <w:r w:rsidR="00B145F6" w:rsidRPr="00D84938">
        <w:t xml:space="preserve">which </w:t>
      </w:r>
      <w:r w:rsidR="007F3D8C" w:rsidRPr="00D84938">
        <w:t>coordinates</w:t>
      </w:r>
      <w:r w:rsidR="00B145F6" w:rsidRPr="00D84938">
        <w:t xml:space="preserve"> </w:t>
      </w:r>
      <w:r w:rsidR="008A07BB" w:rsidRPr="00D84938">
        <w:t>economic exchanges based on supply and demand, where rewards are distributed according to individual contributions and efforts</w:t>
      </w:r>
      <w:r w:rsidR="002F585A" w:rsidRPr="00D84938">
        <w:t xml:space="preserve"> </w:t>
      </w:r>
      <w:r w:rsidR="002F585A" w:rsidRPr="00D84938">
        <w:fldChar w:fldCharType="begin"/>
      </w:r>
      <w:r w:rsidR="00351642" w:rsidRPr="00D84938">
        <w:instrText xml:space="preserve"> ADDIN ZOTERO_ITEM CSL_CITATION {"citationID":"RbzS27Ng","properties":{"formattedCitation":"(Kluegel &amp; Smith, 1981)","plainCitation":"(Kluegel &amp; Smith, 1981)","noteIndex":0},"citationItems":[{"id":505,"uris":["http://zotero.org/users/5414506/items/KIMIFBAN"],"itemData":{"id":505,"type":"article-journal","container-title":"Annual Review of Sociology","page":"29-56","title":"Beliefs About Stratification","author":[{"family":"Kluegel","given":"James R."},{"family":"Smith","given":"Eliot R."}],"issued":{"date-parts":[["1981"]]},"citation-key":"kluegel_beliefs_1981"}}],"schema":"https://github.com/citation-style-language/schema/raw/master/csl-citation.json"} </w:instrText>
      </w:r>
      <w:r w:rsidR="002F585A" w:rsidRPr="00D84938">
        <w:fldChar w:fldCharType="separate"/>
      </w:r>
      <w:r w:rsidR="00224919" w:rsidRPr="00D84938">
        <w:t>(Kluegel &amp; Smith, 1981)</w:t>
      </w:r>
      <w:r w:rsidR="002F585A" w:rsidRPr="00D84938">
        <w:fldChar w:fldCharType="end"/>
      </w:r>
      <w:r w:rsidR="008A07BB" w:rsidRPr="00D84938">
        <w:t xml:space="preserve">. This idea is grounded in the belief that the market promotes procedural fairness, where everyone has equal opportunities to compete, yet </w:t>
      </w:r>
      <w:r w:rsidR="005C30EC" w:rsidRPr="00D84938">
        <w:t>individual capabilities determine the outcomes</w:t>
      </w:r>
      <w:r w:rsidR="008A07BB" w:rsidRPr="00D84938">
        <w:t xml:space="preserve"> </w:t>
      </w:r>
      <w:r w:rsidR="000B6BB8" w:rsidRPr="00D84938">
        <w:fldChar w:fldCharType="begin"/>
      </w:r>
      <w:r w:rsidR="00351642" w:rsidRPr="00D84938">
        <w:instrText xml:space="preserve"> ADDIN ZOTERO_ITEM CSL_CITATION {"citationID":"i0OlqZ2z","properties":{"formattedCitation":"(Lane, 1986)","plainCitation":"(Lane, 1986)","noteIndex":0},"citationItems":[{"id":13348,"uris":["http://zotero.org/users/5414506/items/54928C5I"],"itemData":{"id":13348,"type":"article-journal","abstract":"The defense of capitalism in America is rooted in a preference for the market's justice of earned deserts over the justices of equality and need associated with the polity. These preferences have structural roots in the way governments and markets serve different values and purposes, satisfy wants, focus on fairness or justice, enlist causal attributions, distribute or redistribute income, are limited by rights, and seem to offer either harmony or conflict of interest. Some of these “structural” differences, however, are themselves perceptual, and corrected by changed perceptions of the productivity of government and of our historic predecessors, and by a community point of view involving changed accounting systems, as well as by policies of full employment rather than guaranteed incomes. With few institutional changes, these altered perceptions may partially restore political justice to favor.","container-title":"American Political Science Review","DOI":"10.2307/1958264","ISSN":"0003-0554, 1537-5943","issue":"2","language":"en","page":"383-402","source":"Cambridge University Press","title":"Market Justice, Political Justice","volume":"80","author":[{"family":"Lane","given":"Robert E."}],"issued":{"date-parts":[["1986",6]]},"citation-key":"lane_market_1986"}}],"schema":"https://github.com/citation-style-language/schema/raw/master/csl-citation.json"} </w:instrText>
      </w:r>
      <w:r w:rsidR="000B6BB8" w:rsidRPr="00D84938">
        <w:fldChar w:fldCharType="separate"/>
      </w:r>
      <w:r w:rsidR="00251673" w:rsidRPr="00D84938">
        <w:t>(Lane, 1986)</w:t>
      </w:r>
      <w:r w:rsidR="000B6BB8" w:rsidRPr="00D84938">
        <w:fldChar w:fldCharType="end"/>
      </w:r>
      <w:r w:rsidR="008A07BB" w:rsidRPr="00D84938">
        <w:t xml:space="preserve">. Unlike systems based on political justice, which emphasize equality and need, market justice is seen as a process where </w:t>
      </w:r>
      <w:r w:rsidR="00B145F6" w:rsidRPr="00D84938">
        <w:t>just</w:t>
      </w:r>
      <w:r w:rsidR="00B81C70" w:rsidRPr="00D84938">
        <w:t xml:space="preserve"> outcomes are </w:t>
      </w:r>
      <w:r w:rsidR="008A07BB" w:rsidRPr="00D84938">
        <w:t xml:space="preserve">achieved through the fair competition of agents </w:t>
      </w:r>
      <w:r w:rsidR="000B6BB8" w:rsidRPr="00D84938">
        <w:fldChar w:fldCharType="begin"/>
      </w:r>
      <w:r w:rsidR="00351642" w:rsidRPr="00D84938">
        <w:instrText xml:space="preserve"> ADDIN ZOTERO_ITEM CSL_CITATION {"citationID":"pHDMrZtm","properties":{"formattedCitation":"(Lane, 1986)","plainCitation":"(Lane, 1986)","noteIndex":0},"citationItems":[{"id":13348,"uris":["http://zotero.org/users/5414506/items/54928C5I"],"itemData":{"id":13348,"type":"article-journal","abstract":"The defense of capitalism in America is rooted in a preference for the market's justice of earned deserts over the justices of equality and need associated with the polity. These preferences have structural roots in the way governments and markets serve different values and purposes, satisfy wants, focus on fairness or justice, enlist causal attributions, distribute or redistribute income, are limited by rights, and seem to offer either harmony or conflict of interest. Some of these “structural” differences, however, are themselves perceptual, and corrected by changed perceptions of the productivity of government and of our historic predecessors, and by a community point of view involving changed accounting systems, as well as by policies of full employment rather than guaranteed incomes. With few institutional changes, these altered perceptions may partially restore political justice to favor.","container-title":"American Political Science Review","DOI":"10.2307/1958264","ISSN":"0003-0554, 1537-5943","issue":"2","language":"en","page":"383-402","source":"Cambridge University Press","title":"Market Justice, Political Justice","volume":"80","author":[{"family":"Lane","given":"Robert E."}],"issued":{"date-parts":[["1986",6]]},"citation-key":"lane_market_1986"}}],"schema":"https://github.com/citation-style-language/schema/raw/master/csl-citation.json"} </w:instrText>
      </w:r>
      <w:r w:rsidR="000B6BB8" w:rsidRPr="00D84938">
        <w:fldChar w:fldCharType="separate"/>
      </w:r>
      <w:r w:rsidR="00251673" w:rsidRPr="00D84938">
        <w:t>(Lane, 1986)</w:t>
      </w:r>
      <w:r w:rsidR="000B6BB8" w:rsidRPr="00D84938">
        <w:fldChar w:fldCharType="end"/>
      </w:r>
      <w:r w:rsidR="008A07BB" w:rsidRPr="00D84938">
        <w:t xml:space="preserve">. This notion of justice stems from the </w:t>
      </w:r>
      <w:r w:rsidR="00D45F27" w:rsidRPr="00D84938">
        <w:t>assumption</w:t>
      </w:r>
      <w:r w:rsidR="008A07BB" w:rsidRPr="00D84938">
        <w:t xml:space="preserve"> that outcomes are deserved, as they reflect </w:t>
      </w:r>
      <w:r w:rsidR="00F4214D" w:rsidRPr="00D84938">
        <w:t>individual</w:t>
      </w:r>
      <w:r w:rsidR="008A07BB" w:rsidRPr="00D84938">
        <w:t xml:space="preserve"> effort</w:t>
      </w:r>
      <w:r w:rsidR="00F4214D" w:rsidRPr="00D84938">
        <w:t xml:space="preserve"> and ability</w:t>
      </w:r>
      <w:r w:rsidR="008A07BB" w:rsidRPr="00D84938">
        <w:t>, fostering a sense of fairness</w:t>
      </w:r>
      <w:r w:rsidR="00227DD4" w:rsidRPr="00D84938">
        <w:t xml:space="preserve"> </w:t>
      </w:r>
      <w:r w:rsidR="00147FCE" w:rsidRPr="00D84938">
        <w:fldChar w:fldCharType="begin"/>
      </w:r>
      <w:r w:rsidR="00351642" w:rsidRPr="00D84938">
        <w:instrText xml:space="preserve"> ADDIN ZOTERO_ITEM CSL_CITATION {"citationID":"FyyZiXYq","properties":{"formattedCitation":"(Svallfors, 2007)","plainCitation":"(Svallfors, 2007)","noteIndex":0},"citationItems":[{"id":13193,"uris":["http://zotero.org/users/5414506/items/4IFFF6WH"],"itemData":{"id":13193,"type":"chapter","container-title":"The Political Sociology of the Welfare State","ISBN":"978-0-8047-5435-4","note":"DOI: 10.11126/stanford/9780804754354.003.0006","page":"189-222","publisher":"Stanford University Press","source":"DOI.org (Crossref)","title":"Class and Attitudes to Market Inequality","URL":"https://academic.oup.com/stanford-scholarship-online/book/16833/chapter/174036021","editor":[{"family":"Svallfors","given":"Stefan"}],"author":[{"family":"Svallfors","given":"Stefan"}],"accessed":{"date-parts":[["2024",10,14]]},"issued":{"date-parts":[["2007",6,13]]},"citation-key":"svallfors_class_2007"}}],"schema":"https://github.com/citation-style-language/schema/raw/master/csl-citation.json"} </w:instrText>
      </w:r>
      <w:r w:rsidR="00147FCE" w:rsidRPr="00D84938">
        <w:fldChar w:fldCharType="separate"/>
      </w:r>
      <w:r w:rsidR="00251673" w:rsidRPr="00D84938">
        <w:t>(Svallfors, 2007)</w:t>
      </w:r>
      <w:r w:rsidR="00147FCE" w:rsidRPr="00D84938">
        <w:fldChar w:fldCharType="end"/>
      </w:r>
      <w:r w:rsidR="008A07BB" w:rsidRPr="00D84938">
        <w:t xml:space="preserve">. However, achieving perceived fairness depends on maintaining open and responsive systems, where </w:t>
      </w:r>
      <w:r w:rsidR="001C22F5" w:rsidRPr="00D84938">
        <w:t xml:space="preserve">equal opportunities </w:t>
      </w:r>
      <w:r w:rsidR="002721C9" w:rsidRPr="00D84938">
        <w:t>are</w:t>
      </w:r>
      <w:r w:rsidR="001C22F5" w:rsidRPr="00D84938">
        <w:t xml:space="preserve"> a precondition</w:t>
      </w:r>
      <w:r w:rsidR="00E95892" w:rsidRPr="00D84938">
        <w:t xml:space="preserve"> for an outcome to be considered just</w:t>
      </w:r>
      <w:r w:rsidR="00825DF9" w:rsidRPr="00D84938">
        <w:t xml:space="preserve"> </w:t>
      </w:r>
      <w:r w:rsidR="0075355D" w:rsidRPr="00D84938">
        <w:fldChar w:fldCharType="begin"/>
      </w:r>
      <w:r w:rsidR="00351642" w:rsidRPr="00D84938">
        <w:instrText xml:space="preserve"> ADDIN ZOTERO_ITEM CSL_CITATION {"citationID":"Saq1x4Xh","properties":{"formattedCitation":"(Kluegel et al., 1999)","plainCitation":"(Kluegel et al., 1999)","noteIndex":0},"citationItems":[{"id":13547,"uris":["http://zotero.org/users/5414506/items/2GJZPHXS"],"itemData":{"id":13547,"type":"article-journal","abstract":"This paper examines change in economic justice attitudes in five former communist states (Bulgaria, the Czech Republic, eastern Germany, Hungary, and Russia), using data from opinion surveys conducted in 1991 and 1996. We examine the implications of theory and research concerning the popular legitimation of western capitalism for change in support for ‘market justice’ beliefs and norms among postcommunist publics. Our analyses show: first, that in the Czech Republic and eastern Germany, public opinion is moving closer to market justice as found in western capitalism, but socialist justice remains strong or is increasing in the other three countries; secondly, that in postcommunist countries correlations between support for market justice norms and the perceived fairness of the existing economic order have become stronger over time; and thirdly, that privatesector employment, and retrospective, current and prospective standard-of-living evaluations each shape market justice beliefs and norms. We conclude that (1) theory of the public legitimation of capitalism in the West does apply in postcommunist states; (2) change in market/socialist justice is a function of both collective and individual level factors; and (3) we have entered a second stage of the transition where popular economic justice evaluations are more clearly subject to ‘empirical test’.","container-title":"European Sociological Review","DOI":"10.1093/oxfordjournals.esr.a018263","ISSN":"0266-7215","issue":"3","journalAbbreviation":"European Sociological Review","page":"251-283","source":"Silverchair","title":"The Legitimation of Capitalism in the Postcommunist Transition Public Opinion about Market Justice, 1991—1996","volume":"15","author":[{"family":"Kluegel","given":"James R."},{"family":"Mason","given":"David S."},{"family":"Wegener","given":"Bernd"}],"issued":{"date-parts":[["1999",9,1]]},"citation-key":"kluegel_legitimation_1999"}}],"schema":"https://github.com/citation-style-language/schema/raw/master/csl-citation.json"} </w:instrText>
      </w:r>
      <w:r w:rsidR="0075355D" w:rsidRPr="00D84938">
        <w:fldChar w:fldCharType="separate"/>
      </w:r>
      <w:r w:rsidR="00251673" w:rsidRPr="00D84938">
        <w:t>(Kluegel et al., 1999)</w:t>
      </w:r>
      <w:r w:rsidR="0075355D" w:rsidRPr="00D84938">
        <w:fldChar w:fldCharType="end"/>
      </w:r>
      <w:r w:rsidR="008A07BB" w:rsidRPr="00D84938">
        <w:t xml:space="preserve">. Through this lens, inequalities are accepted—even seen as necessary—because they incentivize innovation and productivity, reinforcing societal prosperity by rewarding individual achievements and self-responsibility </w:t>
      </w:r>
      <w:r w:rsidR="00023F2B" w:rsidRPr="00D84938">
        <w:fldChar w:fldCharType="begin"/>
      </w:r>
      <w:r w:rsidR="00351642" w:rsidRPr="00D84938">
        <w:instrText xml:space="preserve"> ADDIN ZOTERO_ITEM CSL_CITATION {"citationID":"5heDjxaV","properties":{"formattedCitation":"(Castillo, Madero-Cabib, &amp; Salamovich, 2013)","plainCitation":"(Castillo, Madero-Cabib, &amp; Salamovich, 2013)","noteIndex":0},"citationItems":[{"id":718,"uris":["http://zotero.org/users/5414506/items/HJXYCW95"],"itemData":{"id":718,"type":"article-journal","container-title":"Revista de ciencia política (Santiago)","DOI":"10.4067/S0718-090X2013000200003","ISSN":"0718-090X","issue":"2","journalAbbreviation":"Rev. cienc. polít. (Santiago)","language":"en","page":"469-488","source":"DOI.org (Crossref)","title":"Clivajes Partidarios y Cambios en las Preferencias Distributivas en Chile.","volume":"33","author":[{"family":"Castillo","given":"Juan Carlos"},{"family":"Madero-Cabib","given":"Ignacio"},{"family":"Salamovich","given":"Alan"}],"issued":{"date-parts":[["2013"]]},"citation-key":"castillo_clivajes_2013"}}],"schema":"https://github.com/citation-style-language/schema/raw/master/csl-citation.json"} </w:instrText>
      </w:r>
      <w:r w:rsidR="00023F2B" w:rsidRPr="00D84938">
        <w:fldChar w:fldCharType="separate"/>
      </w:r>
      <w:r w:rsidR="00224919" w:rsidRPr="00D84938">
        <w:t>(Castillo, Madero-Cabib, &amp; Salamovich, 2013)</w:t>
      </w:r>
      <w:r w:rsidR="00023F2B" w:rsidRPr="00D84938">
        <w:fldChar w:fldCharType="end"/>
      </w:r>
      <w:r w:rsidR="008A07BB" w:rsidRPr="00D84938">
        <w:t>. Thus, market justice values individual responsibility, linking economic rewards to personal contributions rather than redistributive mechanisms</w:t>
      </w:r>
      <w:r w:rsidR="00B77F22" w:rsidRPr="00D84938">
        <w:t xml:space="preserve"> based on the principles of equality and need</w:t>
      </w:r>
      <w:r w:rsidR="008A07BB" w:rsidRPr="00D84938">
        <w:t>.</w:t>
      </w:r>
    </w:p>
    <w:p w14:paraId="0CAE66FE" w14:textId="12673E58" w:rsidR="00C9465E" w:rsidRPr="00D84938" w:rsidRDefault="008F1F86" w:rsidP="000E363E">
      <w:r w:rsidRPr="00D84938">
        <w:t xml:space="preserve">Research in empirical distributive justice has diversly addressed the study of the justification of economic inequality. In this landscape, </w:t>
      </w:r>
      <w:r w:rsidR="0057476B" w:rsidRPr="00D84938">
        <w:t>one line of research is</w:t>
      </w:r>
      <w:r w:rsidRPr="00D84938">
        <w:t xml:space="preserve"> the literature on the justification of wage inequality based </w:t>
      </w:r>
      <w:r w:rsidR="00B91AE4" w:rsidRPr="00D84938">
        <w:t xml:space="preserve">on </w:t>
      </w:r>
      <w:r w:rsidR="007B29EC" w:rsidRPr="00D84938">
        <w:t xml:space="preserve">salary gaps between occupations </w:t>
      </w:r>
      <w:r w:rsidR="006621E1" w:rsidRPr="00D84938">
        <w:fldChar w:fldCharType="begin"/>
      </w:r>
      <w:r w:rsidR="00351642" w:rsidRPr="00D84938">
        <w:instrText xml:space="preserve"> ADDIN ZOTERO_ITEM CSL_CITATION {"citationID":"puXPWjaE","properties":{"formattedCitation":"(Jasso, 1978; Kelley &amp; Evans, 1993; Osberg &amp; Smeeding, 2006; Wegener, 1987)","plainCitation":"(Jasso, 1978; Kelley &amp; Evans, 1993; Osberg &amp; Smeeding, 2006; Wegener, 1987)","noteIndex":0},"citationItems":[{"id":640,"uris":["http://zotero.org/users/5414506/items/ISRFCJLK"],"itemData":{"id":640,"type":"article-journal","abstract":"This paper describes a new specification of the justice evaluation function. It predicts precisely and unambiguously the kind of injustice (i.e., underreward or overreward) and the degree of injustice associated with given departures from perfect justice. The new justice evaluation function was inducted from extensive analyses of survey data on the perceived justice or injustice of earnings. It is directly generalizable to cover all socially distributed goods, and hence I propose it as a candidate for a universal Law of Justice Evaluation in distributional matters. Finally, I suggest that such a Law of Justice Evaluation performs one of the three tasks essential to a scientific theory of distributive justice.","container-title":"American Journal of Sociology","ISSN":"0002-9602","issue":"6","note":"publisher: University of Chicago Press","page":"1398-1419","source":"JSTOR","title":"On the Justice of Earnings: A New Specification of the Justice Evaluation Function","title-short":"On the Justice of Earnings","volume":"83","author":[{"family":"Jasso","given":"Guillermina"}],"issued":{"date-parts":[["1978"]]},"citation-key":"jasso_justice_1978"}},{"id":923,"uris":["http://zotero.org/users/5414506/items/SZUH6RQ7"],"itemData":{"id":923,"type":"article-journal","abstract":"Comprehensive data on public beliefs about the legitimacy of income inequality gathered from large, representative national sample surveys in nine nations conducted by the International Social Survey Programme show: (1) broad agreement on the legitimate pay of low-status, ordinary jobs, (2) agreement that high-status, elite occupations should be paid more than the minimum, but (3) disagreement over how much more they should get. This disagreement is linked to politics and social structure, with older, high SES, politically conservative respondents preferring markedly higher pay for elite occupations, but usually not preferring lower pay for ordinary jobs.","container-title":"American Journal of Sociology","ISSN":"00029602, 15375390","issue":"1","page":"75-125","title":"The legitimation of inequality: Occupational earnings in nine nations","volume":"99","author":[{"family":"Kelley","given":"Jonathan"},{"family":"Evans","given":"M.D.R."}],"issued":{"date-parts":[["1993"]]},"citation-key":"kelley_legitimation_1993"}},{"id":790,"uris":["http://zotero.org/users/5414506/items/AFVBXB4C"],"itemData":{"id":790,"type":"article-journal","abstract":"Are American attitudes toward economic inequality different from those in other countries? One tradition in sociology suggests American “exceptionalism,” while another argues for convergence across nations in social norms, such as attitudes toward inequality. This article uses International Social Survey Program (ISSP) microdata to compare attitudes in different countries toward what individuals in specific occupations “do earn” and what they “should earn,” and to distinguish value preferences for more egalitarian outcomes from other confounding attitudes and perceptions. The authors suggest a method for summarizing individual preferences for the leveling of earnings and use kernel density estimates to describe and compare the distribution of individual preferences over time and cross-nationally. They find that subjective estimates of inequality in pay diverge substantially from actual data, and that although Americans do not, on the average, have different preferences for aggregate (in)equality, there is evidence for: 1. Less awareness concerning the extent of inequality at the top of the income distribution in America 2. More polarization in attitudes among Americans 3. Similar preferences for “leveling down” at the top of the earnings distribution in the United States, but also 4. Less concern for reducing differentials at the bottom of the distribution","container-title":"American Sociological Review","DOI":"10.1177/000312240607100305","ISSN":"0003-1224","issue":"3","page":"450-473","title":"“Fair” Inequality? Attitudes toward Pay Differentials: The United States in Comparative Perspective","volume":"71","author":[{"family":"Osberg","given":"Lars"},{"family":"Smeeding","given":"Timothy"}],"issued":{"date-parts":[["2006"]]},"citation-key":"osberg_fair_2006"}},{"id":550,"uris":["http://zotero.org/users/5414506/items/YTN2EG5Z"],"itemData":{"id":550,"type":"article-journal","abstract":"[The paper deals with the perception of social inequalities and their consequences for illusory judgments on distributive justice. Drawing on several empirical studies on subjective social hierarchy scaling, the major part of the article is concerned with regularities in the perceptual basis of justice evaluations. In particular, it is demonstrated that the perception of social status and reward hierarchies are relative to the location an observer occupies within these hierarchies.]","archive":"JSTOR","container-title":"European Sociological Review","ISSN":"02667215, 14682672","issue":"1","page":"1-13","title":"The Illusion of Distributive Justice","volume":"3","author":[{"family":"Wegener","given":"Bernd"}],"issued":{"date-parts":[["1987"]]},"citation-key":"wegener_illusion_1987"}}],"schema":"https://github.com/citation-style-language/schema/raw/master/csl-citation.json"} </w:instrText>
      </w:r>
      <w:r w:rsidR="006621E1" w:rsidRPr="00D84938">
        <w:fldChar w:fldCharType="separate"/>
      </w:r>
      <w:r w:rsidR="00224919" w:rsidRPr="00D84938">
        <w:t>(Jasso, 1978; Kelley &amp; Evans, 1993; Osberg &amp; Smeeding, 2006; Wegener, 1987)</w:t>
      </w:r>
      <w:r w:rsidR="006621E1" w:rsidRPr="00D84938">
        <w:fldChar w:fldCharType="end"/>
      </w:r>
      <w:r w:rsidR="003339E4" w:rsidRPr="00D84938">
        <w:t xml:space="preserve">. </w:t>
      </w:r>
      <w:r w:rsidR="006C18F8" w:rsidRPr="00D84938">
        <w:t xml:space="preserve">Additionally, </w:t>
      </w:r>
      <w:r w:rsidR="00B34904" w:rsidRPr="00D84938">
        <w:t>another</w:t>
      </w:r>
      <w:r w:rsidR="006C18F8" w:rsidRPr="00D84938">
        <w:t xml:space="preserve"> part of the literature has </w:t>
      </w:r>
      <w:r w:rsidR="002807F9" w:rsidRPr="00D84938">
        <w:t>underscored</w:t>
      </w:r>
      <w:r w:rsidR="006C18F8" w:rsidRPr="00D84938">
        <w:t xml:space="preserve"> </w:t>
      </w:r>
      <w:r w:rsidR="00D61CA0" w:rsidRPr="00D84938">
        <w:t>how the</w:t>
      </w:r>
      <w:r w:rsidR="00365CAB" w:rsidRPr="00D84938">
        <w:t xml:space="preserve"> </w:t>
      </w:r>
      <w:r w:rsidR="00A912A6" w:rsidRPr="00D84938">
        <w:t>market justice principles</w:t>
      </w:r>
      <w:r w:rsidR="00365CAB" w:rsidRPr="00D84938">
        <w:t xml:space="preserve"> </w:t>
      </w:r>
      <w:r w:rsidR="00A912A6" w:rsidRPr="00D84938">
        <w:t xml:space="preserve">permeate other </w:t>
      </w:r>
      <w:r w:rsidR="007A78A8" w:rsidRPr="00D84938">
        <w:t>spheres of society</w:t>
      </w:r>
      <w:r w:rsidR="00365CAB" w:rsidRPr="00D84938">
        <w:t xml:space="preserve">, </w:t>
      </w:r>
      <w:r w:rsidR="00D61CA0" w:rsidRPr="00D84938">
        <w:t xml:space="preserve">such </w:t>
      </w:r>
      <w:r w:rsidR="00470084" w:rsidRPr="00D84938">
        <w:t xml:space="preserve">as the legitimacy </w:t>
      </w:r>
      <w:r w:rsidR="006A6555" w:rsidRPr="00D84938">
        <w:t>of</w:t>
      </w:r>
      <w:r w:rsidR="00470084" w:rsidRPr="00D84938">
        <w:t xml:space="preserve"> how</w:t>
      </w:r>
      <w:r w:rsidR="00365CAB" w:rsidRPr="00D84938">
        <w:t xml:space="preserve"> </w:t>
      </w:r>
      <w:r w:rsidR="00C555FD" w:rsidRPr="00D84938">
        <w:t>market outcomes</w:t>
      </w:r>
      <w:r w:rsidR="00365CAB" w:rsidRPr="00D84938">
        <w:t xml:space="preserve"> </w:t>
      </w:r>
      <w:r w:rsidR="00470084" w:rsidRPr="00D84938">
        <w:t xml:space="preserve">(e.g. wages) </w:t>
      </w:r>
      <w:r w:rsidR="00F23EA4" w:rsidRPr="00D84938">
        <w:t>are</w:t>
      </w:r>
      <w:r w:rsidR="00365CAB" w:rsidRPr="00D84938">
        <w:t xml:space="preserve"> transferred to </w:t>
      </w:r>
      <w:r w:rsidR="00CF3A3A" w:rsidRPr="00D84938">
        <w:t>other social domains</w:t>
      </w:r>
      <w:r w:rsidR="00365CAB" w:rsidRPr="00D84938">
        <w:t xml:space="preserve">, such as </w:t>
      </w:r>
      <w:r w:rsidR="00D00A4F" w:rsidRPr="00D84938">
        <w:t xml:space="preserve">income-based </w:t>
      </w:r>
      <w:r w:rsidR="00365CAB" w:rsidRPr="00D84938">
        <w:t xml:space="preserve">access to </w:t>
      </w:r>
      <w:r w:rsidR="002E49F1" w:rsidRPr="00D84938">
        <w:t xml:space="preserve">welfare </w:t>
      </w:r>
      <w:r w:rsidR="00F92E79" w:rsidRPr="00D84938">
        <w:t xml:space="preserve">such as </w:t>
      </w:r>
      <w:r w:rsidR="002E49F1" w:rsidRPr="00D84938">
        <w:t>education, health</w:t>
      </w:r>
      <w:r w:rsidR="006E3F3C" w:rsidRPr="00D84938">
        <w:t>care</w:t>
      </w:r>
      <w:r w:rsidR="003518B4" w:rsidRPr="00D84938">
        <w:t>,</w:t>
      </w:r>
      <w:r w:rsidR="002E49F1" w:rsidRPr="00D84938">
        <w:t xml:space="preserve"> </w:t>
      </w:r>
      <w:r w:rsidR="00F92E79" w:rsidRPr="00D84938">
        <w:t>or</w:t>
      </w:r>
      <w:r w:rsidR="002E49F1" w:rsidRPr="00D84938">
        <w:t xml:space="preserve"> </w:t>
      </w:r>
      <w:r w:rsidR="009B4064" w:rsidRPr="00D84938">
        <w:t xml:space="preserve">old age </w:t>
      </w:r>
      <w:r w:rsidR="002E49F1" w:rsidRPr="00D84938">
        <w:t>pensions</w:t>
      </w:r>
      <w:r w:rsidR="000C031F" w:rsidRPr="00D84938">
        <w:t xml:space="preserve"> </w:t>
      </w:r>
      <w:r w:rsidR="00D61CA0" w:rsidRPr="00D84938">
        <w:fldChar w:fldCharType="begin"/>
      </w:r>
      <w:r w:rsidR="00351642" w:rsidRPr="00D84938">
        <w:instrText xml:space="preserve"> ADDIN ZOTERO_ITEM CSL_CITATION {"citationID":"bhaTD3P3","properties":{"formattedCitation":"(Castillo et al., 2024; Lindh, 2015)","plainCitation":"(Castillo et al., 2024; Lindh, 2015)","noteIndex":0},"citationItems":[{"id":13346,"uris":["http://zotero.org/users/5414506/items/ZYS3I7T7"],"itemData":{"id":13346,"type":"article-journal","abstract":"Previous research has shown that schools often justify student performance differences using meritocratic ideals. One potential consequence of such ideals is the legitimization of outcome inequalities across various spheres, including those traditionally associated with equality and redistribution. In this study, we argue that the promotion of meritocratic values during school age can shape students’ beliefs about meritocracy and influence their views on market-based access to health, pensions, and education. Using data from the 2017 National Study of Civic Education in Chile, which includes 5047 eighth-grade students from 231 schools, we estimated a series of multilevel models (lme4 library, R version 4.1.3) to test our hypotheses. Our findings show that a significant proportion of Chilean students agree with market justice principles—more so than adults. Most students endorse meritocratic views, particularly the notion that effort should be rewarded, which strongly correlates with market justice preferences: students who believe in meritocracy are more likely to justify inequalities based on financial capacity. At the school level, market justice preferences are higher in high-status schools but lower in schools with higher academic achievement. Furthermore, the conditional influence of meritocratic beliefs diminishes in schools with higher socioeconomic status and performance levels. These results suggest that the association between meritocratic beliefs and market justice preferences is already established at school age and is shaped by the school environment.","container-title":"Societies","DOI":"10.3390/soc14110214","ISSN":"2075-4698","issue":"11","language":"en","license":"http://creativecommons.org/licenses/by/3.0/","note":"number: 11\npublisher: Multidisciplinary Digital Publishing Institute","page":"214","source":"www.mdpi.com","title":"The Socialization of Meritocracy and Market Justice Preferences at School","volume":"14","author":[{"family":"Castillo","given":"Juan Carlos"},{"family":"Salgado","given":"Mauricio"},{"family":"Carrasco","given":"Kevin"},{"family":"Laffert","given":"Andreas"}],"issued":{"date-parts":[["2024",11]]},"citation-key":"castillo_socialization_2024"}},{"id":600,"uris":["http://zotero.org/users/5414506/items/5K857S8L"],"itemData":{"id":600,"type":"article-journal","abstract":"This article studies how citizens view the appropriateness of market criteria for allocating services commonly associated with social citizenship rights and welfare state responsibility. The article focuses specifically on a potential role for the market in the provision of social services. The relationship between welfare policy institutions, socio-economic class and attitudes is explored by comparing attitudes across 17 countries of the Organisation for Economic Co-operation and Development, using multilevel modelling and data from the 2009 International Social Survey Programme. Results show that public support for market distribution of services is relatively weak in most countries, a result suggesting that public opinion is unlikely to pose a driving force within ongoing processes of welfare marketization. Still, attitudes are found to vary a lot across countries in tandem with between-country variation in welfare policy design. First, aggregate public support for market distribution of services is stronger in countries with more private spending on services. Second, class differences in attitudes are larger in countries with more extensive state-led delivery of services. Together, these results point to the operation of normative feedback-effects flowing from existing welfare policy arrangements. The theoretical arguments and the empirical results presented in this article suggest that future research exploring the relationship between welfare policy and public opinion from a country-comparative perspective is well advised to place greater focus on the market institutions that, to varying extents in different countries, act as complements to the state in the administration of social welfare.","container-title":"Social Policy &amp; Administration","DOI":"10.1111/spol.12105","ISSN":"1467-9515","issue":"7","language":"en","note":"_eprint: https://onlinelibrary.wiley.com/doi/pdf/10.1111/spol.12105","page":"887-910","source":"Wiley Online Library","title":"Public Opinion against Markets? Attitudes towards Market Distribution of Social Services – A Comparison of 17 Countries","title-short":"Public Opinion against Markets?","volume":"49","author":[{"family":"Lindh","given":"Arvid"}],"issued":{"date-parts":[["2015"]]},"citation-key":"lindh_public_2015"}}],"schema":"https://github.com/citation-style-language/schema/raw/master/csl-citation.json"} </w:instrText>
      </w:r>
      <w:r w:rsidR="00D61CA0" w:rsidRPr="00D84938">
        <w:fldChar w:fldCharType="separate"/>
      </w:r>
      <w:r w:rsidR="00760572" w:rsidRPr="00D84938">
        <w:t>(Castillo et al., 2024; Lindh, 2015)</w:t>
      </w:r>
      <w:r w:rsidR="00D61CA0" w:rsidRPr="00D84938">
        <w:fldChar w:fldCharType="end"/>
      </w:r>
      <w:r w:rsidR="00A65B68" w:rsidRPr="00D84938">
        <w:t xml:space="preserve">. </w:t>
      </w:r>
      <w:r w:rsidR="000E363E" w:rsidRPr="00D84938">
        <w:t xml:space="preserve">This </w:t>
      </w:r>
      <w:r w:rsidR="002C1EDA" w:rsidRPr="00D84938">
        <w:t>implies</w:t>
      </w:r>
      <w:r w:rsidR="00C9465E" w:rsidRPr="00D84938">
        <w:t xml:space="preserve"> </w:t>
      </w:r>
      <w:r w:rsidR="00B30C86" w:rsidRPr="00D84938">
        <w:t>are viewed as legitimate commodities that can be traded, evaluated, and priced</w:t>
      </w:r>
      <w:r w:rsidR="00C82F4A" w:rsidRPr="00D84938">
        <w:t xml:space="preserve"> </w:t>
      </w:r>
      <w:r w:rsidR="00266A5F" w:rsidRPr="00D84938">
        <w:fldChar w:fldCharType="begin"/>
      </w:r>
      <w:r w:rsidR="00351642" w:rsidRPr="00D84938">
        <w:instrText xml:space="preserve"> ADDIN ZOTERO_ITEM CSL_CITATION {"citationID":"0ccLDN6H","properties":{"formattedCitation":"(Busemeyer &amp; Iversen, 2020)","plainCitation":"(Busemeyer &amp; Iversen, 2020)","noteIndex":0},"citationItems":[{"id":11587,"uris":["http://zotero.org/users/5414506/items/W5M3PNGR"],"itemData":{"id":11587,"type":"article-journal","abstract":"Private alternatives to the public provision of welfare state services and benefits have expanded in almost all OECD countries over the past decades. In this paper, we study how this change affects patterns of public support for the welfare state and, in the long term, the political sustainability of solidaristic social policies. Our core argument is that the availability of private alternatives undermines support for public provision of social insurance policies, in particular among the middle and upper-income classes, whose political support is crucial for the political viability of the universalist welfare state regime. We test our theoretical claim empirically with survey data from the ISSP Role of Government module for 20 OECD countries.","container-title":"The Journal of Politics","DOI":"10.1086/706980","ISSN":"0022-3816","issue":"2","note":"publisher: The University of Chicago Press","page":"671-686","source":"journals.uchicago.edu (Atypon)","title":"The Welfare State with Private Alternatives: The Transformation of Popular Support for Social Insurance","title-short":"The Welfare State with Private Alternatives","volume":"82","author":[{"family":"Busemeyer","given":"Marius R."},{"family":"Iversen","given":"Torben"}],"issued":{"date-parts":[["2020",4]]},"citation-key":"busemeyer_welfare_2020"}}],"schema":"https://github.com/citation-style-language/schema/raw/master/csl-citation.json"} </w:instrText>
      </w:r>
      <w:r w:rsidR="00266A5F" w:rsidRPr="00D84938">
        <w:fldChar w:fldCharType="separate"/>
      </w:r>
      <w:r w:rsidR="00224919" w:rsidRPr="00D84938">
        <w:t>(Busemeyer &amp; Iversen, 2020)</w:t>
      </w:r>
      <w:r w:rsidR="00266A5F" w:rsidRPr="00D84938">
        <w:fldChar w:fldCharType="end"/>
      </w:r>
      <w:r w:rsidR="00266A5F" w:rsidRPr="00D84938">
        <w:t>.</w:t>
      </w:r>
    </w:p>
    <w:p w14:paraId="6DD9C785" w14:textId="0A8B878C" w:rsidR="00365CAB" w:rsidRPr="00D84938" w:rsidRDefault="005E1D03" w:rsidP="001B50C3">
      <w:r w:rsidRPr="00D84938">
        <w:t>Currently, t</w:t>
      </w:r>
      <w:r w:rsidR="000E363E" w:rsidRPr="00D84938">
        <w:t xml:space="preserve">here </w:t>
      </w:r>
      <w:r w:rsidR="000D398C" w:rsidRPr="00D84938">
        <w:t xml:space="preserve">are </w:t>
      </w:r>
      <w:r w:rsidR="001E41A0" w:rsidRPr="00D84938">
        <w:t>several</w:t>
      </w:r>
      <w:r w:rsidR="000E363E" w:rsidRPr="00D84938">
        <w:t xml:space="preserve"> ways in which </w:t>
      </w:r>
      <w:r w:rsidR="000D398C" w:rsidRPr="00D84938">
        <w:t>researchers</w:t>
      </w:r>
      <w:r w:rsidR="000E363E" w:rsidRPr="00D84938">
        <w:t xml:space="preserve"> have </w:t>
      </w:r>
      <w:r w:rsidR="004E2A73" w:rsidRPr="00D84938">
        <w:t>named</w:t>
      </w:r>
      <w:r w:rsidR="000E363E" w:rsidRPr="00D84938">
        <w:t xml:space="preserve"> </w:t>
      </w:r>
      <w:r w:rsidR="0099360E" w:rsidRPr="00D84938">
        <w:t xml:space="preserve">individual </w:t>
      </w:r>
      <w:r w:rsidR="00E430A1" w:rsidRPr="00D84938">
        <w:t>preferences</w:t>
      </w:r>
      <w:r w:rsidR="00AD234A" w:rsidRPr="00D84938">
        <w:t xml:space="preserve"> </w:t>
      </w:r>
      <w:r w:rsidR="00D65944" w:rsidRPr="00D84938">
        <w:t>toward</w:t>
      </w:r>
      <w:r w:rsidR="00AD234A" w:rsidRPr="00D84938">
        <w:t xml:space="preserve"> </w:t>
      </w:r>
      <w:r w:rsidR="00804E26" w:rsidRPr="00D84938">
        <w:t>income-based</w:t>
      </w:r>
      <w:r w:rsidR="00AD234A" w:rsidRPr="00D84938">
        <w:t xml:space="preserve"> </w:t>
      </w:r>
      <w:r w:rsidR="00204C70" w:rsidRPr="00D84938">
        <w:t>access to social services</w:t>
      </w:r>
      <w:r w:rsidR="000E363E" w:rsidRPr="00D84938">
        <w:t>.</w:t>
      </w:r>
      <w:r w:rsidR="00990BE6" w:rsidRPr="00D84938">
        <w:t xml:space="preserve"> </w:t>
      </w:r>
      <w:r w:rsidR="0098745A" w:rsidRPr="00D84938">
        <w:t>Nevertheless</w:t>
      </w:r>
      <w:r w:rsidR="000E363E" w:rsidRPr="00D84938">
        <w:t xml:space="preserve">, </w:t>
      </w:r>
      <w:r w:rsidR="00EA6E67" w:rsidRPr="00D84938">
        <w:t>their common ground</w:t>
      </w:r>
      <w:r w:rsidR="00FA1DB4" w:rsidRPr="00D84938">
        <w:t xml:space="preserve"> is the use of the </w:t>
      </w:r>
      <w:r w:rsidR="00C60576" w:rsidRPr="00D84938">
        <w:t xml:space="preserve">survey </w:t>
      </w:r>
      <w:r w:rsidR="00C14B02" w:rsidRPr="00D84938">
        <w:t>item</w:t>
      </w:r>
      <w:r w:rsidR="00FA1DB4" w:rsidRPr="00D84938">
        <w:t xml:space="preserve"> </w:t>
      </w:r>
      <w:r w:rsidR="00F578AB" w:rsidRPr="00D84938">
        <w:t>which</w:t>
      </w:r>
      <w:r w:rsidR="00FA1DB4" w:rsidRPr="00D84938">
        <w:t xml:space="preserve"> </w:t>
      </w:r>
      <w:r w:rsidR="008B2E20" w:rsidRPr="00D84938">
        <w:t>states</w:t>
      </w:r>
      <w:r w:rsidR="000E363E" w:rsidRPr="00D84938">
        <w:t xml:space="preserve"> </w:t>
      </w:r>
      <w:r w:rsidR="000E363E" w:rsidRPr="00D84938">
        <w:rPr>
          <w:i/>
          <w:iCs/>
        </w:rPr>
        <w:t xml:space="preserve">“Is it just or unjust – right or wrong – that people with higher incomes can buy better [welfare service] than people with lower </w:t>
      </w:r>
      <w:r w:rsidR="005C30EC" w:rsidRPr="00D84938">
        <w:rPr>
          <w:i/>
          <w:iCs/>
        </w:rPr>
        <w:t>incomes?</w:t>
      </w:r>
      <w:r w:rsidR="000E363E" w:rsidRPr="00D84938">
        <w:t xml:space="preserve"> </w:t>
      </w:r>
      <w:r w:rsidR="00551E94" w:rsidRPr="00D84938">
        <w:t>In this regard</w:t>
      </w:r>
      <w:r w:rsidR="009D5D1C" w:rsidRPr="00D84938">
        <w:t>,</w:t>
      </w:r>
      <w:r w:rsidR="000E363E" w:rsidRPr="00D84938">
        <w:t xml:space="preserve"> </w:t>
      </w:r>
      <w:r w:rsidR="00AD12FE" w:rsidRPr="00D84938">
        <w:t>s</w:t>
      </w:r>
      <w:r w:rsidR="000E363E" w:rsidRPr="00D84938">
        <w:t xml:space="preserve">tudies on </w:t>
      </w:r>
      <w:r w:rsidR="00D24CDE" w:rsidRPr="00D84938">
        <w:t>“perceptions of fairness” in access to healthcare</w:t>
      </w:r>
      <w:r w:rsidR="000E363E" w:rsidRPr="00D84938">
        <w:t xml:space="preserve">, </w:t>
      </w:r>
      <w:r w:rsidR="00A86BE1" w:rsidRPr="00D84938">
        <w:t xml:space="preserve">such as </w:t>
      </w:r>
      <w:proofErr w:type="spellStart"/>
      <w:r w:rsidR="000E363E" w:rsidRPr="00D84938">
        <w:t>Knesebeck</w:t>
      </w:r>
      <w:proofErr w:type="spellEnd"/>
      <w:r w:rsidR="000E363E" w:rsidRPr="00D84938">
        <w:t xml:space="preserve"> </w:t>
      </w:r>
      <w:r w:rsidR="000E363E" w:rsidRPr="00D84938">
        <w:lastRenderedPageBreak/>
        <w:t xml:space="preserve">et al. </w:t>
      </w:r>
      <w:r w:rsidR="00517673" w:rsidRPr="00D84938">
        <w:fldChar w:fldCharType="begin"/>
      </w:r>
      <w:r w:rsidR="00351642" w:rsidRPr="00D84938">
        <w:instrText xml:space="preserve"> ADDIN ZOTERO_ITEM CSL_CITATION {"citationID":"gb2fFp7k","properties":{"formattedCitation":"(2016)","plainCitation":"(2016)","noteIndex":0},"citationItems":[{"id":13201,"uris":["http://zotero.org/users/5414506/items/RC5IGP9I"],"itemData":{"id":13201,"type":"article-journal","abstract":"In this article we focus on the following aims: (1) to analyze national and welfare state variations in the public perception of income-related health care inequalities, (2) to analyze associations of sociodemographic, socioeconomic, health-related, and health care factors with the perception of health care inequalities.","container-title":"International Journal for Equity in Health","DOI":"10.1186/s12939-016-0350-8","ISSN":"1475-9276","issue":"1","journalAbbreviation":"Int J Equity Health","language":"en","page":"61","source":"Springer Link","title":"Are health care inequalities unfair? A study on public attitudes in 23 countries","title-short":"Are health care inequalities unfair?","volume":"15","author":[{"family":"Knesebeck","given":"Olaf","non-dropping-particle":"von dem"},{"family":"Vonneilich","given":"Nico"},{"family":"Kim","given":"Tae Jun"}],"issued":{"date-parts":[["2016",4,11]]},"citation-key":"vondemknesebeck_are_2016"},"label":"page","suppress-author":true}],"schema":"https://github.com/citation-style-language/schema/raw/master/csl-citation.json"} </w:instrText>
      </w:r>
      <w:r w:rsidR="00517673" w:rsidRPr="00D84938">
        <w:fldChar w:fldCharType="separate"/>
      </w:r>
      <w:r w:rsidR="00251673" w:rsidRPr="00D84938">
        <w:t>(2016)</w:t>
      </w:r>
      <w:r w:rsidR="00517673" w:rsidRPr="00D84938">
        <w:fldChar w:fldCharType="end"/>
      </w:r>
      <w:r w:rsidR="000E363E" w:rsidRPr="00D84938">
        <w:t xml:space="preserve"> and </w:t>
      </w:r>
      <w:proofErr w:type="spellStart"/>
      <w:r w:rsidR="000E363E" w:rsidRPr="00D84938">
        <w:t>Immergut</w:t>
      </w:r>
      <w:proofErr w:type="spellEnd"/>
      <w:r w:rsidR="000E363E" w:rsidRPr="00D84938">
        <w:t xml:space="preserve"> and Schneider</w:t>
      </w:r>
      <w:r w:rsidR="00351642" w:rsidRPr="00D84938">
        <w:t xml:space="preserve"> </w:t>
      </w:r>
      <w:r w:rsidR="00351642" w:rsidRPr="00D84938">
        <w:fldChar w:fldCharType="begin"/>
      </w:r>
      <w:r w:rsidR="00351642" w:rsidRPr="00D84938">
        <w:instrText xml:space="preserve"> ADDIN ZOTERO_ITEM CSL_CITATION {"citationID":"so00I3YX","properties":{"formattedCitation":"(2020)","plainCitation":"(2020)","noteIndex":0},"citationItems":[{"id":13033,"uris":["http://zotero.org/users/5414506/items/MXPRS69Q"],"itemData":{"id":13033,"type":"article-journal","container-title":"Social Science &amp; Medicine","DOI":"10.1016/j.socscimed.2020.113146","ISSN":"02779536","journalAbbreviation":"Social Science &amp; Medicine","language":"en","page":"113146","source":"DOI.org (Crossref)","title":"Is it unfair for the affluent to be able to purchase “better” healthcare? Existential standards and institutional norms in healthcare attitudes across 28 countries","title-short":"Is it unfair for the affluent to be able to purchase “better” healthcare?","volume":"267","author":[{"family":"Immergut","given":"Ellen M."},{"family":"Schneider","given":"Simone M."}],"issued":{"date-parts":[["2020",12]]},"citation-key":"immergut_it_2020"},"label":"page","suppress-author":true}],"schema":"https://github.com/citation-style-language/schema/raw/master/csl-citation.json"} </w:instrText>
      </w:r>
      <w:r w:rsidR="00351642" w:rsidRPr="00D84938">
        <w:fldChar w:fldCharType="separate"/>
      </w:r>
      <w:r w:rsidR="00351642" w:rsidRPr="00D84938">
        <w:rPr>
          <w:rFonts w:cs="Times New Roman"/>
        </w:rPr>
        <w:t>(2020)</w:t>
      </w:r>
      <w:r w:rsidR="00351642" w:rsidRPr="00D84938">
        <w:fldChar w:fldCharType="end"/>
      </w:r>
      <w:r w:rsidR="00480BC4" w:rsidRPr="00D84938">
        <w:t>, have</w:t>
      </w:r>
      <w:r w:rsidR="000E363E" w:rsidRPr="00D84938">
        <w:t xml:space="preserve"> </w:t>
      </w:r>
      <w:r w:rsidR="003D759C" w:rsidRPr="00D84938">
        <w:t>assessed</w:t>
      </w:r>
      <w:r w:rsidR="004E4A72" w:rsidRPr="00D84938">
        <w:t xml:space="preserve"> </w:t>
      </w:r>
      <w:r w:rsidR="000E363E" w:rsidRPr="00D84938">
        <w:t>whether citizens find it fair that wealthier individuals receive better healthcare services</w:t>
      </w:r>
      <w:r w:rsidR="004514A6" w:rsidRPr="00D84938">
        <w:t xml:space="preserve"> than poorer individuals</w:t>
      </w:r>
      <w:r w:rsidR="000E363E" w:rsidRPr="00D84938">
        <w:t xml:space="preserve">. </w:t>
      </w:r>
      <w:r w:rsidR="006C18AA" w:rsidRPr="00D84938">
        <w:t>In the educational domain,</w:t>
      </w:r>
      <w:r w:rsidR="000E363E" w:rsidRPr="00D84938">
        <w:t xml:space="preserve"> Lee and Stacey </w:t>
      </w:r>
      <w:r w:rsidR="008B2227" w:rsidRPr="00D84938">
        <w:fldChar w:fldCharType="begin"/>
      </w:r>
      <w:r w:rsidR="00351642" w:rsidRPr="00D84938">
        <w:instrText xml:space="preserve"> ADDIN ZOTERO_ITEM CSL_CITATION {"citationID":"XOkCIy6v","properties":{"formattedCitation":"(2023)","plainCitation":"(2023)","noteIndex":0},"citationItems":[{"id":13329,"uris":["http://zotero.org/users/5414506/items/P3DBATME"],"itemData":{"id":13329,"type":"article-journal","abstract":"Income-based educational inequality is a global issue. In Australia, schools in the relatively large private sector charge a range of fees, with public schools also exhibiting considerable income differences. Using a nationally representative sample in the Australian Survey of Social Attitudes, we examined the public's fairness perceptions of income-based educational inequality and how their fairness perceptions are related to self-interest (particularly regarding social class) and ideological orientations. We found that people hold diverse views about the fairness of income-based educational inequality and that the number of people who perceived it as unfair was almost double the number of those who perceived it as fair. Respondents categorised as upper/upper-middle-class were, however, more likely to perceive income-based educational inequality as fair, while agreement with government responsibility for economic well-being was associated with a negative view of income-based educational inequality. Implications of these findings for the promotion of socially just and equitable education are discussed.","container-title":"Australian Journal of Social Issues","DOI":"10.1002/ajs4.321","ISSN":"1839-4655","issue":"n/a","language":"en","license":"© 2024 The Authors. Australian Journal of Social Issues published by John Wiley &amp; Sons Australia, Ltd on behalf of Australian Social Policy Association.","note":"_eprint: https://onlinelibrary.wiley.com/doi/pdf/10.1002/ajs4.321","page":"1–22","source":"Wiley Online Library","title":"Fairness perceptions of income-based educational inequality: The impact of social class and ideological orientations","title-short":"Fairness perceptions of income-based educational inequality","volume":"00","author":[{"family":"Lee","given":"Jung-Sook"},{"family":"Stacey","given":"Meghan"}],"issued":{"date-parts":[["2023"]]},"citation-key":"lee_fairness_2023"},"label":"page","suppress-author":true}],"schema":"https://github.com/citation-style-language/schema/raw/master/csl-citation.json"} </w:instrText>
      </w:r>
      <w:r w:rsidR="008B2227" w:rsidRPr="00D84938">
        <w:fldChar w:fldCharType="separate"/>
      </w:r>
      <w:r w:rsidR="00251673" w:rsidRPr="00D84938">
        <w:t>(2023)</w:t>
      </w:r>
      <w:r w:rsidR="008B2227" w:rsidRPr="00D84938">
        <w:fldChar w:fldCharType="end"/>
      </w:r>
      <w:r w:rsidR="000E363E" w:rsidRPr="00D84938">
        <w:t xml:space="preserve"> </w:t>
      </w:r>
      <w:r w:rsidR="00C6092B" w:rsidRPr="00D84938">
        <w:t>scrutinized</w:t>
      </w:r>
      <w:r w:rsidR="000E363E" w:rsidRPr="00D84938">
        <w:t xml:space="preserve"> Australian </w:t>
      </w:r>
      <w:r w:rsidR="00875E72" w:rsidRPr="00D84938">
        <w:t>citizens'</w:t>
      </w:r>
      <w:r w:rsidR="000E363E" w:rsidRPr="00D84938">
        <w:t xml:space="preserve"> support for income-based access to schooling by gauging whether individuals consider it fair that higher-income </w:t>
      </w:r>
      <w:r w:rsidR="00621A51" w:rsidRPr="00D84938">
        <w:t>families</w:t>
      </w:r>
      <w:r w:rsidR="000E363E" w:rsidRPr="00D84938">
        <w:t xml:space="preserve"> can secure a better education for their children. Similarly, other cross-country comparative studies such as Lindh </w:t>
      </w:r>
      <w:r w:rsidR="00D860C9" w:rsidRPr="00D84938">
        <w:fldChar w:fldCharType="begin"/>
      </w:r>
      <w:r w:rsidR="00351642" w:rsidRPr="00D84938">
        <w:instrText xml:space="preserve"> ADDIN ZOTERO_ITEM CSL_CITATION {"citationID":"EEmLn7eb","properties":{"formattedCitation":"(2015)","plainCitation":"(2015)","noteIndex":0},"citationItems":[{"id":600,"uris":["http://zotero.org/users/5414506/items/5K857S8L"],"itemData":{"id":600,"type":"article-journal","abstract":"This article studies how citizens view the appropriateness of market criteria for allocating services commonly associated with social citizenship rights and welfare state responsibility. The article focuses specifically on a potential role for the market in the provision of social services. The relationship between welfare policy institutions, socio-economic class and attitudes is explored by comparing attitudes across 17 countries of the Organisation for Economic Co-operation and Development, using multilevel modelling and data from the 2009 International Social Survey Programme. Results show that public support for market distribution of services is relatively weak in most countries, a result suggesting that public opinion is unlikely to pose a driving force within ongoing processes of welfare marketization. Still, attitudes are found to vary a lot across countries in tandem with between-country variation in welfare policy design. First, aggregate public support for market distribution of services is stronger in countries with more private spending on services. Second, class differences in attitudes are larger in countries with more extensive state-led delivery of services. Together, these results point to the operation of normative feedback-effects flowing from existing welfare policy arrangements. The theoretical arguments and the empirical results presented in this article suggest that future research exploring the relationship between welfare policy and public opinion from a country-comparative perspective is well advised to place greater focus on the market institutions that, to varying extents in different countries, act as complements to the state in the administration of social welfare.","container-title":"Social Policy &amp; Administration","DOI":"10.1111/spol.12105","ISSN":"1467-9515","issue":"7","language":"en","note":"_eprint: https://onlinelibrary.wiley.com/doi/pdf/10.1111/spol.12105","page":"887-910","source":"Wiley Online Library","title":"Public Opinion against Markets? Attitudes towards Market Distribution of Social Services – A Comparison of 17 Countries","title-short":"Public Opinion against Markets?","volume":"49","author":[{"family":"Lindh","given":"Arvid"}],"issued":{"date-parts":[["2015"]]},"citation-key":"lindh_public_2015"},"label":"page","suppress-author":true}],"schema":"https://github.com/citation-style-language/schema/raw/master/csl-citation.json"} </w:instrText>
      </w:r>
      <w:r w:rsidR="00D860C9" w:rsidRPr="00D84938">
        <w:fldChar w:fldCharType="separate"/>
      </w:r>
      <w:r w:rsidR="00251673" w:rsidRPr="00D84938">
        <w:t>(2015)</w:t>
      </w:r>
      <w:r w:rsidR="00D860C9" w:rsidRPr="00D84938">
        <w:fldChar w:fldCharType="end"/>
      </w:r>
      <w:r w:rsidR="000E363E" w:rsidRPr="00D84938">
        <w:t xml:space="preserve"> and </w:t>
      </w:r>
      <w:proofErr w:type="spellStart"/>
      <w:r w:rsidR="000E363E" w:rsidRPr="00D84938">
        <w:t>Svallfors</w:t>
      </w:r>
      <w:proofErr w:type="spellEnd"/>
      <w:r w:rsidR="000E363E" w:rsidRPr="00D84938">
        <w:t xml:space="preserve"> </w:t>
      </w:r>
      <w:r w:rsidR="00D860C9" w:rsidRPr="00D84938">
        <w:fldChar w:fldCharType="begin"/>
      </w:r>
      <w:r w:rsidR="00351642" w:rsidRPr="00D84938">
        <w:instrText xml:space="preserve"> ADDIN ZOTERO_ITEM CSL_CITATION {"citationID":"tcCM5DYs","properties":{"formattedCitation":"(2007)","plainCitation":"(2007)","noteIndex":0},"citationItems":[{"id":13193,"uris":["http://zotero.org/users/5414506/items/4IFFF6WH"],"itemData":{"id":13193,"type":"chapter","container-title":"The Political Sociology of the Welfare State","ISBN":"978-0-8047-5435-4","note":"DOI: 10.11126/stanford/9780804754354.003.0006","page":"189-222","publisher":"Stanford University Press","source":"DOI.org (Crossref)","title":"Class and Attitudes to Market Inequality","URL":"https://academic.oup.com/stanford-scholarship-online/book/16833/chapter/174036021","editor":[{"family":"Svallfors","given":"Stefan"}],"author":[{"family":"Svallfors","given":"Stefan"}],"accessed":{"date-parts":[["2024",10,14]]},"issued":{"date-parts":[["2007",6,13]]},"citation-key":"svallfors_class_2007"},"label":"page","suppress-author":true}],"schema":"https://github.com/citation-style-language/schema/raw/master/csl-citation.json"} </w:instrText>
      </w:r>
      <w:r w:rsidR="00D860C9" w:rsidRPr="00D84938">
        <w:fldChar w:fldCharType="separate"/>
      </w:r>
      <w:r w:rsidR="00251673" w:rsidRPr="00D84938">
        <w:t>(2007)</w:t>
      </w:r>
      <w:r w:rsidR="00D860C9" w:rsidRPr="00D84938">
        <w:fldChar w:fldCharType="end"/>
      </w:r>
      <w:r w:rsidR="000E363E" w:rsidRPr="00D84938">
        <w:t xml:space="preserve"> have combined both indicators as a general </w:t>
      </w:r>
      <w:r w:rsidR="007E2849" w:rsidRPr="00D84938">
        <w:t>indicator</w:t>
      </w:r>
      <w:r w:rsidR="00F23873" w:rsidRPr="00D84938">
        <w:t xml:space="preserve"> for </w:t>
      </w:r>
      <w:r w:rsidR="002C2120" w:rsidRPr="00D84938">
        <w:t xml:space="preserve">the </w:t>
      </w:r>
      <w:r w:rsidR="00F23873" w:rsidRPr="00D84938">
        <w:t>“market-based distribution” of welfare services</w:t>
      </w:r>
      <w:r w:rsidR="000E363E" w:rsidRPr="00D84938">
        <w:t xml:space="preserve">. </w:t>
      </w:r>
      <w:r w:rsidR="00815609" w:rsidRPr="00D84938">
        <w:t xml:space="preserve">Recently, </w:t>
      </w:r>
      <w:r w:rsidR="00FD1E6B" w:rsidRPr="00D84938">
        <w:t xml:space="preserve">a </w:t>
      </w:r>
      <w:r w:rsidR="000E363E" w:rsidRPr="00D84938">
        <w:t xml:space="preserve">study by </w:t>
      </w:r>
      <w:r w:rsidR="00955FCC" w:rsidRPr="00D84938">
        <w:t xml:space="preserve">Castilo et al. </w:t>
      </w:r>
      <w:r w:rsidR="000E363E" w:rsidRPr="00D84938">
        <w:fldChar w:fldCharType="begin"/>
      </w:r>
      <w:r w:rsidR="00351642" w:rsidRPr="00D84938">
        <w:instrText xml:space="preserve"> ADDIN ZOTERO_ITEM CSL_CITATION {"citationID":"QUcTuXwz","properties":{"formattedCitation":"(2024)","plainCitation":"(2024)","noteIndex":0},"citationItems":[{"id":13346,"uris":["http://zotero.org/users/5414506/items/ZYS3I7T7"],"itemData":{"id":13346,"type":"article-journal","abstract":"Previous research has shown that schools often justify student performance differences using meritocratic ideals. One potential consequence of such ideals is the legitimization of outcome inequalities across various spheres, including those traditionally associated with equality and redistribution. In this study, we argue that the promotion of meritocratic values during school age can shape students’ beliefs about meritocracy and influence their views on market-based access to health, pensions, and education. Using data from the 2017 National Study of Civic Education in Chile, which includes 5047 eighth-grade students from 231 schools, we estimated a series of multilevel models (lme4 library, R version 4.1.3) to test our hypotheses. Our findings show that a significant proportion of Chilean students agree with market justice principles—more so than adults. Most students endorse meritocratic views, particularly the notion that effort should be rewarded, which strongly correlates with market justice preferences: students who believe in meritocracy are more likely to justify inequalities based on financial capacity. At the school level, market justice preferences are higher in high-status schools but lower in schools with higher academic achievement. Furthermore, the conditional influence of meritocratic beliefs diminishes in schools with higher socioeconomic status and performance levels. These results suggest that the association between meritocratic beliefs and market justice preferences is already established at school age and is shaped by the school environment.","container-title":"Societies","DOI":"10.3390/soc14110214","ISSN":"2075-4698","issue":"11","language":"en","license":"http://creativecommons.org/licenses/by/3.0/","note":"number: 11\npublisher: Multidisciplinary Digital Publishing Institute","page":"214","source":"www.mdpi.com","title":"The Socialization of Meritocracy and Market Justice Preferences at School","volume":"14","author":[{"family":"Castillo","given":"Juan Carlos"},{"family":"Salgado","given":"Mauricio"},{"family":"Carrasco","given":"Kevin"},{"family":"Laffert","given":"Andreas"}],"issued":{"date-parts":[["2024",11]]},"citation-key":"castillo_socialization_2024"},"label":"page","suppress-author":true}],"schema":"https://github.com/citation-style-language/schema/raw/master/csl-citation.json"} </w:instrText>
      </w:r>
      <w:r w:rsidR="000E363E" w:rsidRPr="00D84938">
        <w:fldChar w:fldCharType="separate"/>
      </w:r>
      <w:r w:rsidR="00251673" w:rsidRPr="00D84938">
        <w:t>(2024)</w:t>
      </w:r>
      <w:r w:rsidR="000E363E" w:rsidRPr="00D84938">
        <w:fldChar w:fldCharType="end"/>
      </w:r>
      <w:r w:rsidR="000E363E" w:rsidRPr="00D84938">
        <w:t xml:space="preserve"> scrutinized market justice preferences </w:t>
      </w:r>
      <w:r w:rsidR="001B50C3" w:rsidRPr="00D84938">
        <w:t xml:space="preserve">on </w:t>
      </w:r>
      <w:r w:rsidR="00875E72" w:rsidRPr="00D84938">
        <w:t xml:space="preserve">the </w:t>
      </w:r>
      <w:r w:rsidR="001B50C3" w:rsidRPr="00D84938">
        <w:t xml:space="preserve">student population in Chile </w:t>
      </w:r>
      <w:r w:rsidR="000E363E" w:rsidRPr="00D84938">
        <w:t xml:space="preserve">in the domains of </w:t>
      </w:r>
      <w:r w:rsidR="00875E72" w:rsidRPr="00D84938">
        <w:t>education</w:t>
      </w:r>
      <w:r w:rsidR="000E363E" w:rsidRPr="00D84938">
        <w:t>, healthcare</w:t>
      </w:r>
      <w:r w:rsidR="00875E72" w:rsidRPr="00D84938">
        <w:t>,</w:t>
      </w:r>
      <w:r w:rsidR="000E363E" w:rsidRPr="00D84938">
        <w:t xml:space="preserve"> and pensions, as well </w:t>
      </w:r>
      <w:r w:rsidR="00560E40" w:rsidRPr="00D84938">
        <w:t xml:space="preserve">as </w:t>
      </w:r>
      <w:r w:rsidR="000E363E" w:rsidRPr="00D84938">
        <w:t xml:space="preserve">by employing </w:t>
      </w:r>
      <w:r w:rsidR="00622B0F" w:rsidRPr="00D84938">
        <w:t>a single indicator of</w:t>
      </w:r>
      <w:r w:rsidR="000E363E" w:rsidRPr="00D84938">
        <w:t xml:space="preserve"> market justice. In this </w:t>
      </w:r>
      <w:r w:rsidR="00863E93" w:rsidRPr="00D84938">
        <w:t>paper</w:t>
      </w:r>
      <w:r w:rsidR="000E363E" w:rsidRPr="00D84938">
        <w:t xml:space="preserve">, I </w:t>
      </w:r>
      <w:r w:rsidR="00881E3E" w:rsidRPr="00D84938">
        <w:t>adopt</w:t>
      </w:r>
      <w:r w:rsidR="000E363E" w:rsidRPr="00D84938">
        <w:t xml:space="preserve"> the latter approach to scrutinize market justice preferences.</w:t>
      </w:r>
      <w:r w:rsidR="00461FF3" w:rsidRPr="00D84938">
        <w:t xml:space="preserve"> </w:t>
      </w:r>
      <w:r w:rsidR="000E363E" w:rsidRPr="00D84938">
        <w:t xml:space="preserve"> </w:t>
      </w:r>
    </w:p>
    <w:p w14:paraId="1523741D" w14:textId="3E811687" w:rsidR="002632A2" w:rsidRPr="00D84938" w:rsidRDefault="00BB5CF8" w:rsidP="00BB5CF8">
      <w:pPr>
        <w:pStyle w:val="Heading2"/>
      </w:pPr>
      <w:r w:rsidRPr="00D84938">
        <w:t xml:space="preserve">Does time </w:t>
      </w:r>
      <w:r w:rsidR="003A7859" w:rsidRPr="00D84938">
        <w:t>matter?</w:t>
      </w:r>
      <w:r w:rsidRPr="00D84938">
        <w:t xml:space="preserve"> </w:t>
      </w:r>
      <w:r w:rsidR="003A7859" w:rsidRPr="00D84938">
        <w:t>The</w:t>
      </w:r>
      <w:r w:rsidR="0006570C" w:rsidRPr="00D84938">
        <w:t xml:space="preserve"> role of </w:t>
      </w:r>
      <w:r w:rsidR="00C1625B" w:rsidRPr="00D84938">
        <w:t>(changes in) individual</w:t>
      </w:r>
      <w:r w:rsidR="00560E40" w:rsidRPr="00D84938">
        <w:t xml:space="preserve"> structural position</w:t>
      </w:r>
      <w:r w:rsidR="00C1625B" w:rsidRPr="00D84938">
        <w:t xml:space="preserve"> and network</w:t>
      </w:r>
      <w:r w:rsidR="48228BC9" w:rsidRPr="00D84938">
        <w:t>s</w:t>
      </w:r>
      <w:r w:rsidR="00C1625B" w:rsidRPr="00D84938">
        <w:t xml:space="preserve"> </w:t>
      </w:r>
      <w:r w:rsidRPr="00D84938">
        <w:t xml:space="preserve">in attitudes towards inequality  </w:t>
      </w:r>
    </w:p>
    <w:p w14:paraId="06020BB3" w14:textId="18394776" w:rsidR="000F0F25" w:rsidRPr="00D84938" w:rsidRDefault="001E5802" w:rsidP="005E320B">
      <w:pPr>
        <w:pStyle w:val="Heading3"/>
      </w:pPr>
      <w:commentRangeStart w:id="3"/>
      <w:r w:rsidRPr="00D84938">
        <w:t>Socioeconomic status</w:t>
      </w:r>
      <w:r w:rsidR="007D5628" w:rsidRPr="00D84938">
        <w:t xml:space="preserve"> and </w:t>
      </w:r>
      <w:r w:rsidRPr="00D84938">
        <w:t xml:space="preserve">attitudes </w:t>
      </w:r>
      <w:r w:rsidR="007D5628" w:rsidRPr="00D84938">
        <w:t>toward</w:t>
      </w:r>
      <w:r w:rsidRPr="00D84938">
        <w:t xml:space="preserve"> inequality</w:t>
      </w:r>
      <w:commentRangeEnd w:id="3"/>
      <w:r w:rsidR="005E320B" w:rsidRPr="00D84938">
        <w:rPr>
          <w:rStyle w:val="CommentReference"/>
          <w:rFonts w:ascii="Arial" w:eastAsia="Arial" w:hAnsi="Arial" w:cs="Arial"/>
          <w:b w:val="0"/>
        </w:rPr>
        <w:commentReference w:id="3"/>
      </w:r>
      <w:r w:rsidRPr="00D84938">
        <w:t xml:space="preserve"> </w:t>
      </w:r>
    </w:p>
    <w:p w14:paraId="1EDBC081" w14:textId="27602EBD" w:rsidR="005438DE" w:rsidRPr="00D84938" w:rsidRDefault="006C2F9C" w:rsidP="003D716A">
      <w:r w:rsidRPr="00D84938">
        <w:t xml:space="preserve">Most of </w:t>
      </w:r>
      <w:r w:rsidR="00C4762A" w:rsidRPr="00D84938">
        <w:t xml:space="preserve">the </w:t>
      </w:r>
      <w:r w:rsidR="00266AFA" w:rsidRPr="00D84938">
        <w:t>studies</w:t>
      </w:r>
      <w:r w:rsidR="00C4762A" w:rsidRPr="00D84938">
        <w:t xml:space="preserve"> point out </w:t>
      </w:r>
      <w:r w:rsidR="00EA7676" w:rsidRPr="00D84938">
        <w:t>th</w:t>
      </w:r>
      <w:r w:rsidR="00C12E3F" w:rsidRPr="00D84938">
        <w:t>at</w:t>
      </w:r>
      <w:r w:rsidR="00EA7676" w:rsidRPr="00D84938">
        <w:t xml:space="preserve"> individual </w:t>
      </w:r>
      <w:r w:rsidR="00831B83" w:rsidRPr="00D84938">
        <w:t xml:space="preserve">socioeconomic </w:t>
      </w:r>
      <w:r w:rsidR="00C12E3F" w:rsidRPr="00D84938">
        <w:t>position</w:t>
      </w:r>
      <w:r w:rsidR="00831B83" w:rsidRPr="00D84938">
        <w:t xml:space="preserve"> </w:t>
      </w:r>
      <w:r w:rsidR="00D6718E" w:rsidRPr="00D84938">
        <w:t>i</w:t>
      </w:r>
      <w:r w:rsidR="00C4762A" w:rsidRPr="00D84938">
        <w:t>s an important</w:t>
      </w:r>
      <w:r w:rsidR="00831B83" w:rsidRPr="00D84938">
        <w:t xml:space="preserve"> </w:t>
      </w:r>
      <w:r w:rsidR="00266AFA" w:rsidRPr="00D84938">
        <w:t>predicting factor of</w:t>
      </w:r>
      <w:r w:rsidR="00831B83" w:rsidRPr="00D84938">
        <w:t xml:space="preserve"> market justice preference</w:t>
      </w:r>
      <w:r w:rsidR="00C82E2A" w:rsidRPr="00D84938">
        <w:t>s</w:t>
      </w:r>
      <w:r w:rsidR="00831B83" w:rsidRPr="00D84938">
        <w:t xml:space="preserve">. </w:t>
      </w:r>
      <w:r w:rsidR="000870DF" w:rsidRPr="00D84938">
        <w:t xml:space="preserve">This has been explained </w:t>
      </w:r>
      <w:r w:rsidR="00266AFA" w:rsidRPr="00D84938">
        <w:t>mainly</w:t>
      </w:r>
      <w:r w:rsidR="005D3587" w:rsidRPr="00D84938">
        <w:t xml:space="preserve"> – but </w:t>
      </w:r>
      <w:r w:rsidR="00266AFA" w:rsidRPr="00D84938">
        <w:t>not exclus</w:t>
      </w:r>
      <w:r w:rsidR="00F607F1" w:rsidRPr="00D84938">
        <w:t>ive</w:t>
      </w:r>
      <w:r w:rsidR="00266AFA" w:rsidRPr="00D84938">
        <w:t>ly</w:t>
      </w:r>
      <w:r w:rsidR="00F607F1" w:rsidRPr="00D84938">
        <w:t xml:space="preserve"> </w:t>
      </w:r>
      <w:r w:rsidR="005D3587" w:rsidRPr="00D84938">
        <w:t xml:space="preserve">by </w:t>
      </w:r>
      <w:r w:rsidR="000870DF" w:rsidRPr="00D84938">
        <w:t xml:space="preserve">self-interested motivations on the expected desirability of market-based distributions over state-based redistribution among the socioeconomically advantaged groups </w:t>
      </w:r>
      <w:r w:rsidR="000870DF" w:rsidRPr="00D84938">
        <w:fldChar w:fldCharType="begin"/>
      </w:r>
      <w:r w:rsidR="00351642" w:rsidRPr="00D84938">
        <w:instrText xml:space="preserve"> ADDIN ZOTERO_ITEM CSL_CITATION {"citationID":"AWImA6Gx","properties":{"formattedCitation":"(Lindh &amp; McCall, 2020)","plainCitation":"(Lindh &amp; McCall, 2020)","noteIndex":0},"citationItems":[{"id":717,"uris":["http://zotero.org/users/5414506/items/YIQH4UCN"],"itemData":{"id":717,"type":"article-journal","abstract":"In many high-income countries today, scholarly interest in the politics of class has coincided with growing economic inequality, rising support for nonmainstream political parties and candidates, and increasing flows of immigration. We review social science research on the views of different class segments vis-à-vis economic, political, and sociocultural issues, finding greater scholarly attention to the interdependence of economic, social, and political concerns and preferences than arguably was the case even a few years ago. Our main aim is to synthesize and critically evaluate this rapidly expanding literature, but we also provide empirical data on class differences and similarities in political opinion across 18 countries, and we pinpoint several areas of research that are in need of further empirical, methodological, and theoretical inquiry.","container-title":"Annual Review of Sociology","DOI":"10.1146/annurev-soc-121919-054609","ISSN":"0360-0572, 1545-2115","issue":"1","journalAbbreviation":"Annu. Rev. Sociol.","language":"en","page":"419-441","source":"DOI.org (Crossref)","title":"Class Position and Political Opinion in Rich Democracies","volume":"46","author":[{"family":"Lindh","given":"Arvid"},{"family":"McCall","given":"Leslie"}],"issued":{"date-parts":[["2020",7,30]]},"citation-key":"lindh_class_2020"}}],"schema":"https://github.com/citation-style-language/schema/raw/master/csl-citation.json"} </w:instrText>
      </w:r>
      <w:r w:rsidR="000870DF" w:rsidRPr="00D84938">
        <w:fldChar w:fldCharType="separate"/>
      </w:r>
      <w:r w:rsidR="00224919" w:rsidRPr="00D84938">
        <w:t>(Lindh &amp; McCall, 2020)</w:t>
      </w:r>
      <w:r w:rsidR="000870DF" w:rsidRPr="00D84938">
        <w:fldChar w:fldCharType="end"/>
      </w:r>
      <w:r w:rsidR="008B60E0" w:rsidRPr="00D84938">
        <w:t xml:space="preserve">. </w:t>
      </w:r>
      <w:r w:rsidR="00334957">
        <w:t>To this extent, h</w:t>
      </w:r>
      <w:r w:rsidR="00831B83" w:rsidRPr="00D84938">
        <w:t>igher-</w:t>
      </w:r>
      <w:r w:rsidR="00FD447E" w:rsidRPr="00D84938">
        <w:t>status</w:t>
      </w:r>
      <w:r w:rsidR="00831B83" w:rsidRPr="00D84938">
        <w:t xml:space="preserve"> individuals</w:t>
      </w:r>
      <w:r w:rsidR="0084193E" w:rsidRPr="00D84938">
        <w:t>, with higher educational credentials</w:t>
      </w:r>
      <w:r w:rsidR="00831B83" w:rsidRPr="00D84938">
        <w:t xml:space="preserve"> in better-paying </w:t>
      </w:r>
      <w:r w:rsidR="0081126B" w:rsidRPr="00D84938">
        <w:t xml:space="preserve">and secure </w:t>
      </w:r>
      <w:r w:rsidR="00831B83" w:rsidRPr="00D84938">
        <w:t>labor</w:t>
      </w:r>
      <w:r w:rsidR="0081126B" w:rsidRPr="00D84938">
        <w:t xml:space="preserve"> </w:t>
      </w:r>
      <w:r w:rsidR="00831B83" w:rsidRPr="00D84938">
        <w:t>market positions</w:t>
      </w:r>
      <w:r w:rsidR="00363590" w:rsidRPr="00D84938">
        <w:t>,</w:t>
      </w:r>
      <w:r w:rsidR="00831B83" w:rsidRPr="00D84938">
        <w:t xml:space="preserve"> are less likely to challenge market-based distribution, as they justify </w:t>
      </w:r>
      <w:r w:rsidR="0081126B" w:rsidRPr="00D84938">
        <w:t xml:space="preserve">to a greater extent </w:t>
      </w:r>
      <w:r w:rsidR="00831B83" w:rsidRPr="00D84938">
        <w:t xml:space="preserve">that access to welfare should be determined by one's ability to pay, compared to those with </w:t>
      </w:r>
      <w:r w:rsidR="00AE4069" w:rsidRPr="00D84938">
        <w:t>disadvantaged</w:t>
      </w:r>
      <w:r w:rsidR="00831B83" w:rsidRPr="00D84938">
        <w:t xml:space="preserve"> </w:t>
      </w:r>
      <w:r w:rsidR="00A10B88" w:rsidRPr="00D84938">
        <w:t>labor market positions</w:t>
      </w:r>
      <w:r w:rsidR="00831B83" w:rsidRPr="00D84938">
        <w:t xml:space="preserve"> </w:t>
      </w:r>
      <w:r w:rsidR="00831B83" w:rsidRPr="00D84938">
        <w:fldChar w:fldCharType="begin"/>
      </w:r>
      <w:r w:rsidR="00351642" w:rsidRPr="00D84938">
        <w:instrText xml:space="preserve"> ADDIN ZOTERO_ITEM CSL_CITATION {"citationID":"YxX3VASA","properties":{"formattedCitation":"(Svallfors, 2007)","plainCitation":"(Svallfors, 2007)","noteIndex":0},"citationItems":[{"id":13193,"uris":["http://zotero.org/users/5414506/items/4IFFF6WH"],"itemData":{"id":13193,"type":"chapter","container-title":"The Political Sociology of the Welfare State","ISBN":"978-0-8047-5435-4","note":"DOI: 10.11126/stanford/9780804754354.003.0006","page":"189-222","publisher":"Stanford University Press","source":"DOI.org (Crossref)","title":"Class and Attitudes to Market Inequality","URL":"https://academic.oup.com/stanford-scholarship-online/book/16833/chapter/174036021","editor":[{"family":"Svallfors","given":"Stefan"}],"author":[{"family":"Svallfors","given":"Stefan"}],"accessed":{"date-parts":[["2024",10,14]]},"issued":{"date-parts":[["2007",6,13]]},"citation-key":"svallfors_class_2007"}}],"schema":"https://github.com/citation-style-language/schema/raw/master/csl-citation.json"} </w:instrText>
      </w:r>
      <w:r w:rsidR="00831B83" w:rsidRPr="00D84938">
        <w:fldChar w:fldCharType="separate"/>
      </w:r>
      <w:r w:rsidR="00251673" w:rsidRPr="00D84938">
        <w:t>(Svallfors, 2007)</w:t>
      </w:r>
      <w:r w:rsidR="00831B83" w:rsidRPr="00D84938">
        <w:fldChar w:fldCharType="end"/>
      </w:r>
      <w:r w:rsidR="00022BDF" w:rsidRPr="00D84938">
        <w:t>.</w:t>
      </w:r>
    </w:p>
    <w:p w14:paraId="5EC72B37" w14:textId="031A6EA9" w:rsidR="003D716A" w:rsidRPr="00D84938" w:rsidRDefault="00783476" w:rsidP="003D716A">
      <w:r w:rsidRPr="00D84938">
        <w:t>Empirically</w:t>
      </w:r>
      <w:r w:rsidR="0084193E" w:rsidRPr="00D84938">
        <w:t xml:space="preserve">, </w:t>
      </w:r>
      <w:r w:rsidRPr="00D84938">
        <w:t xml:space="preserve">it has been consistently demonstrated that those in </w:t>
      </w:r>
      <w:r w:rsidR="0084193E" w:rsidRPr="00D84938">
        <w:t xml:space="preserve">socioeconomically advantaged </w:t>
      </w:r>
      <w:r w:rsidRPr="00D84938">
        <w:t>positions</w:t>
      </w:r>
      <w:r w:rsidR="007E6DE7" w:rsidRPr="00D84938">
        <w:t xml:space="preserve"> </w:t>
      </w:r>
      <w:r w:rsidRPr="00D84938">
        <w:t>endorse the idea that</w:t>
      </w:r>
      <w:r w:rsidR="00831B83" w:rsidRPr="00D84938">
        <w:t xml:space="preserve"> those with higher incomes </w:t>
      </w:r>
      <w:r w:rsidR="00A26B14" w:rsidRPr="00D84938">
        <w:t xml:space="preserve">should be able to </w:t>
      </w:r>
      <w:r w:rsidR="00831B83" w:rsidRPr="00D84938">
        <w:t xml:space="preserve">pay more for better </w:t>
      </w:r>
      <w:r w:rsidR="00A26B14" w:rsidRPr="00D84938">
        <w:t>social services in the domains of education</w:t>
      </w:r>
      <w:r w:rsidR="00287106" w:rsidRPr="00D84938">
        <w:t xml:space="preserve"> </w:t>
      </w:r>
      <w:r w:rsidR="00287106" w:rsidRPr="00D84938">
        <w:fldChar w:fldCharType="begin"/>
      </w:r>
      <w:r w:rsidR="00351642" w:rsidRPr="00D84938">
        <w:instrText xml:space="preserve"> ADDIN ZOTERO_ITEM CSL_CITATION {"citationID":"QwGX50FH","properties":{"formattedCitation":"(Lee &amp; Stacey, 2023)","plainCitation":"(Lee &amp; Stacey, 2023)","noteIndex":0},"citationItems":[{"id":13329,"uris":["http://zotero.org/users/5414506/items/P3DBATME"],"itemData":{"id":13329,"type":"article-journal","abstract":"Income-based educational inequality is a global issue. In Australia, schools in the relatively large private sector charge a range of fees, with public schools also exhibiting considerable income differences. Using a nationally representative sample in the Australian Survey of Social Attitudes, we examined the public's fairness perceptions of income-based educational inequality and how their fairness perceptions are related to self-interest (particularly regarding social class) and ideological orientations. We found that people hold diverse views about the fairness of income-based educational inequality and that the number of people who perceived it as unfair was almost double the number of those who perceived it as fair. Respondents categorised as upper/upper-middle-class were, however, more likely to perceive income-based educational inequality as fair, while agreement with government responsibility for economic well-being was associated with a negative view of income-based educational inequality. Implications of these findings for the promotion of socially just and equitable education are discussed.","container-title":"Australian Journal of Social Issues","DOI":"10.1002/ajs4.321","ISSN":"1839-4655","issue":"n/a","language":"en","license":"© 2024 The Authors. Australian Journal of Social Issues published by John Wiley &amp; Sons Australia, Ltd on behalf of Australian Social Policy Association.","note":"_eprint: https://onlinelibrary.wiley.com/doi/pdf/10.1002/ajs4.321","page":"1–22","source":"Wiley Online Library","title":"Fairness perceptions of income-based educational inequality: The impact of social class and ideological orientations","title-short":"Fairness perceptions of income-based educational inequality","volume":"00","author":[{"family":"Lee","given":"Jung-Sook"},{"family":"Stacey","given":"Meghan"}],"issued":{"date-parts":[["2023"]]},"citation-key":"lee_fairness_2023"}}],"schema":"https://github.com/citation-style-language/schema/raw/master/csl-citation.json"} </w:instrText>
      </w:r>
      <w:r w:rsidR="00287106" w:rsidRPr="00D84938">
        <w:fldChar w:fldCharType="separate"/>
      </w:r>
      <w:r w:rsidR="00224919" w:rsidRPr="00D84938">
        <w:t>(Lee &amp; Stacey, 2023)</w:t>
      </w:r>
      <w:r w:rsidR="00287106" w:rsidRPr="00D84938">
        <w:fldChar w:fldCharType="end"/>
      </w:r>
      <w:r w:rsidR="00831B83" w:rsidRPr="00D84938">
        <w:t>,</w:t>
      </w:r>
      <w:r w:rsidR="00187AC5" w:rsidRPr="00D84938">
        <w:t xml:space="preserve"> healthcare</w:t>
      </w:r>
      <w:r w:rsidR="00831B83" w:rsidRPr="00D84938">
        <w:t xml:space="preserve"> </w:t>
      </w:r>
      <w:r w:rsidR="00287106" w:rsidRPr="00D84938">
        <w:fldChar w:fldCharType="begin"/>
      </w:r>
      <w:r w:rsidR="00351642" w:rsidRPr="00D84938">
        <w:instrText xml:space="preserve"> ADDIN ZOTERO_ITEM CSL_CITATION {"citationID":"ycB8glB2","properties":{"formattedCitation":"(Immergut &amp; Schneider, 2020; von dem Knesebeck et al., 2016)","plainCitation":"(Immergut &amp; Schneider, 2020; von dem Knesebeck et al., 2016)","noteIndex":0},"citationItems":[{"id":13033,"uris":["http://zotero.org/users/5414506/items/MXPRS69Q"],"itemData":{"id":13033,"type":"article-journal","container-title":"Social Science &amp; Medicine","DOI":"10.1016/j.socscimed.2020.113146","ISSN":"02779536","journalAbbreviation":"Social Science &amp; Medicine","language":"en","page":"113146","source":"DOI.org (Crossref)","title":"Is it unfair for the affluent to be able to purchase “better” healthcare? Existential standards and institutional norms in healthcare attitudes across 28 countries","title-short":"Is it unfair for the affluent to be able to purchase “better” healthcare?","volume":"267","author":[{"family":"Immergut","given":"Ellen M."},{"family":"Schneider","given":"Simone M."}],"issued":{"date-parts":[["2020",12]]},"citation-key":"immergut_it_2020"}},{"id":13201,"uris":["http://zotero.org/users/5414506/items/RC5IGP9I"],"itemData":{"id":13201,"type":"article-journal","abstract":"In this article we focus on the following aims: (1) to analyze national and welfare state variations in the public perception of income-related health care inequalities, (2) to analyze associations of sociodemographic, socioeconomic, health-related, and health care factors with the perception of health care inequalities.","container-title":"International Journal for Equity in Health","DOI":"10.1186/s12939-016-0350-8","ISSN":"1475-9276","issue":"1","journalAbbreviation":"Int J Equity Health","language":"en","page":"61","source":"Springer Link","title":"Are health care inequalities unfair? A study on public attitudes in 23 countries","title-short":"Are health care inequalities unfair?","volume":"15","author":[{"family":"Knesebeck","given":"Olaf","non-dropping-particle":"von dem"},{"family":"Vonneilich","given":"Nico"},{"family":"Kim","given":"Tae Jun"}],"issued":{"date-parts":[["2016",4,11]]},"citation-key":"vondemknesebeck_are_2016"}}],"schema":"https://github.com/citation-style-language/schema/raw/master/csl-citation.json"} </w:instrText>
      </w:r>
      <w:r w:rsidR="00287106" w:rsidRPr="00D84938">
        <w:fldChar w:fldCharType="separate"/>
      </w:r>
      <w:r w:rsidR="00224919" w:rsidRPr="00D84938">
        <w:t>(Immergut &amp; Schneider, 2020; von dem Knesebeck et al., 2016)</w:t>
      </w:r>
      <w:r w:rsidR="00287106" w:rsidRPr="00D84938">
        <w:fldChar w:fldCharType="end"/>
      </w:r>
      <w:r w:rsidR="00287106" w:rsidRPr="00D84938">
        <w:t xml:space="preserve"> </w:t>
      </w:r>
      <w:r w:rsidR="00831B83" w:rsidRPr="00D84938">
        <w:t>and old age pensions</w:t>
      </w:r>
      <w:r w:rsidR="00B02078" w:rsidRPr="00D84938">
        <w:t xml:space="preserve"> </w:t>
      </w:r>
      <w:r w:rsidR="00B02078" w:rsidRPr="00D84938">
        <w:fldChar w:fldCharType="begin"/>
      </w:r>
      <w:r w:rsidR="00351642" w:rsidRPr="00D84938">
        <w:instrText xml:space="preserve"> ADDIN ZOTERO_ITEM CSL_CITATION {"citationID":"29sQHKwg","properties":{"formattedCitation":"(Castillo et al., 2024)","plainCitation":"(Castillo et al., 2024)","noteIndex":0},"citationItems":[{"id":13346,"uris":["http://zotero.org/users/5414506/items/ZYS3I7T7"],"itemData":{"id":13346,"type":"article-journal","abstract":"Previous research has shown that schools often justify student performance differences using meritocratic ideals. One potential consequence of such ideals is the legitimization of outcome inequalities across various spheres, including those traditionally associated with equality and redistribution. In this study, we argue that the promotion of meritocratic values during school age can shape students’ beliefs about meritocracy and influence their views on market-based access to health, pensions, and education. Using data from the 2017 National Study of Civic Education in Chile, which includes 5047 eighth-grade students from 231 schools, we estimated a series of multilevel models (lme4 library, R version 4.1.3) to test our hypotheses. Our findings show that a significant proportion of Chilean students agree with market justice principles—more so than adults. Most students endorse meritocratic views, particularly the notion that effort should be rewarded, which strongly correlates with market justice preferences: students who believe in meritocracy are more likely to justify inequalities based on financial capacity. At the school level, market justice preferences are higher in high-status schools but lower in schools with higher academic achievement. Furthermore, the conditional influence of meritocratic beliefs diminishes in schools with higher socioeconomic status and performance levels. These results suggest that the association between meritocratic beliefs and market justice preferences is already established at school age and is shaped by the school environment.","container-title":"Societies","DOI":"10.3390/soc14110214","ISSN":"2075-4698","issue":"11","language":"en","license":"http://creativecommons.org/licenses/by/3.0/","note":"number: 11\npublisher: Multidisciplinary Digital Publishing Institute","page":"214","source":"www.mdpi.com","title":"The Socialization of Meritocracy and Market Justice Preferences at School","volume":"14","author":[{"family":"Castillo","given":"Juan Carlos"},{"family":"Salgado","given":"Mauricio"},{"family":"Carrasco","given":"Kevin"},{"family":"Laffert","given":"Andreas"}],"issued":{"date-parts":[["2024",11]]},"citation-key":"castillo_socialization_2024"}}],"schema":"https://github.com/citation-style-language/schema/raw/master/csl-citation.json"} </w:instrText>
      </w:r>
      <w:r w:rsidR="00B02078" w:rsidRPr="00D84938">
        <w:fldChar w:fldCharType="separate"/>
      </w:r>
      <w:r w:rsidR="00251673" w:rsidRPr="00D84938">
        <w:t>(Castillo et al., 2024)</w:t>
      </w:r>
      <w:r w:rsidR="00B02078" w:rsidRPr="00D84938">
        <w:fldChar w:fldCharType="end"/>
      </w:r>
      <w:r w:rsidR="00B02078" w:rsidRPr="00D84938">
        <w:t>.</w:t>
      </w:r>
      <w:r w:rsidR="00F64A41" w:rsidRPr="00D84938">
        <w:t xml:space="preserve"> Similarly, Lindh </w:t>
      </w:r>
      <w:r w:rsidR="00F64A41" w:rsidRPr="00D84938">
        <w:fldChar w:fldCharType="begin"/>
      </w:r>
      <w:r w:rsidR="00351642" w:rsidRPr="00D84938">
        <w:instrText xml:space="preserve"> ADDIN ZOTERO_ITEM CSL_CITATION {"citationID":"q6GbizjI","properties":{"formattedCitation":"(2015)","plainCitation":"(2015)","noteIndex":0},"citationItems":[{"id":600,"uris":["http://zotero.org/users/5414506/items/5K857S8L"],"itemData":{"id":600,"type":"article-journal","abstract":"This article studies how citizens view the appropriateness of market criteria for allocating services commonly associated with social citizenship rights and welfare state responsibility. The article focuses specifically on a potential role for the market in the provision of social services. The relationship between welfare policy institutions, socio-economic class and attitudes is explored by comparing attitudes across 17 countries of the Organisation for Economic Co-operation and Development, using multilevel modelling and data from the 2009 International Social Survey Programme. Results show that public support for market distribution of services is relatively weak in most countries, a result suggesting that public opinion is unlikely to pose a driving force within ongoing processes of welfare marketization. Still, attitudes are found to vary a lot across countries in tandem with between-country variation in welfare policy design. First, aggregate public support for market distribution of services is stronger in countries with more private spending on services. Second, class differences in attitudes are larger in countries with more extensive state-led delivery of services. Together, these results point to the operation of normative feedback-effects flowing from existing welfare policy arrangements. The theoretical arguments and the empirical results presented in this article suggest that future research exploring the relationship between welfare policy and public opinion from a country-comparative perspective is well advised to place greater focus on the market institutions that, to varying extents in different countries, act as complements to the state in the administration of social welfare.","container-title":"Social Policy &amp; Administration","DOI":"10.1111/spol.12105","ISSN":"1467-9515","issue":"7","language":"en","note":"_eprint: https://onlinelibrary.wiley.com/doi/pdf/10.1111/spol.12105","page":"887-910","source":"Wiley Online Library","title":"Public Opinion against Markets? Attitudes towards Market Distribution of Social Services – A Comparison of 17 Countries","title-short":"Public Opinion against Markets?","volume":"49","author":[{"family":"Lindh","given":"Arvid"}],"issued":{"date-parts":[["2015"]]},"citation-key":"lindh_public_2015"},"label":"page","suppress-author":true}],"schema":"https://github.com/citation-style-language/schema/raw/master/csl-citation.json"} </w:instrText>
      </w:r>
      <w:r w:rsidR="00F64A41" w:rsidRPr="00D84938">
        <w:fldChar w:fldCharType="separate"/>
      </w:r>
      <w:r w:rsidR="00251673" w:rsidRPr="00D84938">
        <w:t>(2015)</w:t>
      </w:r>
      <w:r w:rsidR="00F64A41" w:rsidRPr="00D84938">
        <w:fldChar w:fldCharType="end"/>
      </w:r>
      <w:r w:rsidR="00F64A41" w:rsidRPr="00D84938">
        <w:t xml:space="preserve"> argues that </w:t>
      </w:r>
      <w:r w:rsidR="001E0D58" w:rsidRPr="00D84938">
        <w:t>upper</w:t>
      </w:r>
      <w:r w:rsidR="00F64A41" w:rsidRPr="00D84938">
        <w:t>-class individuals support market-based social service distribution because they benefit from systems that align with their financial independence</w:t>
      </w:r>
      <w:r w:rsidR="00E638C1" w:rsidRPr="00D84938">
        <w:t>, without relying on public support</w:t>
      </w:r>
      <w:r w:rsidR="00F64A41" w:rsidRPr="00D84938">
        <w:t>. In contrast, working-class individuals, often dependent on public services, prefer equitable</w:t>
      </w:r>
      <w:r w:rsidR="00AE61EF" w:rsidRPr="00D84938">
        <w:t xml:space="preserve"> </w:t>
      </w:r>
      <w:r w:rsidR="00F64A41" w:rsidRPr="00D84938">
        <w:t>access rather than market-driven systems.</w:t>
      </w:r>
      <w:r w:rsidR="00896D9B" w:rsidRPr="00D84938">
        <w:t xml:space="preserve"> Hereby, </w:t>
      </w:r>
      <w:r w:rsidR="00E32E76" w:rsidRPr="00D84938">
        <w:t>market-based social insurance and services can be appealing to higher-income individuals as an alternative as they involve no redistribution</w:t>
      </w:r>
      <w:r w:rsidR="00C178EE" w:rsidRPr="00D84938">
        <w:t xml:space="preserve"> </w:t>
      </w:r>
      <w:commentRangeStart w:id="4"/>
      <w:r w:rsidR="00E32E76" w:rsidRPr="00D84938">
        <w:fldChar w:fldCharType="begin"/>
      </w:r>
      <w:r w:rsidR="00351642" w:rsidRPr="00D84938">
        <w:instrText xml:space="preserve"> ADDIN ZOTERO_ITEM CSL_CITATION {"citationID":"4ILB1TfW","properties":{"formattedCitation":"(Busemeyer &amp; Iversen, 2020)","plainCitation":"(Busemeyer &amp; Iversen, 2020)","noteIndex":0},"citationItems":[{"id":11587,"uris":["http://zotero.org/users/5414506/items/W5M3PNGR"],"itemData":{"id":11587,"type":"article-journal","abstract":"Private alternatives to the public provision of welfare state services and benefits have expanded in almost all OECD countries over the past decades. In this paper, we study how this change affects patterns of public support for the welfare state and, in the long term, the political sustainability of solidaristic social policies. Our core argument is that the availability of private alternatives undermines support for public provision of social insurance policies, in particular among the middle and upper-income classes, whose political support is crucial for the political viability of the universalist welfare state regime. We test our theoretical claim empirically with survey data from the ISSP Role of Government module for 20 OECD countries.","container-title":"The Journal of Politics","DOI":"10.1086/706980","ISSN":"0022-3816","issue":"2","note":"publisher: The University of Chicago Press","page":"671-686","source":"journals.uchicago.edu (Atypon)","title":"The Welfare State with Private Alternatives: The Transformation of Popular Support for Social Insurance","title-short":"The Welfare State with Private Alternatives","volume":"82","author":[{"family":"Busemeyer","given":"Marius R."},{"family":"Iversen","given":"Torben"}],"issued":{"date-parts":[["2020",4]]},"citation-key":"busemeyer_welfare_2020"}}],"schema":"https://github.com/citation-style-language/schema/raw/master/csl-citation.json"} </w:instrText>
      </w:r>
      <w:r w:rsidR="00E32E76" w:rsidRPr="00D84938">
        <w:fldChar w:fldCharType="separate"/>
      </w:r>
      <w:r w:rsidR="00224919" w:rsidRPr="00D84938">
        <w:t>(Busemeyer &amp; Iversen, 2020)</w:t>
      </w:r>
      <w:r w:rsidR="00E32E76" w:rsidRPr="00D84938">
        <w:fldChar w:fldCharType="end"/>
      </w:r>
      <w:commentRangeEnd w:id="4"/>
      <w:r w:rsidR="008218FB" w:rsidRPr="00D84938">
        <w:rPr>
          <w:rStyle w:val="CommentReference"/>
        </w:rPr>
        <w:commentReference w:id="4"/>
      </w:r>
      <w:r w:rsidR="00E32E76" w:rsidRPr="00D84938">
        <w:t xml:space="preserve">. </w:t>
      </w:r>
      <w:r w:rsidR="003F031F" w:rsidRPr="00D84938">
        <w:t xml:space="preserve">Another argument is that </w:t>
      </w:r>
      <w:r w:rsidR="0015640C" w:rsidRPr="00D84938">
        <w:t>h</w:t>
      </w:r>
      <w:r w:rsidR="006C2A3E" w:rsidRPr="00D84938">
        <w:t xml:space="preserve">igher-income </w:t>
      </w:r>
      <w:r w:rsidR="00827904" w:rsidRPr="00D84938">
        <w:t xml:space="preserve">and educated </w:t>
      </w:r>
      <w:r w:rsidR="0015640C" w:rsidRPr="00D84938">
        <w:t>individuals</w:t>
      </w:r>
      <w:r w:rsidR="006C2A3E" w:rsidRPr="00D84938">
        <w:t xml:space="preserve">, who often benefit from market-based distributions, are more likely to view income inequality as fair and merit-based </w:t>
      </w:r>
      <w:r w:rsidR="00E901D7" w:rsidRPr="00D84938">
        <w:fldChar w:fldCharType="begin"/>
      </w:r>
      <w:r w:rsidR="00351642" w:rsidRPr="00D84938">
        <w:instrText xml:space="preserve"> ADDIN ZOTERO_ITEM CSL_CITATION {"citationID":"tbMYUUXw","properties":{"formattedCitation":"(Kluegel et al., 1999; Svallfors, 2007)","plainCitation":"(Kluegel et al., 1999; Svallfors, 2007)","noteIndex":0},"citationItems":[{"id":13547,"uris":["http://zotero.org/users/5414506/items/2GJZPHXS"],"itemData":{"id":13547,"type":"article-journal","abstract":"This paper examines change in economic justice attitudes in five former communist states (Bulgaria, the Czech Republic, eastern Germany, Hungary, and Russia), using data from opinion surveys conducted in 1991 and 1996. We examine the implications of theory and research concerning the popular legitimation of western capitalism for change in support for ‘market justice’ beliefs and norms among postcommunist publics. Our analyses show: first, that in the Czech Republic and eastern Germany, public opinion is moving closer to market justice as found in western capitalism, but socialist justice remains strong or is increasing in the other three countries; secondly, that in postcommunist countries correlations between support for market justice norms and the perceived fairness of the existing economic order have become stronger over time; and thirdly, that privatesector employment, and retrospective, current and prospective standard-of-living evaluations each shape market justice beliefs and norms. We conclude that (1) theory of the public legitimation of capitalism in the West does apply in postcommunist states; (2) change in market/socialist justice is a function of both collective and individual level factors; and (3) we have entered a second stage of the transition where popular economic justice evaluations are more clearly subject to ‘empirical test’.","container-title":"European Sociological Review","DOI":"10.1093/oxfordjournals.esr.a018263","ISSN":"0266-7215","issue":"3","journalAbbreviation":"European Sociological Review","page":"251-283","source":"Silverchair","title":"The Legitimation of Capitalism in the Postcommunist Transition Public Opinion about Market Justice, 1991—1996","volume":"15","author":[{"family":"Kluegel","given":"James R."},{"family":"Mason","given":"David S."},{"family":"Wegener","given":"Bernd"}],"issued":{"date-parts":[["1999",9,1]]},"citation-key":"kluegel_legitimation_1999"}},{"id":13193,"uris":["http://zotero.org/users/5414506/items/4IFFF6WH"],"itemData":{"id":13193,"type":"chapter","container-title":"The Political Sociology of the Welfare State","ISBN":"978-0-8047-5435-4","note":"DOI: 10.11126/stanford/9780804754354.003.0006","page":"189-222","publisher":"Stanford University Press","source":"DOI.org (Crossref)","title":"Class and Attitudes to Market Inequality","URL":"https://academic.oup.com/stanford-scholarship-online/book/16833/chapter/174036021","editor":[{"family":"Svallfors","given":"Stefan"}],"author":[{"family":"Svallfors","given":"Stefan"}],"accessed":{"date-parts":[["2024",10,14]]},"issued":{"date-parts":[["2007",6,13]]},"citation-key":"svallfors_class_2007"}}],"schema":"https://github.com/citation-style-language/schema/raw/master/csl-citation.json"} </w:instrText>
      </w:r>
      <w:r w:rsidR="00E901D7" w:rsidRPr="00D84938">
        <w:fldChar w:fldCharType="separate"/>
      </w:r>
      <w:r w:rsidR="00251673" w:rsidRPr="00D84938">
        <w:t>(Kluegel et al., 1999; Svallfors, 2007)</w:t>
      </w:r>
      <w:r w:rsidR="00E901D7" w:rsidRPr="00D84938">
        <w:fldChar w:fldCharType="end"/>
      </w:r>
      <w:r w:rsidR="006C2A3E" w:rsidRPr="00D84938">
        <w:t xml:space="preserve">. </w:t>
      </w:r>
      <w:r w:rsidR="003F031F" w:rsidRPr="00D84938">
        <w:t xml:space="preserve">Also, </w:t>
      </w:r>
      <w:r w:rsidR="006C2A3E" w:rsidRPr="00D84938">
        <w:t xml:space="preserve">higher educational </w:t>
      </w:r>
      <w:r w:rsidR="00832338" w:rsidRPr="00D84938">
        <w:t>credentials</w:t>
      </w:r>
      <w:r w:rsidR="006C2A3E" w:rsidRPr="00D84938">
        <w:t xml:space="preserve"> </w:t>
      </w:r>
      <w:r w:rsidR="005D323D" w:rsidRPr="00D84938">
        <w:t xml:space="preserve">are </w:t>
      </w:r>
      <w:r w:rsidR="00CE1E17" w:rsidRPr="00D84938">
        <w:t>associated</w:t>
      </w:r>
      <w:r w:rsidR="006C2A3E" w:rsidRPr="00D84938">
        <w:t xml:space="preserve"> with greater acceptance of meritocratic ideals and the belief that the market rewards personal achievement </w:t>
      </w:r>
      <w:r w:rsidR="00187AC5" w:rsidRPr="00D84938">
        <w:fldChar w:fldCharType="begin"/>
      </w:r>
      <w:r w:rsidR="00351642" w:rsidRPr="00D84938">
        <w:instrText xml:space="preserve"> ADDIN ZOTERO_ITEM CSL_CITATION {"citationID":"VBiQYeKz","properties":{"formattedCitation":"(Castillo et al., 2013, 2024)","plainCitation":"(Castillo et al., 2013, 2024)","noteIndex":0},"citationItems":[{"id":718,"uris":["http://zotero.org/users/5414506/items/HJXYCW95"],"itemData":{"id":718,"type":"article-journal","container-title":"Revista de ciencia política (Santiago)","DOI":"10.4067/S0718-090X2013000200003","ISSN":"0718-090X","issue":"2","journalAbbreviation":"Rev. cienc. polít. (Santiago)","language":"en","page":"469-488","source":"DOI.org (Crossref)","title":"Clivajes Partidarios y Cambios en las Preferencias Distributivas en Chile.","volume":"33","author":[{"family":"Castillo","given":"Juan Carlos"},{"family":"Madero-Cabib","given":"Ignacio"},{"family":"Salamovich","given":"Alan"}],"issued":{"date-parts":[["2013"]]},"citation-key":"castillo_clivajes_2013"}},{"id":13346,"uris":["http://zotero.org/users/5414506/items/ZYS3I7T7"],"itemData":{"id":13346,"type":"article-journal","abstract":"Previous research has shown that schools often justify student performance differences using meritocratic ideals. One potential consequence of such ideals is the legitimization of outcome inequalities across various spheres, including those traditionally associated with equality and redistribution. In this study, we argue that the promotion of meritocratic values during school age can shape students’ beliefs about meritocracy and influence their views on market-based access to health, pensions, and education. Using data from the 2017 National Study of Civic Education in Chile, which includes 5047 eighth-grade students from 231 schools, we estimated a series of multilevel models (lme4 library, R version 4.1.3) to test our hypotheses. Our findings show that a significant proportion of Chilean students agree with market justice principles—more so than adults. Most students endorse meritocratic views, particularly the notion that effort should be rewarded, which strongly correlates with market justice preferences: students who believe in meritocracy are more likely to justify inequalities based on financial capacity. At the school level, market justice preferences are higher in high-status schools but lower in schools with higher academic achievement. Furthermore, the conditional influence of meritocratic beliefs diminishes in schools with higher socioeconomic status and performance levels. These results suggest that the association between meritocratic beliefs and market justice preferences is already established at school age and is shaped by the school environment.","container-title":"Societies","DOI":"10.3390/soc14110214","ISSN":"2075-4698","issue":"11","language":"en","license":"http://creativecommons.org/licenses/by/3.0/","note":"number: 11\npublisher: Multidisciplinary Digital Publishing Institute","page":"214","source":"www.mdpi.com","title":"The Socialization of Meritocracy and Market Justice Preferences at School","volume":"14","author":[{"family":"Castillo","given":"Juan Carlos"},{"family":"Salgado","given":"Mauricio"},{"family":"Carrasco","given":"Kevin"},{"family":"Laffert","given":"Andreas"}],"issued":{"date-parts":[["2024",11]]},"citation-key":"castillo_socialization_2024"}}],"schema":"https://github.com/citation-style-language/schema/raw/master/csl-citation.json"} </w:instrText>
      </w:r>
      <w:r w:rsidR="00187AC5" w:rsidRPr="00D84938">
        <w:fldChar w:fldCharType="separate"/>
      </w:r>
      <w:r w:rsidR="00251673" w:rsidRPr="00D84938">
        <w:t>(Castillo et al., 2013, 2024)</w:t>
      </w:r>
      <w:r w:rsidR="00187AC5" w:rsidRPr="00D84938">
        <w:fldChar w:fldCharType="end"/>
      </w:r>
      <w:r w:rsidR="00971BE9" w:rsidRPr="00D84938">
        <w:t xml:space="preserve"> as well as </w:t>
      </w:r>
      <w:r w:rsidR="00280C44" w:rsidRPr="00D84938">
        <w:t xml:space="preserve">more </w:t>
      </w:r>
      <w:r w:rsidR="00A550B6" w:rsidRPr="00D84938">
        <w:t xml:space="preserve">financial </w:t>
      </w:r>
      <w:r w:rsidR="00280C44" w:rsidRPr="00D84938">
        <w:t xml:space="preserve">stability given their </w:t>
      </w:r>
      <w:r w:rsidR="00971BE9" w:rsidRPr="00D84938">
        <w:t>highly valuable skills in the labor market</w:t>
      </w:r>
      <w:r w:rsidR="00300C95" w:rsidRPr="00D84938">
        <w:t xml:space="preserve"> </w:t>
      </w:r>
      <w:r w:rsidR="00300C95" w:rsidRPr="00D84938">
        <w:fldChar w:fldCharType="begin"/>
      </w:r>
      <w:r w:rsidR="00351642" w:rsidRPr="00D84938">
        <w:instrText xml:space="preserve"> ADDIN ZOTERO_ITEM CSL_CITATION {"citationID":"CUILaeBc","properties":{"formattedCitation":"(H\\uc0\\u228{}usermann, Kurer, &amp; Schwander, 2015)","plainCitation":"(Häusermann, Kurer, &amp; Schwander, 2015)","noteIndex":0},"citationItems":[{"id":12204,"uris":["http://zotero.org/users/5414506/items/CFWH4PAZ"],"itemData":{"id":12204,"type":"article-journal","container-title":"Socio-Economic Review","DOI":"10.1093/ser/mwu026","ISSN":"1475-147X, 1475-1461","issue":"2","language":"en","note":"citation key: hausermann_highskilled_2015","page":"235-258","source":"DOI.org (Crossref)","title":"High-skilled outsiders? Labor market vulnerability, education and welfare state preferences","title-short":"High-skilled outsiders?","volume":"13","author":[{"family":"Häusermann","given":"Silja"},{"family":"Kurer","given":"Thomas"},{"family":"Schwander","given":"Hanna"}],"issued":{"date-parts":[["2015",4]]},"citation-key":"hausermann_highskilled_2015"}}],"schema":"https://github.com/citation-style-language/schema/raw/master/csl-citation.json"} </w:instrText>
      </w:r>
      <w:r w:rsidR="00300C95" w:rsidRPr="00D84938">
        <w:fldChar w:fldCharType="separate"/>
      </w:r>
      <w:r w:rsidR="00224919" w:rsidRPr="00D84938">
        <w:t>(Häusermann, Kurer, &amp; Schwander, 2015)</w:t>
      </w:r>
      <w:r w:rsidR="00300C95" w:rsidRPr="00D84938">
        <w:fldChar w:fldCharType="end"/>
      </w:r>
    </w:p>
    <w:p w14:paraId="0013ED71" w14:textId="7B6B8C97" w:rsidR="000A2608" w:rsidRPr="00D84938" w:rsidRDefault="00611310" w:rsidP="004D4B34">
      <w:commentRangeStart w:id="5"/>
      <w:r w:rsidRPr="00D84938">
        <w:t xml:space="preserve">An </w:t>
      </w:r>
      <w:commentRangeEnd w:id="5"/>
      <w:r w:rsidR="00207D22" w:rsidRPr="00D84938">
        <w:rPr>
          <w:rStyle w:val="CommentReference"/>
        </w:rPr>
        <w:commentReference w:id="5"/>
      </w:r>
      <w:r w:rsidRPr="00D84938">
        <w:t xml:space="preserve">important </w:t>
      </w:r>
      <w:r w:rsidR="00CB05C3" w:rsidRPr="00D84938">
        <w:t>point</w:t>
      </w:r>
      <w:r w:rsidRPr="00D84938">
        <w:t xml:space="preserve"> is that most</w:t>
      </w:r>
      <w:r w:rsidR="001354E0" w:rsidRPr="00D84938">
        <w:t xml:space="preserve"> </w:t>
      </w:r>
      <w:r w:rsidRPr="00D84938">
        <w:t xml:space="preserve">of the </w:t>
      </w:r>
      <w:r w:rsidR="005F76ED" w:rsidRPr="00D84938">
        <w:t>theoretical approaches</w:t>
      </w:r>
      <w:r w:rsidRPr="00D84938">
        <w:t xml:space="preserve"> </w:t>
      </w:r>
      <w:r w:rsidR="00502457" w:rsidRPr="00D84938">
        <w:t>to</w:t>
      </w:r>
      <w:r w:rsidR="007A5692" w:rsidRPr="00D84938">
        <w:t xml:space="preserve"> </w:t>
      </w:r>
      <w:r w:rsidR="0074615B" w:rsidRPr="00D84938">
        <w:t>preference</w:t>
      </w:r>
      <w:r w:rsidR="00F64F87" w:rsidRPr="00D84938">
        <w:t xml:space="preserve"> formation</w:t>
      </w:r>
      <w:r w:rsidR="005F76ED" w:rsidRPr="00D84938">
        <w:t xml:space="preserve">, including attitudes toward public and private </w:t>
      </w:r>
      <w:r w:rsidR="001354E0" w:rsidRPr="00D84938">
        <w:t>alternatives</w:t>
      </w:r>
      <w:r w:rsidR="009956C7" w:rsidRPr="00D84938">
        <w:t xml:space="preserve"> </w:t>
      </w:r>
      <w:r w:rsidR="009C52AC" w:rsidRPr="00D84938">
        <w:t>to</w:t>
      </w:r>
      <w:r w:rsidR="009956C7" w:rsidRPr="00D84938">
        <w:t xml:space="preserve"> social welfare </w:t>
      </w:r>
      <w:r w:rsidR="009956C7" w:rsidRPr="00D84938">
        <w:fldChar w:fldCharType="begin"/>
      </w:r>
      <w:r w:rsidR="00351642" w:rsidRPr="00D84938">
        <w:instrText xml:space="preserve"> ADDIN ZOTERO_ITEM CSL_CITATION {"citationID":"4EjSmseh","properties":{"formattedCitation":"(Lindh &amp; McCall, 2020)","plainCitation":"(Lindh &amp; McCall, 2020)","noteIndex":0},"citationItems":[{"id":717,"uris":["http://zotero.org/users/5414506/items/YIQH4UCN"],"itemData":{"id":717,"type":"article-journal","abstract":"In many high-income countries today, scholarly interest in the politics of class has coincided with growing economic inequality, rising support for nonmainstream political parties and candidates, and increasing flows of immigration. We review social science research on the views of different class segments vis-à-vis economic, political, and sociocultural issues, finding greater scholarly attention to the interdependence of economic, social, and political concerns and preferences than arguably was the case even a few years ago. Our main aim is to synthesize and critically evaluate this rapidly expanding literature, but we also provide empirical data on class differences and similarities in political opinion across 18 countries, and we pinpoint several areas of research that are in need of further empirical, methodological, and theoretical inquiry.","container-title":"Annual Review of Sociology","DOI":"10.1146/annurev-soc-121919-054609","ISSN":"0360-0572, 1545-2115","issue":"1","journalAbbreviation":"Annu. Rev. Sociol.","language":"en","page":"419-441","source":"DOI.org (Crossref)","title":"Class Position and Political Opinion in Rich Democracies","volume":"46","author":[{"family":"Lindh","given":"Arvid"},{"family":"McCall","given":"Leslie"}],"issued":{"date-parts":[["2020",7,30]]},"citation-key":"lindh_class_2020"}}],"schema":"https://github.com/citation-style-language/schema/raw/master/csl-citation.json"} </w:instrText>
      </w:r>
      <w:r w:rsidR="009956C7" w:rsidRPr="00D84938">
        <w:fldChar w:fldCharType="separate"/>
      </w:r>
      <w:r w:rsidR="00224919" w:rsidRPr="00D84938">
        <w:t>(Lindh &amp; McCall, 2020)</w:t>
      </w:r>
      <w:r w:rsidR="009956C7" w:rsidRPr="00D84938">
        <w:fldChar w:fldCharType="end"/>
      </w:r>
      <w:r w:rsidR="001354E0" w:rsidRPr="00D84938">
        <w:t xml:space="preserve"> </w:t>
      </w:r>
      <w:r w:rsidR="005F76ED" w:rsidRPr="00D84938">
        <w:t>and economic inequality</w:t>
      </w:r>
      <w:r w:rsidR="00261A75" w:rsidRPr="00D84938">
        <w:t xml:space="preserve"> </w:t>
      </w:r>
      <w:r w:rsidR="004024EF" w:rsidRPr="00D84938">
        <w:t xml:space="preserve">justification </w:t>
      </w:r>
      <w:r w:rsidR="00C02ECE" w:rsidRPr="00D84938">
        <w:fldChar w:fldCharType="begin"/>
      </w:r>
      <w:r w:rsidR="00351642" w:rsidRPr="00D84938">
        <w:instrText xml:space="preserve"> ADDIN ZOTERO_ITEM CSL_CITATION {"citationID":"tRjJet3Y","properties":{"formattedCitation":"(Janmaat, 2013)","plainCitation":"(Janmaat, 2013)","noteIndex":0},"citationItems":[{"id":784,"uris":["http://zotero.org/users/5414506/items/6HZFJW7E"],"itemData":{"id":784,"type":"article-journal","abstract":"This study reviews international comparative studies investigating people’s views on inequality. These studies are classified using a framework consisting of three types of conceptions on inequality and two dimensions of inequality. Four perspectives are discussed explaining cross-national differences in views on inequality: the modernist, the culturalist, the micro and the macro perspective. The findings of studies comparing views on inequalities in post-communist and western states provide more support for the modernist than for the culturalist perspective. Few comparative studies appear to investigate views on inequalities as independent variables impacting on other social attitudes and behaviours. It is argued that the social relevance of the field will be enhanced if more studies can show that views on inequality have an effect on social outcomes complementary to that of objective inequalities.","container-title":"Archives Europeennes de Sociologie","DOI":"10.1017/S0003975613000209","ISSN":"00039756","issue":"3","page":"357-389","title":"Subjective inequality: A review of international comparative studies on people's views about inequality","volume":"54","author":[{"family":"Janmaat","given":"Jan Germen"}],"issued":{"date-parts":[["2013"]]},"citation-key":"janmaat_subjective_2013"}}],"schema":"https://github.com/citation-style-language/schema/raw/master/csl-citation.json"} </w:instrText>
      </w:r>
      <w:r w:rsidR="00C02ECE" w:rsidRPr="00D84938">
        <w:fldChar w:fldCharType="separate"/>
      </w:r>
      <w:r w:rsidR="00251673" w:rsidRPr="00D84938">
        <w:t>(Janmaat, 2013)</w:t>
      </w:r>
      <w:r w:rsidR="00C02ECE" w:rsidRPr="00D84938">
        <w:fldChar w:fldCharType="end"/>
      </w:r>
      <w:r w:rsidR="00046F0D" w:rsidRPr="00D84938">
        <w:t xml:space="preserve"> have been conceived as theories that </w:t>
      </w:r>
      <w:r w:rsidR="00027ECD" w:rsidRPr="00D84938">
        <w:t>aim</w:t>
      </w:r>
      <w:r w:rsidR="00046F0D" w:rsidRPr="00D84938">
        <w:t xml:space="preserve"> to explain </w:t>
      </w:r>
      <w:r w:rsidR="00320785" w:rsidRPr="00D84938">
        <w:t>between-group</w:t>
      </w:r>
      <w:r w:rsidR="003559F6" w:rsidRPr="00D84938">
        <w:t xml:space="preserve"> </w:t>
      </w:r>
      <w:r w:rsidR="00046F0D" w:rsidRPr="00D84938">
        <w:t>differences</w:t>
      </w:r>
      <w:r w:rsidR="00590B1D" w:rsidRPr="00D84938">
        <w:t xml:space="preserve"> instead of </w:t>
      </w:r>
      <w:r w:rsidR="008B121E" w:rsidRPr="00D84938">
        <w:t>being theories of individual change</w:t>
      </w:r>
      <w:r w:rsidR="003559F6" w:rsidRPr="00D84938">
        <w:t>.</w:t>
      </w:r>
      <w:r w:rsidR="00BD717F" w:rsidRPr="00D84938">
        <w:t xml:space="preserve"> </w:t>
      </w:r>
      <w:r w:rsidR="00433323" w:rsidRPr="00D84938">
        <w:t xml:space="preserve">While related evidence has shown that upward </w:t>
      </w:r>
      <w:r w:rsidR="00B125CD" w:rsidRPr="00D84938">
        <w:lastRenderedPageBreak/>
        <w:t>intragenerational</w:t>
      </w:r>
      <w:r w:rsidR="00433323" w:rsidRPr="00D84938">
        <w:t xml:space="preserve"> mobility </w:t>
      </w:r>
      <w:r w:rsidR="00FD54C0" w:rsidRPr="00D84938">
        <w:t xml:space="preserve">is associated with greater </w:t>
      </w:r>
      <w:r w:rsidR="00433323" w:rsidRPr="00D84938">
        <w:t xml:space="preserve">individual well-being </w:t>
      </w:r>
      <w:r w:rsidR="00433323" w:rsidRPr="00D84938">
        <w:fldChar w:fldCharType="begin"/>
      </w:r>
      <w:r w:rsidR="00351642" w:rsidRPr="00D84938">
        <w:instrText xml:space="preserve"> ADDIN ZOTERO_ITEM CSL_CITATION {"citationID":"9Tf6jHsR","properties":{"formattedCitation":"(Reche, K\\uc0\\u246{}nig, &amp; Hajek, 2019)","plainCitation":"(Reche, König, &amp; Hajek, 2019)","noteIndex":0},"citationItems":[{"id":13344,"uris":["http://zotero.org/users/5414506/items/X8WRCFRH"],"itemData":{"id":13344,"type":"article-journal","abstract":"If people were asked whether income changes influence self-rated health and morbidity, they would probably answer yes. Indeed, previous studies validated this assumption, but most of them used cross-sectional data and only considered self-rated health as the decisive factor. On the other hand, there are a few studies using longitudinal data, which found a much smaller association between income and self-rated health. In order to give a conclusive overview of the current study situation, this review summarizes and examines studies which use only longitudinal data. In addition to self-rated health, the effects of income on the objective factor of morbidity were also investigated. The review includes a total of 14 papers that use data from seven different countries. It concludes that there is a small, statistically significant, positive impact of increased income on self-rated health, but a negative association between income growth and morbidity. Taking the limitations of confounders, attrition, and selection bias into account, the results may even be insignificant.","container-title":"International Journal of Environmental Research and Public Health","DOI":"10.3390/ijerph16162884","ISSN":"1660-4601","issue":"16","language":"en","license":"http://creativecommons.org/licenses/by/3.0/","note":"number: 16\npublisher: Multidisciplinary Digital Publishing Institute","page":"2884","source":"www.mdpi.com","title":"Income, Self-Rated Health, and Morbidity. A Systematic Review of Longitudinal Studies","volume":"16","author":[{"family":"Reche","given":"Elena"},{"family":"König","given":"Hans-Helmut"},{"family":"Hajek","given":"André"}],"issued":{"date-parts":[["2019",1]]},"citation-key":"reche_income_2019"}}],"schema":"https://github.com/citation-style-language/schema/raw/master/csl-citation.json"} </w:instrText>
      </w:r>
      <w:r w:rsidR="00433323" w:rsidRPr="00D84938">
        <w:fldChar w:fldCharType="separate"/>
      </w:r>
      <w:r w:rsidR="00433323" w:rsidRPr="00D84938">
        <w:t>(Reche, König, &amp; Hajek, 2019)</w:t>
      </w:r>
      <w:r w:rsidR="00433323" w:rsidRPr="00D84938">
        <w:fldChar w:fldCharType="end"/>
      </w:r>
      <w:r w:rsidR="00433323" w:rsidRPr="00D84938">
        <w:t>, the impact of such changes on economic preferences remains underexplored.</w:t>
      </w:r>
      <w:r w:rsidR="0074615B" w:rsidRPr="00D84938">
        <w:t xml:space="preserve"> </w:t>
      </w:r>
      <w:r w:rsidR="00AC0EC7" w:rsidRPr="00D84938">
        <w:t>In this sense</w:t>
      </w:r>
      <w:r w:rsidR="00E91D95" w:rsidRPr="00D84938">
        <w:t xml:space="preserve">, </w:t>
      </w:r>
      <w:r w:rsidR="00BF79C8" w:rsidRPr="00D84938">
        <w:t xml:space="preserve">there are </w:t>
      </w:r>
      <w:r w:rsidR="005A6CBA" w:rsidRPr="00D84938">
        <w:t>extension</w:t>
      </w:r>
      <w:r w:rsidR="00EC1731" w:rsidRPr="00D84938">
        <w:t>s</w:t>
      </w:r>
      <w:r w:rsidR="005A6CBA" w:rsidRPr="00D84938">
        <w:t xml:space="preserve"> of the self-interest model </w:t>
      </w:r>
      <w:r w:rsidR="00A520DE" w:rsidRPr="00D84938">
        <w:t xml:space="preserve">that </w:t>
      </w:r>
      <w:r w:rsidR="00522C9A" w:rsidRPr="00D84938">
        <w:t>have</w:t>
      </w:r>
      <w:r w:rsidR="005A6CBA" w:rsidRPr="00D84938">
        <w:t xml:space="preserve"> </w:t>
      </w:r>
      <w:r w:rsidR="003B5A25" w:rsidRPr="00D84938">
        <w:t xml:space="preserve">considered </w:t>
      </w:r>
      <w:r w:rsidR="000B5C03" w:rsidRPr="00D84938">
        <w:t xml:space="preserve">the </w:t>
      </w:r>
      <w:r w:rsidR="004127E4" w:rsidRPr="00D84938">
        <w:t>role</w:t>
      </w:r>
      <w:r w:rsidR="000B5C03" w:rsidRPr="00D84938">
        <w:t xml:space="preserve"> </w:t>
      </w:r>
      <w:r w:rsidR="00F50C61" w:rsidRPr="00D84938">
        <w:t xml:space="preserve">of </w:t>
      </w:r>
      <w:r w:rsidR="00F5588A" w:rsidRPr="00D84938">
        <w:t xml:space="preserve">optimistic </w:t>
      </w:r>
      <w:r w:rsidR="00722ED1" w:rsidRPr="00D84938">
        <w:t xml:space="preserve">economic prospects </w:t>
      </w:r>
      <w:r w:rsidR="003C2A63" w:rsidRPr="00D84938">
        <w:t>and</w:t>
      </w:r>
      <w:r w:rsidR="00F50C61" w:rsidRPr="00D84938">
        <w:t xml:space="preserve"> </w:t>
      </w:r>
      <w:r w:rsidR="00264833" w:rsidRPr="00D84938">
        <w:t xml:space="preserve">intergenerational mobility </w:t>
      </w:r>
      <w:r w:rsidR="00AD70E1" w:rsidRPr="00D84938">
        <w:t xml:space="preserve">on economic preferences </w:t>
      </w:r>
      <w:r w:rsidR="00FB6E5A" w:rsidRPr="00D84938">
        <w:fldChar w:fldCharType="begin"/>
      </w:r>
      <w:r w:rsidR="00351642" w:rsidRPr="00D84938">
        <w:instrText xml:space="preserve"> ADDIN ZOTERO_ITEM CSL_CITATION {"citationID":"tJilHeY8","properties":{"formattedCitation":"(Jaime-Castillo &amp; Marqu\\uc0\\u233{}s-Perales, 2019)","plainCitation":"(Jaime-Castillo &amp; Marqués-Perales, 2019)","noteIndex":0},"citationItems":[{"id":846,"uris":["http://zotero.org/users/5414506/items/9T7XVGKH"],"itemData":{"id":846,"type":"article-journal","abstract":"The literature on preferences for redistribution has paid little attention to the effect of social mobility on the demand for redistribution and no systematic test of the hypotheses connecting social mobility and preferences for redistribution has yet been done to date. We use the diagonal reference model to estimate the effect of origin and destination classes on preferences for redistribution in a large sample of European countries using data from the European Social Survey. Our findings are consistent with the logic of acculturation in the sense that newcomers tend to adapt their views to those of the destination class at early stages and that upward and downward mobility do not have distinctive effects on the formation of political preferences. However, even though social origins seem to have a limited impact on preferences for redistribution, the evidence does not support the hypothesis that mobile and non-mobile individuals are alike. We also find that the effect of social origin on preferences varies largely across countries. The empirical evidence leads to the conclusion that the effect of social origin on preferences for redistribution increases in contexts of strong familism.","container-title":"The British Journal of Sociology","DOI":"10.1111/1468-4446.12363","ISSN":"1468-4446","issue":"1","language":"en","note":"_eprint: https://onlinelibrary.wiley.com/doi/pdf/10.1111/1468-4446.12363","page":"138-165","source":"Wiley Online Library","title":"Social mobility and demand for redistribution in Europe: a comparative analysis","title-short":"Social mobility and demand for redistribution in Europe","volume":"70","author":[{"family":"Jaime-Castillo","given":"Antonio M."},{"family":"Marqués-Perales","given":"Ildefonso"}],"issued":{"date-parts":[["2019"]]},"citation-key":"jaime-castillo_social_2019"}}],"schema":"https://github.com/citation-style-language/schema/raw/master/csl-citation.json"} </w:instrText>
      </w:r>
      <w:r w:rsidR="00FB6E5A" w:rsidRPr="00D84938">
        <w:fldChar w:fldCharType="separate"/>
      </w:r>
      <w:r w:rsidR="00224919" w:rsidRPr="00D84938">
        <w:t>(Jaime-Castillo &amp; Marqués-Perales, 2019)</w:t>
      </w:r>
      <w:r w:rsidR="00FB6E5A" w:rsidRPr="00D84938">
        <w:fldChar w:fldCharType="end"/>
      </w:r>
      <w:r w:rsidR="00BF79C8" w:rsidRPr="00D84938">
        <w:t xml:space="preserve">. </w:t>
      </w:r>
      <w:r w:rsidR="004D4B34" w:rsidRPr="00D84938">
        <w:t xml:space="preserve">Nonetheless, I argue that </w:t>
      </w:r>
      <w:r w:rsidR="00636F02" w:rsidRPr="00D84938">
        <w:t xml:space="preserve">only </w:t>
      </w:r>
      <w:r w:rsidR="00122714" w:rsidRPr="00D84938">
        <w:t xml:space="preserve">a </w:t>
      </w:r>
      <w:r w:rsidR="0073010A" w:rsidRPr="00D84938">
        <w:t>little literature</w:t>
      </w:r>
      <w:r w:rsidR="004D4B34" w:rsidRPr="00D84938">
        <w:t xml:space="preserve"> </w:t>
      </w:r>
      <w:r w:rsidR="007B0EC6" w:rsidRPr="00D84938">
        <w:t>has</w:t>
      </w:r>
      <w:r w:rsidR="004D4B34" w:rsidRPr="00D84938">
        <w:t xml:space="preserve"> </w:t>
      </w:r>
      <w:r w:rsidR="00AD70E1" w:rsidRPr="00D84938">
        <w:t xml:space="preserve">grasped the consequences of </w:t>
      </w:r>
      <w:r w:rsidR="00AD70E1" w:rsidRPr="00D84938">
        <w:rPr>
          <w:i/>
          <w:iCs/>
        </w:rPr>
        <w:t>changes</w:t>
      </w:r>
      <w:r w:rsidR="00AD70E1" w:rsidRPr="00D84938">
        <w:t xml:space="preserve"> in socioeconomic status</w:t>
      </w:r>
      <w:r w:rsidR="00636F02" w:rsidRPr="00D84938">
        <w:t xml:space="preserve"> more directly</w:t>
      </w:r>
      <w:r w:rsidR="00AD70E1" w:rsidRPr="00D84938">
        <w:t>.</w:t>
      </w:r>
    </w:p>
    <w:p w14:paraId="504B18CE" w14:textId="232F336E" w:rsidR="00240E26" w:rsidRPr="00D84938" w:rsidRDefault="00D159F8" w:rsidP="0001028D">
      <w:commentRangeStart w:id="6"/>
      <w:r w:rsidRPr="00D84938">
        <w:t xml:space="preserve">The </w:t>
      </w:r>
      <w:commentRangeEnd w:id="6"/>
      <w:r w:rsidR="00CF122D" w:rsidRPr="00D84938">
        <w:rPr>
          <w:rStyle w:val="CommentReference"/>
        </w:rPr>
        <w:commentReference w:id="6"/>
      </w:r>
      <w:r w:rsidRPr="00D84938">
        <w:t xml:space="preserve">main theories on political attitude formation offer distinct perspectives on how </w:t>
      </w:r>
      <w:r w:rsidR="000B28BB" w:rsidRPr="00D84938">
        <w:t>changes in socioeconomic positions</w:t>
      </w:r>
      <w:r w:rsidRPr="00D84938">
        <w:t xml:space="preserve"> shape political attitudes over time. In a recent study, Helgason &amp; Rehm </w:t>
      </w:r>
      <w:r w:rsidR="00251673" w:rsidRPr="00D84938">
        <w:fldChar w:fldCharType="begin"/>
      </w:r>
      <w:r w:rsidR="00351642" w:rsidRPr="00D84938">
        <w:instrText xml:space="preserve"> ADDIN ZOTERO_ITEM CSL_CITATION {"citationID":"IYM0p7lI","properties":{"formattedCitation":"(2023)","plainCitation":"(2023)","noteIndex":0},"citationItems":[{"id":13343,"uris":["http://zotero.org/users/5414506/items/3FUL3QQA"],"itemData":{"id":13343,"type":"article-journal","abstract":"Income and political attitudes are powerfully correlated in cross-sectional data, yet research based on panel data finds at most a weak correlation. In this paper, we examine this puzzling pattern by exploring the long-term evolution of attitudes over the life cycle. We evaluate the predictions of five different explanations on the relationship between attitudes and income experiences. These explanations focus on, respectively: socialization, anticipation, myopic self-interest, learning and status maximization. We employ accelerated longitudinal design models using data on core political values that span up to sixteen years from the British Household Panel Survey. Our findings reconcile the mixed evidence in the literature: the correlation between income and political attitudes, strong in cross-sectional studies but weak in short panel studies, emerges because attitudes crystallize – slowly but systematically – as income evolves over the life cycle. This pattern is most consistent with the learning explanation.","container-title":"European Journal of Political Research","DOI":"10.1111/1475-6765.12506","ISSN":"1475-6765","issue":"1","language":"en","license":"© 2022 European Consortium for Political Research.","note":"_eprint: https://onlinelibrary.wiley.com/doi/pdf/10.1111/1475-6765.12506","page":"264-284","source":"Wiley Online Library","title":"Long-term income trajectories and the evolution of political attitudes","volume":"62","author":[{"family":"Helgason","given":"Agnar Freyr"},{"family":"Rehm","given":"Philipp"}],"issued":{"date-parts":[["2023"]]},"citation-key":"helgason_longterm_2023"},"label":"page","suppress-author":true}],"schema":"https://github.com/citation-style-language/schema/raw/master/csl-citation.json"} </w:instrText>
      </w:r>
      <w:r w:rsidR="00251673" w:rsidRPr="00D84938">
        <w:fldChar w:fldCharType="separate"/>
      </w:r>
      <w:r w:rsidR="00251673" w:rsidRPr="00D84938">
        <w:t>(2023)</w:t>
      </w:r>
      <w:r w:rsidR="00251673" w:rsidRPr="00D84938">
        <w:fldChar w:fldCharType="end"/>
      </w:r>
      <w:r w:rsidRPr="00D84938">
        <w:t xml:space="preserve"> </w:t>
      </w:r>
      <w:r w:rsidR="006D7477" w:rsidRPr="00D84938">
        <w:t>reviewed and empirically scrutinized how different income mobility profiles differed</w:t>
      </w:r>
      <w:r w:rsidRPr="00D84938">
        <w:t xml:space="preserve"> in their </w:t>
      </w:r>
      <w:r w:rsidR="00DC2FEC" w:rsidRPr="00D84938">
        <w:t>“</w:t>
      </w:r>
      <w:r w:rsidRPr="00D84938">
        <w:t xml:space="preserve">core political </w:t>
      </w:r>
      <w:r w:rsidR="00DC2FEC" w:rsidRPr="00D84938">
        <w:t>values”</w:t>
      </w:r>
      <w:r w:rsidR="00251673" w:rsidRPr="00D84938">
        <w:t xml:space="preserve"> over</w:t>
      </w:r>
      <w:r w:rsidRPr="00D84938">
        <w:t xml:space="preserve"> time in Britain. They differentiate between five possible expectations according to the current self-interest-based </w:t>
      </w:r>
      <w:r w:rsidR="00787689" w:rsidRPr="00D84938">
        <w:t>mechanism</w:t>
      </w:r>
      <w:r w:rsidR="00A61F8A" w:rsidRPr="00D84938">
        <w:t xml:space="preserve"> </w:t>
      </w:r>
      <w:r w:rsidR="008921CE" w:rsidRPr="00D84938">
        <w:t>– prospective</w:t>
      </w:r>
      <w:r w:rsidR="00A45A2E" w:rsidRPr="00D84938">
        <w:t xml:space="preserve"> income mobility or income expectations </w:t>
      </w:r>
      <w:r w:rsidR="00C912E5" w:rsidRPr="00D84938">
        <w:rPr>
          <w:highlight w:val="yellow"/>
        </w:rPr>
        <w:fldChar w:fldCharType="begin"/>
      </w:r>
      <w:r w:rsidR="00351642" w:rsidRPr="00D84938">
        <w:rPr>
          <w:highlight w:val="yellow"/>
        </w:rPr>
        <w:instrText xml:space="preserve"> ADDIN ZOTERO_ITEM CSL_CITATION {"citationID":"sUOZOFi7","properties":{"formattedCitation":"(Benabou &amp; Ok, 2001; Rueda &amp; Stegmueller, 2019)","plainCitation":"(Benabou &amp; Ok, 2001; Rueda &amp; Stegmueller, 2019)","noteIndex":0},"citationItems":[{"id":54,"uris":["http://zotero.org/users/5414506/items/A4LN7W7Z"],"itemData":{"id":54,"type":"article-journal","container-title":"The Quarterly Journal of Economics","DOI":"10.1162/00335530151144078","ISSN":"0033-5533, 1531-4650","issue":"2","journalAbbreviation":"The Quarterly Journal of Economics","language":"en","page":"447-487","source":"DOI.org (Crossref)","title":"Social Mobility and the Demand for Redistribution: The Poum Hypothesis","title-short":"Social Mobility and the Demand for Redistribution","volume":"116","author":[{"family":"Benabou","given":"R."},{"family":"Ok","given":"E. A."}],"issued":{"date-parts":[["2001",5,1]]},"citation-key":"benabou_social_2001"}},{"id":708,"uris":["http://zotero.org/users/5414506/items/24R57TUK"],"itemData":{"id":708,"type":"book","edition":"1","ISBN":"978-1-108-68133-9","note":"DOI: 10.1017/9781108681339","publisher":"Cambridge University Press","source":"DOI.org (Crossref)","title":"Who Wants What?: Redistribution Preferences in Comparative Perspective","title-short":"Who Wants What?","URL":"https://www.cambridge.org/core/product/identifier/9781108681339/type/book","author":[{"family":"Rueda","given":"David"},{"family":"Stegmueller","given":"Daniel"}],"accessed":{"date-parts":[["2022",11,8]]},"issued":{"date-parts":[["2019",7,31]]},"citation-key":"rueda_who_2019"}}],"schema":"https://github.com/citation-style-language/schema/raw/master/csl-citation.json"} </w:instrText>
      </w:r>
      <w:r w:rsidR="00C912E5" w:rsidRPr="00D84938">
        <w:rPr>
          <w:highlight w:val="yellow"/>
        </w:rPr>
        <w:fldChar w:fldCharType="separate"/>
      </w:r>
      <w:r w:rsidR="00224919" w:rsidRPr="00D84938">
        <w:rPr>
          <w:highlight w:val="yellow"/>
        </w:rPr>
        <w:t>(Benabou &amp; Ok, 2001; Rueda &amp; Stegmueller, 2019)</w:t>
      </w:r>
      <w:r w:rsidR="00C912E5" w:rsidRPr="00D84938">
        <w:rPr>
          <w:highlight w:val="yellow"/>
        </w:rPr>
        <w:fldChar w:fldCharType="end"/>
      </w:r>
      <w:r w:rsidRPr="00D84938">
        <w:t xml:space="preserve">, as well as preference formation based on </w:t>
      </w:r>
      <w:r w:rsidR="00787689" w:rsidRPr="00D84938">
        <w:t>informational updates (</w:t>
      </w:r>
      <w:r w:rsidR="00787689" w:rsidRPr="00D84938">
        <w:rPr>
          <w:highlight w:val="yellow"/>
        </w:rPr>
        <w:t>Druckman</w:t>
      </w:r>
      <w:r w:rsidR="00A61F8A" w:rsidRPr="00D84938">
        <w:t>, 2000, 2016</w:t>
      </w:r>
      <w:r w:rsidR="00787689" w:rsidRPr="00D84938">
        <w:t>)</w:t>
      </w:r>
      <w:r w:rsidRPr="00D84938">
        <w:t>.</w:t>
      </w:r>
      <w:r w:rsidR="006D453E" w:rsidRPr="00D84938">
        <w:t xml:space="preserve"> In their perspective, </w:t>
      </w:r>
      <w:r w:rsidR="00236885" w:rsidRPr="00D84938">
        <w:t>political attitudes can be explained through (</w:t>
      </w:r>
      <w:proofErr w:type="spellStart"/>
      <w:r w:rsidR="00236885" w:rsidRPr="00D84938">
        <w:t>i</w:t>
      </w:r>
      <w:proofErr w:type="spellEnd"/>
      <w:r w:rsidR="00236885" w:rsidRPr="00D84938">
        <w:t xml:space="preserve">) </w:t>
      </w:r>
      <w:r w:rsidRPr="00D84938">
        <w:rPr>
          <w:i/>
        </w:rPr>
        <w:t>socialization</w:t>
      </w:r>
      <w:r w:rsidR="00236885" w:rsidRPr="00D84938">
        <w:rPr>
          <w:i/>
        </w:rPr>
        <w:t xml:space="preserve">, </w:t>
      </w:r>
      <w:r w:rsidR="00236885" w:rsidRPr="00D84938">
        <w:t>which</w:t>
      </w:r>
      <w:r w:rsidRPr="00D84938">
        <w:t xml:space="preserve"> posits early-life stability; </w:t>
      </w:r>
      <w:r w:rsidR="00236885" w:rsidRPr="00D84938">
        <w:t xml:space="preserve">(ii) </w:t>
      </w:r>
      <w:r w:rsidRPr="00D84938">
        <w:rPr>
          <w:i/>
        </w:rPr>
        <w:t>anticipation</w:t>
      </w:r>
      <w:r w:rsidR="00236885" w:rsidRPr="00D84938">
        <w:t>, where attitudes can be</w:t>
      </w:r>
      <w:r w:rsidRPr="00D84938">
        <w:t xml:space="preserve"> </w:t>
      </w:r>
      <w:r w:rsidR="00BA2766" w:rsidRPr="00D84938">
        <w:t>aligned</w:t>
      </w:r>
      <w:r w:rsidRPr="00D84938">
        <w:t xml:space="preserve"> with expected future income; </w:t>
      </w:r>
      <w:r w:rsidR="00236885" w:rsidRPr="00D84938">
        <w:t xml:space="preserve">(iii) </w:t>
      </w:r>
      <w:r w:rsidRPr="00D84938">
        <w:rPr>
          <w:i/>
        </w:rPr>
        <w:t>myopic self-interest</w:t>
      </w:r>
      <w:r w:rsidR="006D7477" w:rsidRPr="00D84938">
        <w:rPr>
          <w:i/>
        </w:rPr>
        <w:t xml:space="preserve">, </w:t>
      </w:r>
      <w:r w:rsidR="006D7477" w:rsidRPr="00D84938">
        <w:rPr>
          <w:iCs/>
        </w:rPr>
        <w:t>which</w:t>
      </w:r>
      <w:r w:rsidRPr="00D84938">
        <w:t xml:space="preserve"> focuses on immediate income effects; </w:t>
      </w:r>
      <w:r w:rsidR="00236885" w:rsidRPr="00D84938">
        <w:t xml:space="preserve">(iv) </w:t>
      </w:r>
      <w:commentRangeStart w:id="7"/>
      <w:r w:rsidRPr="00D84938">
        <w:rPr>
          <w:i/>
        </w:rPr>
        <w:t>learning</w:t>
      </w:r>
      <w:r w:rsidRPr="00D84938">
        <w:t xml:space="preserve"> highlights cumulative changes from past and current experiences</w:t>
      </w:r>
      <w:commentRangeEnd w:id="7"/>
      <w:r w:rsidR="00D67BF3" w:rsidRPr="00D84938">
        <w:rPr>
          <w:rStyle w:val="CommentReference"/>
        </w:rPr>
        <w:commentReference w:id="7"/>
      </w:r>
      <w:r w:rsidRPr="00D84938">
        <w:t xml:space="preserve">; and </w:t>
      </w:r>
      <w:r w:rsidR="00236885" w:rsidRPr="00D84938">
        <w:t xml:space="preserve">(v) </w:t>
      </w:r>
      <w:r w:rsidRPr="00D84938">
        <w:rPr>
          <w:i/>
        </w:rPr>
        <w:t>status maximization</w:t>
      </w:r>
      <w:r w:rsidRPr="00D84938">
        <w:t xml:space="preserve"> links attitudes to the highest </w:t>
      </w:r>
      <w:r w:rsidR="00807A81" w:rsidRPr="00D84938">
        <w:t>structural position</w:t>
      </w:r>
      <w:r w:rsidRPr="00D84938">
        <w:t xml:space="preserve"> achieved over time.</w:t>
      </w:r>
      <w:r w:rsidR="00CF122D" w:rsidRPr="00D84938">
        <w:t xml:space="preserve"> </w:t>
      </w:r>
      <w:r w:rsidR="004279B7" w:rsidRPr="00D84938">
        <w:t>In this sense, Helgason &amp; Rehm (2024)</w:t>
      </w:r>
      <w:r w:rsidR="002505AA" w:rsidRPr="00D84938">
        <w:t xml:space="preserve"> </w:t>
      </w:r>
      <w:r w:rsidR="004279B7" w:rsidRPr="00D84938">
        <w:t xml:space="preserve">argue that </w:t>
      </w:r>
      <w:r w:rsidR="00C07A11" w:rsidRPr="00D84938">
        <w:t xml:space="preserve">attitudinal change </w:t>
      </w:r>
      <w:r w:rsidR="004279B7" w:rsidRPr="00D84938">
        <w:t xml:space="preserve">is a gradual process of adaptation. This process tends to be slow and accumulative, especially in terms of learning and updating beliefs. As a result, differences in political attitudes between groups </w:t>
      </w:r>
      <w:r w:rsidR="002E2EDF" w:rsidRPr="00D84938">
        <w:t xml:space="preserve">(e.g. income or occupations) </w:t>
      </w:r>
      <w:r w:rsidR="004279B7" w:rsidRPr="00D84938">
        <w:t xml:space="preserve">are often more pronounced than changes in attitudes within the same individual over time </w:t>
      </w:r>
      <w:r w:rsidR="00BA2766" w:rsidRPr="00D84938">
        <w:fldChar w:fldCharType="begin"/>
      </w:r>
      <w:r w:rsidR="00351642" w:rsidRPr="00D84938">
        <w:instrText xml:space="preserve"> ADDIN ZOTERO_ITEM CSL_CITATION {"citationID":"QfD0sQgd","properties":{"formattedCitation":"(Helgason &amp; Rehm, 2024)","plainCitation":"(Helgason &amp; Rehm, 2024)","noteIndex":0},"citationItems":[{"id":13341,"uris":["http://zotero.org/users/5414506/items/YB26IELD"],"itemData":{"id":13341,"type":"article-journal","abstract":"While there is a strong cross-sectional association between social class and political attitudes, recent research—based on longitudinal data—finds that changes in class are, at most, weakly related to changes in such attitudes. One common explanation for this finding is that early life socialization affects both social class and political attitudes and that class has little, if any, direct effect on them. In this manuscript, we explore an alternative explanation that centers on the importance of cumulative class experiences for the long-term evolution of attitudes. To evaluate this perspective, we leverage data from the British Household Panel Survey, which contains measures of economic values that span up to 16 years, as well as complete work-life histories of respondents that allow us to track individual class experiences over people’s life span. Our findings show that cumulative class experiences are strongly associated with the development of economic values.","container-title":"Social Forces","DOI":"10.1093/sf/soae135","ISSN":"1534-7605","journalAbbreviation":"Social Forces","page":"soae135","source":"Silverchair","title":"Class experiences and the long-term evolution of economic values","author":[{"family":"Helgason","given":"Agnar Freyr"},{"family":"Rehm","given":"Philipp"}],"issued":{"date-parts":[["2024",9,24]]},"citation-key":"helgason_class_2024"}}],"schema":"https://github.com/citation-style-language/schema/raw/master/csl-citation.json"} </w:instrText>
      </w:r>
      <w:r w:rsidR="00BA2766" w:rsidRPr="00D84938">
        <w:fldChar w:fldCharType="separate"/>
      </w:r>
      <w:r w:rsidR="00224919" w:rsidRPr="00D84938">
        <w:t>(Helgason &amp; Rehm, 2024)</w:t>
      </w:r>
      <w:r w:rsidR="00BA2766" w:rsidRPr="00D84938">
        <w:fldChar w:fldCharType="end"/>
      </w:r>
      <w:r w:rsidR="00BA2766" w:rsidRPr="00D84938">
        <w:t xml:space="preserve">. </w:t>
      </w:r>
    </w:p>
    <w:p w14:paraId="59A62345" w14:textId="73CF41FA" w:rsidR="00874EC8" w:rsidRPr="00D84938" w:rsidRDefault="00B43F6B" w:rsidP="0001028D">
      <w:r w:rsidRPr="00D84938">
        <w:t>Empirically</w:t>
      </w:r>
      <w:r w:rsidR="0001028D" w:rsidRPr="00D84938">
        <w:t xml:space="preserve">, longitudinal evidence hints that as individuals experience rising </w:t>
      </w:r>
      <w:r w:rsidR="003A3458" w:rsidRPr="00D84938">
        <w:t>structural positions</w:t>
      </w:r>
      <w:r w:rsidR="0001028D" w:rsidRPr="00D84938">
        <w:t xml:space="preserve">, particularly through </w:t>
      </w:r>
      <w:r w:rsidR="001F65C8" w:rsidRPr="00D84938">
        <w:t xml:space="preserve">occupational class </w:t>
      </w:r>
      <w:r w:rsidR="003A3458" w:rsidRPr="00D84938">
        <w:t xml:space="preserve">and </w:t>
      </w:r>
      <w:r w:rsidR="001F65C8" w:rsidRPr="00D84938">
        <w:t>income</w:t>
      </w:r>
      <w:r w:rsidR="0001028D" w:rsidRPr="00D84938">
        <w:t xml:space="preserve">, they </w:t>
      </w:r>
      <w:r w:rsidR="00970644" w:rsidRPr="00D84938">
        <w:t xml:space="preserve">become more conservative in their political views and </w:t>
      </w:r>
      <w:r w:rsidR="0001028D" w:rsidRPr="00D84938">
        <w:t xml:space="preserve">demand less redistribution as they benefit more directly from unequal distributions </w:t>
      </w:r>
      <w:r w:rsidR="00500FB3" w:rsidRPr="00D84938">
        <w:fldChar w:fldCharType="begin"/>
      </w:r>
      <w:r w:rsidR="00351642" w:rsidRPr="00D84938">
        <w:instrText xml:space="preserve"> ADDIN ZOTERO_ITEM CSL_CITATION {"citationID":"s2nOPwG2","properties":{"formattedCitation":"(Helgason &amp; Rehm, 2023; Langs\\uc0\\u230{}ther et al., 2022; Stegmueller, 2013)","plainCitation":"(Helgason &amp; Rehm, 2023; Langsæther et al., 2022; Stegmueller, 2013)","noteIndex":0},"citationItems":[{"id":13343,"uris":["http://zotero.org/users/5414506/items/3FUL3QQA"],"itemData":{"id":13343,"type":"article-journal","abstract":"Income and political attitudes are powerfully correlated in cross-sectional data, yet research based on panel data finds at most a weak correlation. In this paper, we examine this puzzling pattern by exploring the long-term evolution of attitudes over the life cycle. We evaluate the predictions of five different explanations on the relationship between attitudes and income experiences. These explanations focus on, respectively: socialization, anticipation, myopic self-interest, learning and status maximization. We employ accelerated longitudinal design models using data on core political values that span up to sixteen years from the British Household Panel Survey. Our findings reconcile the mixed evidence in the literature: the correlation between income and political attitudes, strong in cross-sectional studies but weak in short panel studies, emerges because attitudes crystallize – slowly but systematically – as income evolves over the life cycle. This pattern is most consistent with the learning explanation.","container-title":"European Journal of Political Research","DOI":"10.1111/1475-6765.12506","ISSN":"1475-6765","issue":"1","language":"en","license":"© 2022 European Consortium for Political Research.","note":"_eprint: https://onlinelibrary.wiley.com/doi/pdf/10.1111/1475-6765.12506","page":"264-284","source":"Wiley Online Library","title":"Long-term income trajectories and the evolution of political attitudes","volume":"62","author":[{"family":"Helgason","given":"Agnar Freyr"},{"family":"Rehm","given":"Philipp"}],"issued":{"date-parts":[["2023"]]},"citation-key":"helgason_longterm_2023"}},{"id":13342,"uris":["http://zotero.org/users/5414506/items/EJ2NAFSI"],"itemData":{"id":13342,"type":"article-journal","abstract":"Past findings on the connection between class position and political preferences are overwhelmingly derived from cross-sectional studies, which provided a limited basis for inferring causality. This study uses long-term panel data on thousands of British respondents to measure the impact of intra-generational class mobility across a range of political identities and preferences. Upward class mobility leads to small increases in economic conservatism, but party choice, class identity and attitudes to non-economic issues do not change. This updating of economic values is much smaller than cross-sectional differences between classes. These results are consistent with the short-run effects of class mobility operating primarily through a limited economic self-interest mechanism. Beliefs that are plausibly unconnected to economics are unaffected. The overall association between class and a range of identities, opinions and preferences is therefore more likely to be caused by early life experiences and longer-term socialization than by the immediate material interests associated with jobs.","container-title":"British Journal of Political Science","DOI":"10.1017/S0007123420000599","ISSN":"0007-1234, 1469-2112","issue":"2","language":"en","page":"958-967","source":"Cambridge University Press","title":"Explaining the Relationship Between Class Position and Political Preferences: A Long-Term Panel Analysis of Intra-Generational Class Mobility","title-short":"Explaining the Relationship Between Class Position and Political Preferences","volume":"52","author":[{"family":"Langsæther","given":"Peter Egge"},{"family":"Evans","given":"Geoffrey"},{"family":"O'Grady","given":"Tom"}],"issued":{"date-parts":[["2022",4]]},"citation-key":"langsaether_explaining_2022"}},{"id":14643,"uris":["http://zotero.org/users/5414506/items/7XEVGW94"],"itemData":{"id":14643,"type":"article-journal","abstract":"Much politico-economic research on individuals' preferences is cross-sectional and does not model dynamic aspects of preference or attitude formation. I present a Bayesian dynamic panel model, which facilitates the analysis of repeated preferences using individual-level panel data. My model deals with three problems. First, I explicitly include feedback from previous preferences taking into account that available survey measures of preferences are categorical. Second, I model individuals' initial conditions when entering the panel as resulting from observed and unobserved individual attributes. Third, I capture unobserved individual preference heterogeneity both via standard parametric random effects and a robust alternative based on Bayesian nonparametric density estimation. I use this model to analyze the impact of income and wealth on preferences for government intervention using the British Household Panel Study from 1991 to 2007.","container-title":"Political Analysis","ISSN":"1047-1987","issue":"3","note":"publisher: [Oxford University Press, Society for Political Methodology]","page":"314-333","source":"JSTOR","title":"Modeling Dynamic Preferences: A Bayesian Robust Dynamic Latent Ordered Probit Model","title-short":"Modeling Dynamic Preferences","volume":"21","author":[{"family":"Stegmueller","given":"Daniel"}],"issued":{"date-parts":[["2013"]]},"citation-key":"stegmueller_modeling_2013"}}],"schema":"https://github.com/citation-style-language/schema/raw/master/csl-citation.json"} </w:instrText>
      </w:r>
      <w:r w:rsidR="00500FB3" w:rsidRPr="00D84938">
        <w:fldChar w:fldCharType="separate"/>
      </w:r>
      <w:r w:rsidR="00BB72ED" w:rsidRPr="00D84938">
        <w:t>(Helgason &amp; Rehm, 2023; Langsæther et al., 2022; Stegmueller, 2013)</w:t>
      </w:r>
      <w:r w:rsidR="00500FB3" w:rsidRPr="00D84938">
        <w:fldChar w:fldCharType="end"/>
      </w:r>
      <w:r w:rsidR="0001028D" w:rsidRPr="00D84938">
        <w:t>.</w:t>
      </w:r>
      <w:r w:rsidR="00965E4F" w:rsidRPr="00D84938">
        <w:t xml:space="preserve"> It is also noteworthy </w:t>
      </w:r>
      <w:r w:rsidR="00425BFA" w:rsidRPr="00D84938">
        <w:t xml:space="preserve">that mobile individuals </w:t>
      </w:r>
      <w:r w:rsidR="00965E4F" w:rsidRPr="00D84938">
        <w:t xml:space="preserve">show more nuanced preferences when compared to those </w:t>
      </w:r>
      <w:r w:rsidR="0023746E" w:rsidRPr="00D84938">
        <w:t xml:space="preserve">with </w:t>
      </w:r>
      <w:r w:rsidR="00965E4F" w:rsidRPr="00D84938">
        <w:t>homogenous</w:t>
      </w:r>
      <w:r w:rsidR="008301A5" w:rsidRPr="00D84938">
        <w:t>-stable</w:t>
      </w:r>
      <w:r w:rsidR="00965E4F" w:rsidRPr="00D84938">
        <w:t xml:space="preserve"> </w:t>
      </w:r>
      <w:r w:rsidR="0023746E" w:rsidRPr="00D84938">
        <w:t xml:space="preserve">working or </w:t>
      </w:r>
      <w:r w:rsidR="00651C87" w:rsidRPr="00D84938">
        <w:t>upper-class</w:t>
      </w:r>
      <w:r w:rsidR="0023746E" w:rsidRPr="00D84938">
        <w:t xml:space="preserve"> mobility </w:t>
      </w:r>
      <w:r w:rsidR="00327DA6" w:rsidRPr="00D84938">
        <w:t>trajectories</w:t>
      </w:r>
      <w:r w:rsidR="00425BFA" w:rsidRPr="00D84938">
        <w:t xml:space="preserve"> </w:t>
      </w:r>
      <w:r w:rsidR="00425BFA" w:rsidRPr="00D84938">
        <w:fldChar w:fldCharType="begin"/>
      </w:r>
      <w:r w:rsidR="00351642" w:rsidRPr="00D84938">
        <w:instrText xml:space="preserve"> ADDIN ZOTERO_ITEM CSL_CITATION {"citationID":"YHlDVvjm","properties":{"formattedCitation":"(Helgason &amp; Rehm, 2024)","plainCitation":"(Helgason &amp; Rehm, 2024)","noteIndex":0},"citationItems":[{"id":13341,"uris":["http://zotero.org/users/5414506/items/YB26IELD"],"itemData":{"id":13341,"type":"article-journal","abstract":"While there is a strong cross-sectional association between social class and political attitudes, recent research—based on longitudinal data—finds that changes in class are, at most, weakly related to changes in such attitudes. One common explanation for this finding is that early life socialization affects both social class and political attitudes and that class has little, if any, direct effect on them. In this manuscript, we explore an alternative explanation that centers on the importance of cumulative class experiences for the long-term evolution of attitudes. To evaluate this perspective, we leverage data from the British Household Panel Survey, which contains measures of economic values that span up to 16 years, as well as complete work-life histories of respondents that allow us to track individual class experiences over people’s life span. Our findings show that cumulative class experiences are strongly associated with the development of economic values.","container-title":"Social Forces","DOI":"10.1093/sf/soae135","ISSN":"1534-7605","journalAbbreviation":"Social Forces","page":"soae135","source":"Silverchair","title":"Class experiences and the long-term evolution of economic values","author":[{"family":"Helgason","given":"Agnar Freyr"},{"family":"Rehm","given":"Philipp"}],"issued":{"date-parts":[["2024",9,24]]},"citation-key":"helgason_class_2024"}}],"schema":"https://github.com/citation-style-language/schema/raw/master/csl-citation.json"} </w:instrText>
      </w:r>
      <w:r w:rsidR="00425BFA" w:rsidRPr="00D84938">
        <w:fldChar w:fldCharType="separate"/>
      </w:r>
      <w:r w:rsidR="00224919" w:rsidRPr="00D84938">
        <w:t>(Helgason &amp; Rehm, 2024)</w:t>
      </w:r>
      <w:r w:rsidR="00425BFA" w:rsidRPr="00D84938">
        <w:fldChar w:fldCharType="end"/>
      </w:r>
      <w:r w:rsidR="006A725F" w:rsidRPr="00D84938">
        <w:t xml:space="preserve">. </w:t>
      </w:r>
      <w:r w:rsidR="00912E2D" w:rsidRPr="00D84938">
        <w:t xml:space="preserve">Similarly, in the British case, it has been shown that upwardly mobile individuals are more prone to </w:t>
      </w:r>
      <w:r w:rsidR="00035F55" w:rsidRPr="00D84938">
        <w:t>vote for</w:t>
      </w:r>
      <w:r w:rsidR="00912E2D" w:rsidRPr="00D84938">
        <w:t xml:space="preserve"> </w:t>
      </w:r>
      <w:r w:rsidR="00035F55" w:rsidRPr="00D84938">
        <w:t>the conservative party</w:t>
      </w:r>
      <w:r w:rsidR="003305C6" w:rsidRPr="00D84938">
        <w:t xml:space="preserve">, known for its pro-market stances in </w:t>
      </w:r>
      <w:r w:rsidR="000A2AB2" w:rsidRPr="00D84938">
        <w:t>terms of welfare provision</w:t>
      </w:r>
      <w:r w:rsidR="00035F55" w:rsidRPr="00D84938">
        <w:t xml:space="preserve"> </w:t>
      </w:r>
      <w:r w:rsidR="00912E2D" w:rsidRPr="00D84938">
        <w:fldChar w:fldCharType="begin"/>
      </w:r>
      <w:r w:rsidR="00351642" w:rsidRPr="00D84938">
        <w:instrText xml:space="preserve"> ADDIN ZOTERO_ITEM CSL_CITATION {"citationID":"ToXk7hxe","properties":{"formattedCitation":"(Helgason &amp; Rehm, 2023)","plainCitation":"(Helgason &amp; Rehm, 2023)","noteIndex":0},"citationItems":[{"id":13343,"uris":["http://zotero.org/users/5414506/items/3FUL3QQA"],"itemData":{"id":13343,"type":"article-journal","abstract":"Income and political attitudes are powerfully correlated in cross-sectional data, yet research based on panel data finds at most a weak correlation. In this paper, we examine this puzzling pattern by exploring the long-term evolution of attitudes over the life cycle. We evaluate the predictions of five different explanations on the relationship between attitudes and income experiences. These explanations focus on, respectively: socialization, anticipation, myopic self-interest, learning and status maximization. We employ accelerated longitudinal design models using data on core political values that span up to sixteen years from the British Household Panel Survey. Our findings reconcile the mixed evidence in the literature: the correlation between income and political attitudes, strong in cross-sectional studies but weak in short panel studies, emerges because attitudes crystallize – slowly but systematically – as income evolves over the life cycle. This pattern is most consistent with the learning explanation.","container-title":"European Journal of Political Research","DOI":"10.1111/1475-6765.12506","ISSN":"1475-6765","issue":"1","language":"en","license":"© 2022 European Consortium for Political Research.","note":"_eprint: https://onlinelibrary.wiley.com/doi/pdf/10.1111/1475-6765.12506","page":"264-284","source":"Wiley Online Library","title":"Long-term income trajectories and the evolution of political attitudes","volume":"62","author":[{"family":"Helgason","given":"Agnar Freyr"},{"family":"Rehm","given":"Philipp"}],"issued":{"date-parts":[["2023"]]},"citation-key":"helgason_longterm_2023"}}],"schema":"https://github.com/citation-style-language/schema/raw/master/csl-citation.json"} </w:instrText>
      </w:r>
      <w:r w:rsidR="00912E2D" w:rsidRPr="00D84938">
        <w:fldChar w:fldCharType="separate"/>
      </w:r>
      <w:r w:rsidR="00224919" w:rsidRPr="00D84938">
        <w:t>(Helgason &amp; Rehm, 2023)</w:t>
      </w:r>
      <w:r w:rsidR="00912E2D" w:rsidRPr="00D84938">
        <w:fldChar w:fldCharType="end"/>
      </w:r>
      <w:r w:rsidR="00874EC8" w:rsidRPr="00D84938">
        <w:t xml:space="preserve">. Although this evidence has not directly addressed market justice preferences, it provides some clues </w:t>
      </w:r>
      <w:r w:rsidR="00A053AA" w:rsidRPr="00D84938">
        <w:t>on</w:t>
      </w:r>
      <w:r w:rsidR="00874EC8" w:rsidRPr="00D84938">
        <w:t xml:space="preserve"> how their relationship with market justice preferences can be expected.</w:t>
      </w:r>
    </w:p>
    <w:p w14:paraId="4535F964" w14:textId="2CEACEA6" w:rsidR="0001028D" w:rsidRPr="00D84938" w:rsidRDefault="00711ED1" w:rsidP="0001028D">
      <w:r w:rsidRPr="00D84938">
        <w:t xml:space="preserve">In line with the above, I expect that individuals who increase their socioeconomic status </w:t>
      </w:r>
      <w:r w:rsidR="002201CA" w:rsidRPr="00D84938">
        <w:t xml:space="preserve">across the occupational ladder </w:t>
      </w:r>
      <w:r w:rsidRPr="00D84938">
        <w:t>support market justice preferences to a greater extent</w:t>
      </w:r>
      <w:r w:rsidR="00085F00" w:rsidRPr="00D84938">
        <w:t xml:space="preserve"> (</w:t>
      </w:r>
      <w:r w:rsidR="00085F00" w:rsidRPr="00D84938">
        <w:rPr>
          <w:i/>
          <w:iCs/>
        </w:rPr>
        <w:t>market legitimacy</w:t>
      </w:r>
      <w:r w:rsidR="00085F00" w:rsidRPr="00D84938">
        <w:t>)</w:t>
      </w:r>
      <w:r w:rsidRPr="00D84938">
        <w:t xml:space="preserve">. </w:t>
      </w:r>
      <w:r w:rsidR="008F5818" w:rsidRPr="00D84938">
        <w:t>Nevertheless, how do changes in interpersonal networks affect market justice preferences?</w:t>
      </w:r>
      <w:r w:rsidR="00BA7873" w:rsidRPr="00D84938">
        <w:t xml:space="preserve"> </w:t>
      </w:r>
    </w:p>
    <w:p w14:paraId="15237431" w14:textId="0EC6FCD2" w:rsidR="002632A2" w:rsidRPr="00D84938" w:rsidRDefault="00606669" w:rsidP="007D5628">
      <w:pPr>
        <w:pStyle w:val="Heading3"/>
      </w:pPr>
      <w:r w:rsidRPr="00D84938">
        <w:t xml:space="preserve">Network structure and attitudes towards </w:t>
      </w:r>
      <w:r w:rsidR="007D5628" w:rsidRPr="00D84938">
        <w:t xml:space="preserve">economic inequality </w:t>
      </w:r>
    </w:p>
    <w:p w14:paraId="021BC5E1" w14:textId="1DA1EBEB" w:rsidR="00505BE4" w:rsidRPr="00D84938" w:rsidRDefault="00650640" w:rsidP="00967CE2">
      <w:r>
        <w:t xml:space="preserve">Beyond the individual structural position, </w:t>
      </w:r>
      <w:r w:rsidR="00830188">
        <w:t>literature</w:t>
      </w:r>
      <w:r w:rsidR="00F554C2">
        <w:t xml:space="preserve"> has argued that social networks also contribute to attitude formation in different manners. In this regard</w:t>
      </w:r>
      <w:r w:rsidR="007C096E">
        <w:t xml:space="preserve">, </w:t>
      </w:r>
      <w:r w:rsidR="00C66B68">
        <w:t xml:space="preserve">a </w:t>
      </w:r>
      <w:r w:rsidR="007C096E">
        <w:t>s</w:t>
      </w:r>
      <w:r w:rsidR="00186220">
        <w:t>tronger justification of</w:t>
      </w:r>
      <w:r w:rsidR="00606669">
        <w:t xml:space="preserve"> </w:t>
      </w:r>
      <w:r w:rsidR="00213E22">
        <w:t>inequality</w:t>
      </w:r>
      <w:r w:rsidR="00606669">
        <w:t xml:space="preserve"> is not solely explained by individual self-interest or </w:t>
      </w:r>
      <w:r w:rsidR="003E2DCE">
        <w:t xml:space="preserve">normative </w:t>
      </w:r>
      <w:r w:rsidR="00286E98">
        <w:t>value-driven</w:t>
      </w:r>
      <w:r w:rsidR="003E2DCE">
        <w:t xml:space="preserve"> explanation</w:t>
      </w:r>
      <w:r w:rsidR="00B116E4">
        <w:t>s</w:t>
      </w:r>
      <w:r w:rsidR="00BF4B1F">
        <w:t xml:space="preserve"> </w:t>
      </w:r>
      <w:r>
        <w:fldChar w:fldCharType="begin"/>
      </w:r>
      <w:r>
        <w:instrText xml:space="preserve"> ADDIN ZOTERO_ITEM CSL_CITATION {"citationID":"4azlUoE9","properties":{"formattedCitation":"(Kulin &amp; Svallfors, 2013; Maldonado, Olivos, Castillo, Atria, &amp; Azar, 2019)","plainCitation":"(Kulin &amp; Svallfors, 2013; Maldonado, Olivos, Castillo, Atria, &amp; Azar, 2019)","noteIndex":0},"citationItems":[{"id":730,"uris":["http://zotero.org/users/5414506/items/WPAMV5XJ"],"itemData":{"id":730,"type":"article-journal","abstract":"Using data from the European Social Survey, we analyse the link between basic human values and attitudes towards redistribution, and how that link differs among classes and across countries. We assess whether and why the class-specific impact of self-transcendence and self-enhancement values on attitudes towards redistribution differs across a selection of European countries. The results show that the links between values and attitudes are generally stronger in more materially secure and privileged classes. However, the relative strength of the associations varies substantially across countries. Where inequality is smaller and poverty less prevalent, the link between values and attitudes becomes less class-specific. These findings provide support for our two main interpretations: (a) that welfare policies mitigate the class-specific risks that people are exposed to, which make values more salient and effective among workers; and (b) that the existence of visible and salient redistributive policies works to make clearer the cognitive link between abstract values and support for concrete policies.","container-title":"European Sociological Review","DOI":"10.1093/esr/jcr046","ISSN":"02667215","issue":"2","note":"Citation Key: Kulin2013","page":"155-167","title":"Class, values, and attitudes towards redistribution: A European comparison","volume":"29","author":[{"family":"Kulin","given":"Joakim"},{"family":"Svallfors","given":"Stefan"}],"issued":{"date-parts":[["2013"]]},"citation-key":"Kulin2013"}},{"id":727,"uris":["http://zotero.org/users/5414506/items/IWC37GLI"],"itemData":{"id":727,"type":"article-journal","abstract":"In this article, we explore the associations of people’s valuations of universal healthcare with risk exposure and humanitarianism across diverse institutional contexts. We argue that both micro-level factors increase the valuations. Furthermore, interactions between material interests and humanitarians are expected. This work also hypothesizes that institutional contexts with employment-independent healthcare systems should modify the effect of risk exposure. Following a comparative framework, we test the expectations by using the International Social Survey Programme 2011 health module for 28 developed and developing countries. Results suggest opposite effects for the factors under analysis. While risk exposure decreases the willingness to pay taxes for the provision of universal healthcare, humanitarianism strongly fosters the valuation. Furthermore, we find statistical significant interactions between material interests and humanitarianism. Results also suggest substantive cross-level interactions between risk exposure and healthcare systems. Findings are robust to different modeling strategies that control for standard micro-level variables (income and egalitarianism), individual factors and observed and unobserved country characteristics. The article lays out implications of these findings.","container-title":"Social Justice Research","DOI":"10.1007/s11211-019-00336-6","note":"Citation Key: Maldonadoetal2019","page":"349 283","title":"Risk Exposure, Humanitarianism and Willingness to Pay for Universal Healthcare: A Cross-National Analysis of 28 Countries","title-short":"Risk Exposure, Humanitarianism and Willingness to Pay for Universal Healthcare","volume":"32","author":[{"family":"Maldonado","given":"Luis"},{"family":"Olivos","given":"Francisco"},{"family":"Castillo","given":"Juan Carlos"},{"family":"Atria","given":"Jorge"},{"family":"Azar","given":"Ariel"}],"issued":{"date-parts":[["2019",7,5]]},"citation-key":"Maldonadoetal2019"}}],"schema":"https://github.com/citation-style-language/schema/raw/master/csl-citation.json"} </w:instrText>
      </w:r>
      <w:r>
        <w:fldChar w:fldCharType="separate"/>
      </w:r>
      <w:r w:rsidR="00224919">
        <w:t xml:space="preserve">(Kulin &amp; Svallfors, 2013; Maldonado, Olivos, Castillo, Atria, </w:t>
      </w:r>
      <w:r w:rsidR="00224919">
        <w:lastRenderedPageBreak/>
        <w:t>&amp; Azar, 2019)</w:t>
      </w:r>
      <w:r>
        <w:fldChar w:fldCharType="end"/>
      </w:r>
      <w:r w:rsidR="00BF4B1F">
        <w:t>.</w:t>
      </w:r>
      <w:r w:rsidR="00991518">
        <w:t xml:space="preserve"> </w:t>
      </w:r>
      <w:r w:rsidR="00C770B0">
        <w:t>Recently</w:t>
      </w:r>
      <w:r w:rsidR="00A251D2">
        <w:t xml:space="preserve">, it has been scrutinized the </w:t>
      </w:r>
      <w:r w:rsidR="00B459A8">
        <w:t xml:space="preserve">role of network class profiles – understood as the share of ties toward specific social </w:t>
      </w:r>
      <w:r w:rsidR="3CFB3EFC">
        <w:t>classes and</w:t>
      </w:r>
      <w:r w:rsidR="006E30EA">
        <w:t xml:space="preserve"> </w:t>
      </w:r>
      <w:r w:rsidR="00C23273">
        <w:t>has</w:t>
      </w:r>
      <w:r w:rsidR="6D089AC3">
        <w:t xml:space="preserve"> been</w:t>
      </w:r>
      <w:r w:rsidR="00B459A8">
        <w:t xml:space="preserve"> found that</w:t>
      </w:r>
      <w:r w:rsidR="61356DE4">
        <w:t xml:space="preserve"> higher ties to</w:t>
      </w:r>
      <w:r w:rsidR="00B459A8">
        <w:t xml:space="preserve"> working-class </w:t>
      </w:r>
      <w:r w:rsidR="5AF96158">
        <w:t xml:space="preserve">(upper-class) </w:t>
      </w:r>
      <w:r w:rsidR="00B459A8">
        <w:t>positions are associated with higher</w:t>
      </w:r>
      <w:r w:rsidR="413CC3F2">
        <w:t xml:space="preserve"> (lower)</w:t>
      </w:r>
      <w:r w:rsidR="00B459A8">
        <w:t xml:space="preserve"> perceived income inequality </w:t>
      </w:r>
      <w:r>
        <w:fldChar w:fldCharType="begin"/>
      </w:r>
      <w:r>
        <w:instrText xml:space="preserve"> ADDIN ZOTERO_ITEM CSL_CITATION {"citationID":"8MdnXq6X","properties":{"formattedCitation":"(Cobo-Arroyo, 2022)","plainCitation":"(Cobo-Arroyo, 2022)","noteIndex":0},"citationItems":[{"id":14760,"uris":["http://zotero.org/users/5414506/items/TZ3NJSFK"],"itemData":{"id":14760,"type":"thesis","abstract":"Numerous studies have tried to explain the main factors affecting individual perceptions of income inequality, focusing on social class as a key determinant. However, the empirical literature shows that much of the relationship between one's class position and the perception of inequality remains unexplained after controlling for other socioeconomic variables. This paper aims to study whether the class profile of personal contact networks influences the perception of income distribution in Spain beyond the class of belonging of each individual. Since we acquire information about the economic and political reality in which we live mainly from our closest circle of contacts, this information will be biased according to the class position of this influential group. In order to analyze this question, we employed data from a telephone survey administered to a representative sample (n=3000) of the Spanish population, which includes a \"position generator\", an instrument used to measure the social network of each respondent. The results obtained in the research show that there is some class segregation in personal social networks. People tend to relate and establish links with individuals of the same social position and other workers in the same profession. In addition, there is evidence in favor of an association between the characteristics of personal ties and the perception of inequality in income distribution. Personal attitudes and beliefs, also in this area, are affected by the social influence of the group. In particular, people with access to higher social positions tend to perceive that income inequalities in Spain are lower (and vice versa) because they are influenced by the ideas and perceptions of their group.","language":"Español","publisher":"Universidade da Coruña","source":"Zotero","title":"Influencia de las redes sobre la percepción subjetiva de la distribución de ingresos en España","URL":"https://ruc.udc.es/dspace/handle/2183/36667","author":[{"family":"Cobo-Arroyo","given":"Paula"}],"issued":{"date-parts":[["2022"]]},"citation-key":"cobo-arroyo_influencia_2022"}}],"schema":"https://github.com/citation-style-language/schema/raw/master/csl-citation.json"} </w:instrText>
      </w:r>
      <w:r>
        <w:fldChar w:fldCharType="separate"/>
      </w:r>
      <w:r w:rsidR="00251673">
        <w:t>(Cobo-Arroyo, 2022)</w:t>
      </w:r>
      <w:r>
        <w:fldChar w:fldCharType="end"/>
      </w:r>
      <w:r w:rsidR="00B459A8">
        <w:t xml:space="preserve"> and stronger</w:t>
      </w:r>
      <w:r w:rsidR="25556E09">
        <w:t xml:space="preserve"> (weaker)</w:t>
      </w:r>
      <w:r w:rsidR="00B459A8">
        <w:t xml:space="preserve"> support for inequality reduction </w:t>
      </w:r>
      <w:r>
        <w:fldChar w:fldCharType="begin"/>
      </w:r>
      <w:r>
        <w:instrText xml:space="preserve"> ADDIN ZOTERO_ITEM CSL_CITATION {"citationID":"NHsfZ77R","properties":{"formattedCitation":"(Lindh &amp; Andersson, 2024)","plainCitation":"(Lindh &amp; Andersson, 2024)","noteIndex":0},"citationItems":[{"id":13611,"uris":["http://zotero.org/users/5414506/items/BU5EWGDY"],"itemData":{"id":13611,"type":"article-journal","abstract":"The theoretical proposition that social networks contribute to class divides in political attitudes has rarely been further developed or empirically scrutinized with individual-level data on a large cross-national scale. In this article, we theorize and empirically examine how the class profiles of personal networks may shape individual attitudes to income inequality from a country-comparative perspective. Using multilevel modeling and data from the ISSP Social Networks and Resources module, covering 29 countries, we find that having more family, friends, and acquaintances in upper-middle-class positions is associated with lower support for reducing inequality, while having more social ties to working-class positions is associated with higher support for reducing inequality. We also assess how these relationships differ across countries depending on the institutional context, finding that both own class location and the class profiles of personal networks are more strongly related to attitudes to income inequality in countries with a higher rate of government redistribution. The study provides new theoretical and empirical insights into the importance of personal networks’ class profiles for shaping individual attitudes and structural ideological divisions linked to economic inequality, while also suggesting that social networks are key to understanding institutionally embedded distributive conflicts from a country-comparative perspective.","container-title":"European Sociological Review","DOI":"10.1093/esr/jcae039","ISSN":"0266-7215","journalAbbreviation":"European Sociological Review","page":"jcae039","source":"Silverchair","title":"Social networks and distributive conflict: the class divide in social ties and attitudes to income inequality across 29 countries","title-short":"Social networks and distributive conflict","author":[{"family":"Lindh","given":"Arvid"},{"family":"Andersson","given":"Anton B"}],"issued":{"date-parts":[["2024",10,25]]},"citation-key":"lindh_social_2024"}}],"schema":"https://github.com/citation-style-language/schema/raw/master/csl-citation.json"} </w:instrText>
      </w:r>
      <w:r>
        <w:fldChar w:fldCharType="separate"/>
      </w:r>
      <w:r w:rsidR="00224919">
        <w:t>(Lindh &amp; Andersson, 2024)</w:t>
      </w:r>
      <w:r>
        <w:fldChar w:fldCharType="end"/>
      </w:r>
      <w:r w:rsidR="507E00AD">
        <w:t>.</w:t>
      </w:r>
      <w:r w:rsidR="00967CE2">
        <w:t xml:space="preserve"> In this sense, </w:t>
      </w:r>
      <w:r w:rsidR="1A889828">
        <w:t xml:space="preserve">it is argued that </w:t>
      </w:r>
      <w:r w:rsidR="00967CE2">
        <w:t xml:space="preserve">networks shape attitudes and political preferences through social influence implying that individuals adjust their views accordingly based on the information </w:t>
      </w:r>
      <w:r w:rsidR="35C8D497">
        <w:t>obtained</w:t>
      </w:r>
      <w:r w:rsidR="00967CE2">
        <w:t xml:space="preserve"> through their network ties </w:t>
      </w:r>
      <w:r>
        <w:fldChar w:fldCharType="begin"/>
      </w:r>
      <w:r>
        <w:instrText xml:space="preserve"> ADDIN ZOTERO_ITEM CSL_CITATION {"citationID":"F9Y9Vnni","properties":{"formattedCitation":"(Lindh et al., 2021)","plainCitation":"(Lindh et al., 2021)","noteIndex":0},"citationItems":[{"id":28,"uris":["http://zotero.org/users/5414506/items/Y8CKHD3Z"],"itemData":{"id":28,"type":"article-journal","abstract":"Abstract\n            Previous research provides a detailed picture of class differences in political attitudes. Less is however known about the social structures that enforce this political divide across social classes. This article contributes towards filling this gap by considering how the class profile of personal social networks influences political attitudes. We propose a general framework for incorporating an individual’s social network into class analysis of political preferences. Using Sweden as a case, we empirically evaluate our approach using a population survey with information about the respondents’ own employment situation, egocentric networks, and political attitudes in terms of redistribution and welfare chauvinism. We find that there is considerable class segregation in social networks as individuals tend to have more ties within their own and neighbouring class positions. Concerning political preferences, results show that: (i) a substantive part of the class–attitude relationship is shaped by a person’s social network; (ii) the class profile of networks influences attitudes over and above one’s own class position; (iii) class segregation in networks fortifies class divides in political attitudes. We thus conclude that social networks constitute a (hitherto) ‘missing link’ in class analysis of political preferences that merits careful consideration in theoretical models of contemporary politics.","container-title":"European Sociological Review","DOI":"10.1093/esr/jcab010","ISSN":"0266-7215, 1468-2672","issue":"5","language":"en","page":"695-712","source":"DOI.org (Crossref)","title":"The Missing Link: Network Influences on Class Divides in Political Attitudes","title-short":"The Missing Link","volume":"37","author":[{"family":"Lindh","given":"Arvid"},{"family":"Andersson","given":"Anton B"},{"family":"Völker","given":"Beate"}],"issued":{"date-parts":[["2021",9,20]]},"citation-key":"lindh_missing_2021"}}],"schema":"https://github.com/citation-style-language/schema/raw/master/csl-citation.json"} </w:instrText>
      </w:r>
      <w:r>
        <w:fldChar w:fldCharType="separate"/>
      </w:r>
      <w:r w:rsidR="00967CE2">
        <w:t>(Lindh et al., 2021)</w:t>
      </w:r>
      <w:r>
        <w:fldChar w:fldCharType="end"/>
      </w:r>
      <w:r w:rsidR="00967CE2">
        <w:t xml:space="preserve">. </w:t>
      </w:r>
    </w:p>
    <w:p w14:paraId="7D524112" w14:textId="581C380C" w:rsidR="0072330B" w:rsidRDefault="00967CE2" w:rsidP="0072330B">
      <w:r>
        <w:t>O</w:t>
      </w:r>
      <w:r w:rsidR="006E30EA">
        <w:t>ther studies have taken a step forward</w:t>
      </w:r>
      <w:r w:rsidR="56810765">
        <w:t xml:space="preserve"> </w:t>
      </w:r>
      <w:r w:rsidR="006E30EA">
        <w:t xml:space="preserve">the single class-profile approach and have shown that </w:t>
      </w:r>
      <w:r w:rsidR="60F3DF7B">
        <w:t xml:space="preserve">the </w:t>
      </w:r>
      <w:r w:rsidR="006E30EA" w:rsidRPr="2BF6615A">
        <w:rPr>
          <w:i/>
          <w:iCs/>
        </w:rPr>
        <w:t>simultaneou</w:t>
      </w:r>
      <w:r w:rsidR="05C50F2B" w:rsidRPr="2BF6615A">
        <w:rPr>
          <w:i/>
          <w:iCs/>
        </w:rPr>
        <w:t xml:space="preserve">s </w:t>
      </w:r>
      <w:r w:rsidR="05C50F2B" w:rsidRPr="2BF6615A">
        <w:t>connection</w:t>
      </w:r>
      <w:r w:rsidR="006E30EA">
        <w:t xml:space="preserve"> to diverse socioeconomic status positions is associated with more critical views on economic inequality. </w:t>
      </w:r>
      <w:r w:rsidR="00006784">
        <w:t xml:space="preserve">In particular, </w:t>
      </w:r>
      <w:r w:rsidR="00606669">
        <w:t>socioeconomic diversity in interpersonal networks</w:t>
      </w:r>
      <w:r w:rsidR="00141B55">
        <w:t xml:space="preserve"> (</w:t>
      </w:r>
      <w:r w:rsidR="00997161" w:rsidRPr="2BF6615A">
        <w:rPr>
          <w:i/>
          <w:iCs/>
        </w:rPr>
        <w:t>diversity</w:t>
      </w:r>
      <w:r w:rsidR="00997161">
        <w:t xml:space="preserve"> onwards)</w:t>
      </w:r>
      <w:r w:rsidR="00606669">
        <w:t>—</w:t>
      </w:r>
      <w:r w:rsidR="00D647CB">
        <w:t xml:space="preserve"> </w:t>
      </w:r>
      <w:r w:rsidR="00606669">
        <w:t xml:space="preserve">understood as the degree </w:t>
      </w:r>
      <w:r w:rsidR="00D647CB">
        <w:t xml:space="preserve">of </w:t>
      </w:r>
      <w:r w:rsidR="00606669">
        <w:t xml:space="preserve">connectedness to dissimilar </w:t>
      </w:r>
      <w:r w:rsidR="00E63A81">
        <w:t>socioeconomic positions</w:t>
      </w:r>
      <w:r w:rsidR="00606669">
        <w:t xml:space="preserve"> (e.g., occupations)</w:t>
      </w:r>
      <w:r w:rsidR="00E94E99">
        <w:t xml:space="preserve"> has been brought into the discussion </w:t>
      </w:r>
      <w:r w:rsidR="00EA0AFA">
        <w:t xml:space="preserve">of how networks contribute to the </w:t>
      </w:r>
      <w:r w:rsidR="00E94E99">
        <w:t>formation of attitudes toward economic inequality</w:t>
      </w:r>
      <w:r w:rsidR="0097338E">
        <w:t xml:space="preserve"> </w:t>
      </w:r>
      <w:r>
        <w:fldChar w:fldCharType="begin"/>
      </w:r>
      <w:r>
        <w:instrText xml:space="preserve"> ADDIN ZOTERO_ITEM CSL_CITATION {"citationID":"R3TSlnHs","properties":{"formattedCitation":"(Otero &amp; Mendoza, 2023)","plainCitation":"(Otero &amp; Mendoza, 2023)","noteIndex":0},"citationItems":[{"id":3220,"uris":["http://zotero.org/users/5414506/items/99Z8XYDM"],"itemData":{"id":3220,"type":"article-journal","abstract":"We examine how inter-class relationships shape attitudes towards inequality. Our theoretical frame defines attitudes towards inequality as ethical dispositions and hypothesises that class-based network diversity may favour the development of what has been termed a ?reflexive habitus? that likely pushes for more egalitarian dispositions. The focus of our enquiry is on Chile ? one of the most unequal countries in the world. We use large-scale representative survey data collected in 2016 (N?=?2927). Results of our regression analyses indicate that class diversity in social networks strongly increases awareness of inequality and more egalitarian preferences while reducing belief in meritocracy and the perception that the current distribution is fair. Additional analyses suggest that network diversity influences views on inequality to a similar degree among individuals from different social classes, except for meritocratic beliefs, where network diversity especially affects the upper class. We conclude by discussing the importance of reducing socio-economic segregation.","container-title":"Sociology","DOI":"10.1177/00380385231217625","ISSN":"0038-0385","note":"publisher: SAGE Publications Ltd","page":"00380385231217625","source":"SAGE Journals","title":"The Power of Diversity: Class, Networks and Attitudes Towards Inequality","title-short":"The Power of Diversity","author":[{"family":"Otero","given":"Gabriel"},{"family":"Mendoza","given":"Manuela"}],"issued":{"date-parts":[["2023",12,29]]},"citation-key":"otero_power_2023"}}],"schema":"https://github.com/citation-style-language/schema/raw/master/csl-citation.json"} </w:instrText>
      </w:r>
      <w:r>
        <w:fldChar w:fldCharType="separate"/>
      </w:r>
      <w:r w:rsidR="00224919">
        <w:t>(Otero &amp; Mendoza, 2023)</w:t>
      </w:r>
      <w:r>
        <w:fldChar w:fldCharType="end"/>
      </w:r>
      <w:r w:rsidR="0097338E">
        <w:t>.</w:t>
      </w:r>
      <w:r w:rsidR="00606669">
        <w:t xml:space="preserve"> </w:t>
      </w:r>
      <w:r>
        <w:t>In this sense</w:t>
      </w:r>
      <w:r w:rsidR="0042695C">
        <w:t>,</w:t>
      </w:r>
      <w:r>
        <w:t xml:space="preserve"> it has been argued that</w:t>
      </w:r>
      <w:r w:rsidR="0042695C">
        <w:t xml:space="preserve"> </w:t>
      </w:r>
      <w:r w:rsidR="002A06DF">
        <w:t>dissimilarity</w:t>
      </w:r>
      <w:r w:rsidR="00E40CE9">
        <w:t xml:space="preserve"> within networks refers to cross-cutting </w:t>
      </w:r>
      <w:r w:rsidR="009D1B2A">
        <w:t>social circles</w:t>
      </w:r>
      <w:r w:rsidR="00F5037E">
        <w:t xml:space="preserve"> </w:t>
      </w:r>
      <w:r w:rsidR="00793771">
        <w:t xml:space="preserve">which implies </w:t>
      </w:r>
      <w:r w:rsidR="00F5037E">
        <w:t xml:space="preserve">access to diverse life experiences and </w:t>
      </w:r>
      <w:r w:rsidR="00EA3A95">
        <w:t>broader exposure to information</w:t>
      </w:r>
      <w:r w:rsidR="00E40CE9">
        <w:t xml:space="preserve"> </w:t>
      </w:r>
      <w:r>
        <w:fldChar w:fldCharType="begin"/>
      </w:r>
      <w:r>
        <w:instrText xml:space="preserve"> ADDIN ZOTERO_ITEM CSL_CITATION {"citationID":"zLVLd1nJ","properties":{"formattedCitation":"(Blau, 1977)","plainCitation":"(Blau, 1977)","noteIndex":0},"citationItems":[{"id":12,"uris":["http://zotero.org/users/5414506/items/TWQWFJRF"],"itemData":{"id":12,"type":"article-journal","abstract":"Social structure is conceptualized as the distributions of a population among social positions in a multidimensional space of positions. This quantitative conception of social structure is the basis for a deductive theory of the macrostructure of social associations in society. The likelihood that people engage in intergroup associations under specifiable structural conditions can bededuced from analaytic propositions about structural properties without any assumption about sociopsychological dispositions to establish intergroup associations, indeed, on the assumption that people prefer ingroup relations. Group size governs the probability of intergroup relations, a fact that has paradoxical implications for discrimination by a majority against a minority. Inequality impedes and heterogeneity promotes intergroup relations. The major structural condition that governs intergroup relations is the degree of connection of parameters. Intersecting parameters exert structural constraints to participate in intergroup relations; consolidated parameters impede them. The more differentiation of any kind penetrates into the substructures of society, the greater is the probability that extensive social relations integrate various segments in society.","container-title":"American Journal of Sociology","ISSN":"0002-9602","issue":"1","note":"publisher: University of Chicago Press","page":"26-54","source":"JSTOR","title":"A Macrosociological Theory of Social Structure","volume":"83","author":[{"family":"Blau","given":"Peter"}],"issued":{"date-parts":[["1977"]]},"citation-key":"blau_macrosociological_1977"}}],"schema":"https://github.com/citation-style-language/schema/raw/master/csl-citation.json"} </w:instrText>
      </w:r>
      <w:r>
        <w:fldChar w:fldCharType="separate"/>
      </w:r>
      <w:r w:rsidR="00251673">
        <w:t>(Blau, 1977)</w:t>
      </w:r>
      <w:r>
        <w:fldChar w:fldCharType="end"/>
      </w:r>
      <w:r w:rsidR="00C23831">
        <w:t xml:space="preserve">. </w:t>
      </w:r>
      <w:r>
        <w:t>Additionally</w:t>
      </w:r>
      <w:r w:rsidR="0072330B">
        <w:t xml:space="preserve">, </w:t>
      </w:r>
      <w:r>
        <w:t>another argument is</w:t>
      </w:r>
      <w:r w:rsidR="0072330B">
        <w:t xml:space="preserve"> that network ties act as inferential spaces </w:t>
      </w:r>
      <w:r>
        <w:fldChar w:fldCharType="begin"/>
      </w:r>
      <w:r>
        <w:instrText xml:space="preserve"> ADDIN ZOTERO_ITEM CSL_CITATION {"citationID":"If68ikdS","properties":{"formattedCitation":"(Mijs &amp; Roe, 2021)","plainCitation":"(Mijs &amp; Roe, 2021)","noteIndex":0},"citationItems":[{"id":10,"uris":["http://zotero.org/users/5414506/items/X5YEIHY2"],"itemData":{"id":10,"type":"article-journal","abstract":"As income inequality in the United States has reached an all-time high, commentators from across the political spectrum warn about the social implications of these economic changes. America, they fear, is “coming apart” as the gap between the rich and poor grows into a fault line. This paper provides a comprehensive review of empirical scholarship in sociology, education, demography, and economics in order to address the question: How have five decades of growing economic inequality shaped America's social landscape? We find that growing levels of income inequality have been accompanied by increasing socioeconomic segregation across (1) friendship networks and romantic partners, (2) residential neighborhoods, (3) K-12 and university education, and (4) workplaces and the labor market. The trends documented in this review give substance to commentators' concerns: compared to the 1970s, rich and poor Americans today are less likely to know one another and to share the same social spaces. The United States is a nation divided.","container-title":"Sociology Compass","DOI":"https://doi.org/10.1111/soc4.12884","issue":"6","journalAbbreviation":"Sociology Compass","language":"en","note":"Citation Key: mijs_is_2021","page":"e12884","source":"DOI.org (Crossref)","title":"Is America coming apart? Socioeconomic segregation in neighborhoods, schools, workplaces, and social networks, 1970–2020","title-short":"Is America coming apart?","volume":"15","author":[{"family":"Mijs","given":"Jonathan"},{"family":"Roe","given":"Elizabeth L."}],"issued":{"date-parts":[["2021",6]]},"citation-key":"mijs_is_2021"}}],"schema":"https://github.com/citation-style-language/schema/raw/master/csl-citation.json"} </w:instrText>
      </w:r>
      <w:r>
        <w:fldChar w:fldCharType="separate"/>
      </w:r>
      <w:r w:rsidR="0072330B" w:rsidRPr="2BF6615A">
        <w:rPr>
          <w:rFonts w:cs="Times New Roman"/>
        </w:rPr>
        <w:t>(Mijs &amp; Roe, 2021)</w:t>
      </w:r>
      <w:r>
        <w:fldChar w:fldCharType="end"/>
      </w:r>
      <w:r w:rsidR="003822D3">
        <w:t xml:space="preserve">. This implies that </w:t>
      </w:r>
      <w:r w:rsidR="0072330B">
        <w:t xml:space="preserve">individuals who reason and experience more integrated networks are much more likely to </w:t>
      </w:r>
      <w:r w:rsidR="00446671">
        <w:t xml:space="preserve">learn </w:t>
      </w:r>
      <w:r w:rsidR="0072330B">
        <w:t>and comprehend the</w:t>
      </w:r>
      <w:r w:rsidR="00446671">
        <w:t xml:space="preserve"> </w:t>
      </w:r>
      <w:r w:rsidR="00650640">
        <w:t xml:space="preserve">magnitude </w:t>
      </w:r>
      <w:r w:rsidR="0072330B">
        <w:t xml:space="preserve">and </w:t>
      </w:r>
      <w:r w:rsidR="00650640">
        <w:t>causes</w:t>
      </w:r>
      <w:r w:rsidR="0072330B">
        <w:t xml:space="preserve"> of inequality </w:t>
      </w:r>
      <w:r>
        <w:fldChar w:fldCharType="begin"/>
      </w:r>
      <w:r>
        <w:instrText xml:space="preserve"> ADDIN ZOTERO_ITEM CSL_CITATION {"citationID":"51FwKySn","properties":{"formattedCitation":"(Mijs &amp; Usmani, 2024)","plainCitation":"(Mijs &amp; Usmani, 2024)","noteIndex":0},"citationItems":[{"id":15481,"uris":["http://zotero.org/users/5414506/items/MQ5MDYL2"],"itemData":{"id":15481,"type":"article-journal","abstract":"Why do many people underestimate economic and racial inequality and maintain that theirs is a meritocratic society? Existing work suggests that people are rationalizing, misinformed, or misled. This article proposes an additional explanation: Inequality itself makes economic and racial disparities difficult to understand. In unequal societies, individuals establish their networks at formative institutions patterned by class and race. As a result, they unwittingly condition on key causal pathways when making descriptive and causal inferences about inequality. We use a simple agent-based model to show that, under circumstances typical to highly stratified societies, individuals will underestimate the extent of economic and racial inequality, downplay the importance of inherited advantages, and overestimate the relative importance of individual ability. Moreover, we show that they will both underestimate the extent of racial discrimination and overestimate its relative importance. Because segregated social worlds bias inference in these ways, all individuals (rich and poor) have principled reasons to favor less redistribution than they would if their social worlds were more integrated.","container-title":"Social Forces","DOI":"10.1093/sf/soae033","ISSN":"1534-7605","issue":"1","journalAbbreviation":"Social Forces","page":"45-65","source":"Silverchair","title":"How Segregation Ruins Inference: A Sociological Simulation of the Inequality Equilibrium","title-short":"How Segregation Ruins Inference","volume":"103","author":[{"family":"Mijs","given":"Jonathan"},{"family":"Usmani","given":"Adaner"}],"issued":{"date-parts":[["2024",9,1]]},"citation-key":"mijs_how_2024"}}],"schema":"https://github.com/citation-style-language/schema/raw/master/csl-citation.json"} </w:instrText>
      </w:r>
      <w:r>
        <w:fldChar w:fldCharType="separate"/>
      </w:r>
      <w:r w:rsidR="0072330B" w:rsidRPr="2BF6615A">
        <w:rPr>
          <w:rFonts w:cs="Times New Roman"/>
        </w:rPr>
        <w:t>(Mijs &amp; Usmani, 2024)</w:t>
      </w:r>
      <w:r>
        <w:fldChar w:fldCharType="end"/>
      </w:r>
      <w:r w:rsidR="0072330B">
        <w:t>.</w:t>
      </w:r>
      <w:r w:rsidR="00157312">
        <w:t xml:space="preserve"> </w:t>
      </w:r>
      <w:r w:rsidR="0072330B">
        <w:t xml:space="preserve">This diversity of experiences </w:t>
      </w:r>
      <w:r w:rsidR="0034481D">
        <w:t>can</w:t>
      </w:r>
      <w:r w:rsidR="00034289">
        <w:t xml:space="preserve"> leverage</w:t>
      </w:r>
      <w:r w:rsidR="00606669">
        <w:t xml:space="preserve"> the connection between economic inequality and labor market rewards </w:t>
      </w:r>
      <w:r w:rsidR="00A00051">
        <w:t>as</w:t>
      </w:r>
      <w:r w:rsidR="00B21B0F">
        <w:t xml:space="preserve"> cross-class contact </w:t>
      </w:r>
      <w:r w:rsidR="00A00051">
        <w:t xml:space="preserve">provides </w:t>
      </w:r>
      <w:r w:rsidR="00B0514A">
        <w:t xml:space="preserve">more diverse </w:t>
      </w:r>
      <w:r w:rsidR="00B21B0F">
        <w:t>information</w:t>
      </w:r>
      <w:r w:rsidR="00B0514A">
        <w:t xml:space="preserve"> and life </w:t>
      </w:r>
      <w:r w:rsidR="00E07528">
        <w:t>experiences</w:t>
      </w:r>
      <w:r w:rsidR="00B0514A">
        <w:t xml:space="preserve"> of others</w:t>
      </w:r>
      <w:r w:rsidR="00B21B0F">
        <w:t xml:space="preserve"> </w:t>
      </w:r>
      <w:r w:rsidR="00606669">
        <w:t xml:space="preserve">that may foster </w:t>
      </w:r>
      <w:r w:rsidR="00C23831">
        <w:t xml:space="preserve">empathy </w:t>
      </w:r>
      <w:r w:rsidR="00DD3EC1">
        <w:t>toward</w:t>
      </w:r>
      <w:r w:rsidR="00C23831">
        <w:t xml:space="preserve"> those in </w:t>
      </w:r>
      <w:r w:rsidR="00914016">
        <w:t xml:space="preserve">economic </w:t>
      </w:r>
      <w:r w:rsidR="00C23831">
        <w:t>despair</w:t>
      </w:r>
      <w:r w:rsidR="00A00051">
        <w:t xml:space="preserve"> </w:t>
      </w:r>
      <w:r>
        <w:fldChar w:fldCharType="begin"/>
      </w:r>
      <w:r>
        <w:instrText xml:space="preserve"> ADDIN ZOTERO_ITEM CSL_CITATION {"citationID":"A4degRfe","properties":{"formattedCitation":"(Sachweh, 2012)","plainCitation":"(Sachweh, 2012)","noteIndex":0},"citationItems":[{"id":349,"uris":["http://zotero.org/users/5414506/items/Y29AFMET"],"itemData":{"id":349,"type":"article-journal","abstract":"This article asks how ordinary people in Germany perceive and legitimize economic disparities in an era of rising income inequality. Based on in-depth qualitative interviews with respondents from higher and lower social classes, the paper reconstructs the ‘moral economy’ that underlies popular views of inequality. While respondents agree with abstract inegalitarian principles—i.e. income differentiation based on merit—they are concerned with specific instances of inequality, especially poverty and wealth. These are criticized because they are seen to imply intolerable deviations, both upwards and downwards, from a way of living presumed as universal, thereby fostering a segregation of life-worlds and social disintegration. Thus, perceptions of injustice do not seem to be based on the existence of income inequality as such, but rather on the view that economic disparities threaten the social bond.","container-title":"Socio-Economic Review","DOI":"10.1093/ser/mwr023","ISSN":"1475-1461, 1475-147X","issue":"3","journalAbbreviation":"Socioecon Rev","language":"en","note":"number: 3","page":"419-445","source":"ser.oxfordjournals.org","title":"The moral economy of inequality: popular views on income differentiation, poverty and wealth","title-short":"The moral economy of inequality","volume":"10","author":[{"family":"Sachweh","given":"Patrick"}],"issued":{"date-parts":[["2012"]]},"citation-key":"sachweh_moral_2012"}}],"schema":"https://github.com/citation-style-language/schema/raw/master/csl-citation.json"} </w:instrText>
      </w:r>
      <w:r>
        <w:fldChar w:fldCharType="separate"/>
      </w:r>
      <w:r w:rsidR="00251673">
        <w:t>(Sachweh, 2012)</w:t>
      </w:r>
      <w:r>
        <w:fldChar w:fldCharType="end"/>
      </w:r>
      <w:r w:rsidR="00C23831">
        <w:t xml:space="preserve"> </w:t>
      </w:r>
      <w:r w:rsidR="00327F0E">
        <w:t>or, conversely,</w:t>
      </w:r>
      <w:r w:rsidR="00852D57">
        <w:t xml:space="preserve"> </w:t>
      </w:r>
      <w:r w:rsidR="00CE11C8">
        <w:t xml:space="preserve">legitimize </w:t>
      </w:r>
      <w:r w:rsidR="00DD3EC1">
        <w:t xml:space="preserve">inequality as </w:t>
      </w:r>
      <w:r w:rsidR="00852D57">
        <w:t>cross-class</w:t>
      </w:r>
      <w:r w:rsidR="008A55CB">
        <w:t xml:space="preserve"> </w:t>
      </w:r>
      <w:r w:rsidR="00852D57">
        <w:t xml:space="preserve">contact </w:t>
      </w:r>
      <w:r w:rsidR="00C0027B">
        <w:t>fades</w:t>
      </w:r>
      <w:r w:rsidR="00C901D7">
        <w:t xml:space="preserve"> </w:t>
      </w:r>
      <w:r>
        <w:fldChar w:fldCharType="begin"/>
      </w:r>
      <w:r>
        <w:instrText xml:space="preserve"> ADDIN ZOTERO_ITEM CSL_CITATION {"citationID":"WRIisoEr","properties":{"formattedCitation":"(Vargas Salfate &amp; Stern, 2023)","plainCitation":"(Vargas Salfate &amp; Stern, 2023)","noteIndex":0},"citationItems":[{"id":3235,"uris":["http://zotero.org/users/5414506/items/L8XW73D5"],"itemData":{"id":3235,"type":"article-journal","abstract":"Is class-based contact associated with legitimation of inequality? Drawing from the idea that people adopt beliefs predominant in groups with whom they interact, we hypothesized that upper-class contact would correspond to greater legitimation of inequality, whereas lower-class contact would correspond to lesser legitimation of inequality among lower- and upper-class individuals. We also hypothesized that middle-class individuals might possess a more precarious identity, leading lower-class contact to correspond to higher legitimation of inequality. We tested hypotheses using a nationally representative sample from Chile (N = 4446; Study 1), and nationally representative samples from 28 countries (N = 43,811; Study 2). Support for hypotheses was mixed. Upper-class contact was often associated with greater legitimation of inequality, whereas lower-class contact was frequently related to lower legitimation of inequality. Patterns emerged among most social class groups, but there was also variation across groups. We discuss potential explanations for results along with theoretical implications for class-based contact.","container-title":"The British Journal of Social Psychology","DOI":"10.1111/bjso.12692","ISSN":"2044-8309","journalAbbreviation":"Br J Soc Psychol","language":"eng","note":"PMID: 38009906\ncitation key: vargassalfate_contact_2023","source":"PubMed","title":"Is contact among social class groups associated with legitimation of inequality? An examination across 28 countries","title-short":"Is contact among social class groups associated with legitimation of inequality?","author":[{"family":"Vargas Salfate","given":"Salvador"},{"family":"Stern","given":"Chadly"}],"issued":{"date-parts":[["2023",11,27]]},"citation-key":"vargassalfate_contact_2023"}}],"schema":"https://github.com/citation-style-language/schema/raw/master/csl-citation.json"} </w:instrText>
      </w:r>
      <w:r>
        <w:fldChar w:fldCharType="separate"/>
      </w:r>
      <w:r w:rsidR="00224919">
        <w:t>(Vargas Salfate &amp; Stern, 2023)</w:t>
      </w:r>
      <w:r>
        <w:fldChar w:fldCharType="end"/>
      </w:r>
      <w:r w:rsidR="00606669">
        <w:t>.</w:t>
      </w:r>
      <w:r w:rsidR="00AE08EF">
        <w:t xml:space="preserve"> </w:t>
      </w:r>
    </w:p>
    <w:p w14:paraId="4F522340" w14:textId="474F44BD" w:rsidR="00306060" w:rsidRPr="00D84938" w:rsidRDefault="003A66DF" w:rsidP="00AF3E88">
      <w:r>
        <w:t>[</w:t>
      </w:r>
      <w:r w:rsidRPr="6B75B50E">
        <w:rPr>
          <w:highlight w:val="yellow"/>
        </w:rPr>
        <w:t>This idea needs further development</w:t>
      </w:r>
      <w:r w:rsidR="00D97CC0">
        <w:t>…</w:t>
      </w:r>
      <w:r w:rsidR="009F44A7">
        <w:t xml:space="preserve"> “N</w:t>
      </w:r>
      <w:commentRangeStart w:id="8"/>
      <w:r w:rsidR="009F44A7">
        <w:t xml:space="preserve">etwork as </w:t>
      </w:r>
      <w:r w:rsidR="1277544A">
        <w:t xml:space="preserve">referential </w:t>
      </w:r>
      <w:r w:rsidR="009F44A7">
        <w:t>context”</w:t>
      </w:r>
      <w:commentRangeEnd w:id="8"/>
      <w:r w:rsidR="007E0E73">
        <w:rPr>
          <w:rStyle w:val="CommentReference"/>
        </w:rPr>
        <w:commentReference w:id="8"/>
      </w:r>
      <w:r>
        <w:t xml:space="preserve">] </w:t>
      </w:r>
      <w:r w:rsidR="00505BE4">
        <w:t xml:space="preserve">Another argument present in the empirical justice theories is how individuals elaborate the justification of inequalities based on what on ‘existential standards’, understood as the factual conditions under which inequality becomes legitimate. In the words of Homans (1976), "what is" eventually becomes "what ought to be." Therefore, building on empirical justice theory, </w:t>
      </w:r>
      <w:r w:rsidR="00016138">
        <w:t xml:space="preserve">it is also possible to argue that </w:t>
      </w:r>
      <w:r w:rsidR="00505BE4">
        <w:t xml:space="preserve">network ties serve as the </w:t>
      </w:r>
      <w:r w:rsidR="00016138">
        <w:t xml:space="preserve">social </w:t>
      </w:r>
      <w:r w:rsidR="00505BE4">
        <w:t>context for these existential standards to be built and contribute to how people form their preferences regarding how fair market mechanisms are when it comes to access to welfare services</w:t>
      </w:r>
      <w:r>
        <w:t>.</w:t>
      </w:r>
    </w:p>
    <w:p w14:paraId="26290DBE" w14:textId="5680C8E4" w:rsidR="00306060" w:rsidRPr="00D84938" w:rsidRDefault="007E0E73" w:rsidP="00AF3E88">
      <w:r>
        <w:t>Empir</w:t>
      </w:r>
      <w:r w:rsidR="00A251D2">
        <w:t>ically</w:t>
      </w:r>
      <w:r w:rsidR="00562152">
        <w:t>,</w:t>
      </w:r>
      <w:r w:rsidR="00A251D2">
        <w:t xml:space="preserve"> the claim that </w:t>
      </w:r>
      <w:r w:rsidR="004251D2">
        <w:t>diversity</w:t>
      </w:r>
      <w:r w:rsidR="00A251D2">
        <w:t xml:space="preserve"> </w:t>
      </w:r>
      <w:r w:rsidR="003924EF">
        <w:t xml:space="preserve">is associated with more critical views on economic inequality </w:t>
      </w:r>
      <w:r w:rsidR="00781BF9">
        <w:t>has received empirical support</w:t>
      </w:r>
      <w:r w:rsidR="003924EF">
        <w:t>.</w:t>
      </w:r>
      <w:r w:rsidR="00781BF9">
        <w:t xml:space="preserve"> For instance, </w:t>
      </w:r>
      <w:r w:rsidR="000D1F51">
        <w:t xml:space="preserve">Paskov &amp; Weisstanner </w:t>
      </w:r>
      <w:r>
        <w:fldChar w:fldCharType="begin"/>
      </w:r>
      <w:r>
        <w:instrText xml:space="preserve"> ADDIN ZOTERO_ITEM CSL_CITATION {"citationID":"cXJFEbeU","properties":{"formattedCitation":"(2022)","plainCitation":"(2022)","noteIndex":0},"citationItems":[{"id":19,"uris":["http://zotero.org/users/5414506/items/GF4X55M4"],"itemData":{"id":19,"type":"article-journal","abstract":"There is long-standing evidence within the literature of class cleavages in social policy preferences. We re-evaluate class cleavages in support for redistribution by specifically focusing on the role played by cross-class embeddedness: the idea that individuals can be embedded in multiple social classes through family ties. Stronger affinity to the working class is hypothesized to be associated with stronger support for redistribution. We construct a harmonized measure of cross-class embeddedness combining information on social class positions for individuals, their parents, and their partner. The results demonstrate that cross-class embeddedness is highly common in the European context and linear probability models show that it is robustly associated with support for redistribution. Individuals who have more ties with the working classes are more supportive of redistribution and the effect is somewhat stronger for women than for men. Cross-class embeddedness through close family ties accounts for substantial heterogeneity within the upper classes. We conclude that family needs to be recognized as the unit of stratification that influences material interests and as a context of socialization that likely shapes solidarity. Cross-class embeddedness through family ties is thus important to consider in any analysis of social policy preferences.","container-title":"European Sociological Review","DOI":"10.1093/esr/jcab040","ISSN":"0266-7215","issue":"2","journalAbbreviation":"European Sociological Review","note":"citation key: paskov_crossclass_2022","page":"286-303","source":"Silverchair","title":"Cross-Class Embeddedness through Family Ties and Support for Income Redistribution","volume":"38","author":[{"family":"Paskov","given":"Marii"},{"family":"Weisstanner","given":"David"}],"issued":{"date-parts":[["2022",4,1]]},"citation-key":"paskov_crossclass_2022"},"label":"page","suppress-author":true}],"schema":"https://github.com/citation-style-language/schema/raw/master/csl-citation.json"} </w:instrText>
      </w:r>
      <w:r>
        <w:fldChar w:fldCharType="separate"/>
      </w:r>
      <w:r w:rsidR="00251673">
        <w:t>(2022)</w:t>
      </w:r>
      <w:r>
        <w:fldChar w:fldCharType="end"/>
      </w:r>
      <w:r w:rsidR="0047666C">
        <w:t xml:space="preserve"> </w:t>
      </w:r>
      <w:r w:rsidR="003E645B">
        <w:t>found</w:t>
      </w:r>
      <w:r w:rsidR="00950089">
        <w:t xml:space="preserve"> that</w:t>
      </w:r>
      <w:r w:rsidR="000D0BBB">
        <w:t xml:space="preserve"> more </w:t>
      </w:r>
      <w:r w:rsidR="000966C2">
        <w:t>diverse</w:t>
      </w:r>
      <w:r w:rsidR="000D0BBB">
        <w:t xml:space="preserve"> networks lead </w:t>
      </w:r>
      <w:r w:rsidR="000A7FB1">
        <w:t xml:space="preserve">to dis-aligned </w:t>
      </w:r>
      <w:r w:rsidR="000D0BBB">
        <w:t>class</w:t>
      </w:r>
      <w:r w:rsidR="008722D9">
        <w:t xml:space="preserve">-based redistributive preferences, where </w:t>
      </w:r>
      <w:r w:rsidR="000A7FB1">
        <w:t>working-class</w:t>
      </w:r>
      <w:r w:rsidR="008722D9">
        <w:t xml:space="preserve"> individuals with parental and partner ties to the </w:t>
      </w:r>
      <w:r w:rsidR="00143729">
        <w:t xml:space="preserve">upper-middle classes nuance their preferences compared to “pure” </w:t>
      </w:r>
      <w:r w:rsidR="000A7FB1">
        <w:t>working-class</w:t>
      </w:r>
      <w:r w:rsidR="00143729">
        <w:t xml:space="preserve"> connections. By contrast, </w:t>
      </w:r>
      <w:r w:rsidR="00DF4BEC">
        <w:t>upper-middle-class</w:t>
      </w:r>
      <w:r w:rsidR="00143729">
        <w:t xml:space="preserve"> individuals with more ties toward the working class are more likely to support redistribution</w:t>
      </w:r>
      <w:r w:rsidR="00DC70C1">
        <w:t xml:space="preserve">. </w:t>
      </w:r>
      <w:r w:rsidR="000E2D9D">
        <w:t>More straightforwardly</w:t>
      </w:r>
      <w:r w:rsidR="00950089">
        <w:t xml:space="preserve">, </w:t>
      </w:r>
      <w:r w:rsidR="00D137DE">
        <w:t xml:space="preserve">Otero &amp; Mendoza </w:t>
      </w:r>
      <w:r>
        <w:fldChar w:fldCharType="begin"/>
      </w:r>
      <w:r>
        <w:instrText xml:space="preserve"> ADDIN ZOTERO_ITEM CSL_CITATION {"citationID":"qpUs7GYQ","properties":{"formattedCitation":"(2023)","plainCitation":"(2023)","noteIndex":0},"citationItems":[{"id":3220,"uris":["http://zotero.org/users/5414506/items/99Z8XYDM"],"itemData":{"id":3220,"type":"article-journal","abstract":"We examine how inter-class relationships shape attitudes towards inequality. Our theoretical frame defines attitudes towards inequality as ethical dispositions and hypothesises that class-based network diversity may favour the development of what has been termed a ?reflexive habitus? that likely pushes for more egalitarian dispositions. The focus of our enquiry is on Chile ? one of the most unequal countries in the world. We use large-scale representative survey data collected in 2016 (N?=?2927). Results of our regression analyses indicate that class diversity in social networks strongly increases awareness of inequality and more egalitarian preferences while reducing belief in meritocracy and the perception that the current distribution is fair. Additional analyses suggest that network diversity influences views on inequality to a similar degree among individuals from different social classes, except for meritocratic beliefs, where network diversity especially affects the upper class. We conclude by discussing the importance of reducing socio-economic segregation.","container-title":"Sociology","DOI":"10.1177/00380385231217625","ISSN":"0038-0385","note":"publisher: SAGE Publications Ltd","page":"00380385231217625","source":"SAGE Journals","title":"The Power of Diversity: Class, Networks and Attitudes Towards Inequality","title-short":"The Power of Diversity","author":[{"family":"Otero","given":"Gabriel"},{"family":"Mendoza","given":"Manuela"}],"issued":{"date-parts":[["2023",12,29]]},"citation-key":"otero_power_2023"},"label":"page","suppress-author":true}],"schema":"https://github.com/citation-style-language/schema/raw/master/csl-citation.json"} </w:instrText>
      </w:r>
      <w:r>
        <w:fldChar w:fldCharType="separate"/>
      </w:r>
      <w:r w:rsidR="00251673">
        <w:t>(2023)</w:t>
      </w:r>
      <w:r>
        <w:fldChar w:fldCharType="end"/>
      </w:r>
      <w:r w:rsidR="000E2D9D">
        <w:t xml:space="preserve"> </w:t>
      </w:r>
      <w:r w:rsidR="00950089">
        <w:t xml:space="preserve">found that more socioeconomically diverse acquaintance networks </w:t>
      </w:r>
      <w:r w:rsidR="000E2D9D">
        <w:t>are</w:t>
      </w:r>
      <w:r w:rsidR="00950089">
        <w:t xml:space="preserve"> associated with </w:t>
      </w:r>
      <w:r w:rsidR="000E2D9D">
        <w:t>higher perceived inequality, higher economic egalitarianism,</w:t>
      </w:r>
      <w:r w:rsidR="00950089">
        <w:t xml:space="preserve"> </w:t>
      </w:r>
      <w:r w:rsidR="000E2D9D">
        <w:t xml:space="preserve">and more critical </w:t>
      </w:r>
      <w:r w:rsidR="004B3904">
        <w:t xml:space="preserve">views on the current </w:t>
      </w:r>
      <w:r w:rsidR="000E2D9D">
        <w:t>equality of opportunities and meritocracy.</w:t>
      </w:r>
      <w:r w:rsidR="00DF0269">
        <w:t xml:space="preserve"> </w:t>
      </w:r>
    </w:p>
    <w:p w14:paraId="42DC9216" w14:textId="1BC64448" w:rsidR="004B2962" w:rsidRPr="00D84938" w:rsidRDefault="00306060" w:rsidP="00AF3E88">
      <w:r>
        <w:t xml:space="preserve">Against this background, </w:t>
      </w:r>
      <w:r w:rsidR="00A7648A">
        <w:t xml:space="preserve">I argue </w:t>
      </w:r>
      <w:r w:rsidR="00764B75">
        <w:t>that being</w:t>
      </w:r>
      <w:r w:rsidR="00A7648A">
        <w:t xml:space="preserve"> connected to a diverse range of social positions can significantly broaden exposure to different experiences with </w:t>
      </w:r>
      <w:r w:rsidR="00177AC4">
        <w:t xml:space="preserve">market-based </w:t>
      </w:r>
      <w:r w:rsidR="00A7648A">
        <w:lastRenderedPageBreak/>
        <w:t xml:space="preserve">inequality. </w:t>
      </w:r>
      <w:r w:rsidR="00652602">
        <w:t>Hereby</w:t>
      </w:r>
      <w:r w:rsidR="002245F2">
        <w:t xml:space="preserve">, individuals with </w:t>
      </w:r>
      <w:r w:rsidR="00CD224D">
        <w:t>diverse</w:t>
      </w:r>
      <w:r w:rsidR="006F6642">
        <w:t xml:space="preserve"> and </w:t>
      </w:r>
      <w:r w:rsidR="005D07B2">
        <w:t xml:space="preserve">cross-cutting </w:t>
      </w:r>
      <w:r w:rsidR="002245F2">
        <w:t xml:space="preserve">social ties are more likely to receive information about </w:t>
      </w:r>
      <w:r w:rsidR="00F62C72">
        <w:t xml:space="preserve">labor </w:t>
      </w:r>
      <w:r w:rsidR="002245F2">
        <w:t>market</w:t>
      </w:r>
      <w:r w:rsidR="00082EF1">
        <w:t xml:space="preserve"> processes such as job seeking and wage differences</w:t>
      </w:r>
      <w:r w:rsidR="005D07B2">
        <w:t xml:space="preserve"> from diverse sources</w:t>
      </w:r>
      <w:r w:rsidR="002245F2">
        <w:t xml:space="preserve"> </w:t>
      </w:r>
      <w:r>
        <w:fldChar w:fldCharType="begin"/>
      </w:r>
      <w:r>
        <w:instrText xml:space="preserve"> ADDIN ZOTERO_ITEM CSL_CITATION {"citationID":"GKpsZHKM","properties":{"formattedCitation":"(Contreras, Otero, D\\uc0\\u237{}az, &amp; Su\\uc0\\u225{}rez, 2019; Svallfors, 2006)","plainCitation":"(Contreras, Otero, Díaz, &amp; Suárez, 2019; Svallfors, 2006)","noteIndex":0},"citationItems":[{"id":8,"uris":["http://zotero.org/users/5414506/items/SILGEJN7"],"itemData":{"id":8,"type":"article-journal","abstract":"Long-standing literature argues that social capital is closely implicated in labour market outcomes. However, this hypothesis has yet to be tested in Latin America, the most unequal region in the world. We focus on Chile, one of the most stratified countries in Latin America. This study examines the relationship between social capital and four measures of status attainment, including job prestige and employment income. We use data from the first wave of the Longitudinal Social Study of Chile (ELSOC), a representative survey of the Chilean urban population aged 18–75 years. We analyse a subsample of 1,351 individuals who are currently employed. A Bayesian model of over-dispersion with relational data is used to estimate the size of the network, a novel measure of social capital. We analyse the data set using linear and logistic regression models and a complementary path analysis, first estimating models for the entire sample, and then splitting the sample into three groups to evaluate differences within individuals’ socioeconomic background. Results indicate that contacts’ occupational prestige has a positive association with job prestige and employment income, while the size of the network increases individuals’ salaries and labour participation. We also observe that social capital flows through stratified networks which tend to favour individuals from high socioeconomic backgrounds. We discuss the need to conduct more in-depth evaluations of how better creation of social capital and its effects on status attainment could be closely linked to positions of privilege and advantage accumulation processes in highly unequal contexts.","container-title":"Social Networks","DOI":"10.1016/j.socnet.2019.02.002","ISSN":"0378-8733","journalAbbreviation":"Social Networks","language":"en","page":"59-77","source":"ScienceDirect","title":"Inequality in social capital in Chile: Assessing the importance of network size and contacts’ occupational prestige on status attainment","title-short":"Inequality in social capital in Chile","volume":"58","author":[{"family":"Contreras","given":"Dante"},{"family":"Otero","given":"Gabriel"},{"family":"Díaz","given":"Juan D."},{"family":"Suárez","given":"Nicolás"}],"issued":{"date-parts":[["2019",7,1]]},"citation-key":"contreras_inequality_2019"}},{"id":671,"uris":["http://zotero.org/users/5414506/items/4L9YUS5S"],"itemData":{"id":671,"type":"book","abstract":"This book surveys whether and how social classes differ in their views on important social issues, such as work and family, the economy and politics, rights and morals, and the distribution of justice. What accounts for such differences in opinion? Are class differences comparable and consistent across different nations? Do class differences change over time? In The Moral Economy of Class, Stefan Svallfors builds on data from large-scale comparative surveys to paint a picture of these class differences. Comparing the United States, Britain, Germany, and Sweden, he shows that class differences are highly persistent. Class remains one of the key dividing lines in society.","ISBN":"978-1-5036-2562-4","note":"Citation Key: Svallfors2006\nDOI: https://doi.org/10.1515/9781503625624","number-of-pages":"248","publisher":"Stanford University Press","title":"The moral economy of class: Class and attitudes in comparative perspective","author":[{"family":"Svallfors","given":"Stefan"}],"issued":{"date-parts":[["2006"]]},"citation-key":"Svallfors2006"}}],"schema":"https://github.com/citation-style-language/schema/raw/master/csl-citation.json"} </w:instrText>
      </w:r>
      <w:r>
        <w:fldChar w:fldCharType="separate"/>
      </w:r>
      <w:r w:rsidR="00224919">
        <w:t>(Contreras, Otero, Díaz, &amp; Suárez, 2019; Svallfors, 2006)</w:t>
      </w:r>
      <w:r>
        <w:fldChar w:fldCharType="end"/>
      </w:r>
      <w:r w:rsidR="00475D96">
        <w:t xml:space="preserve">. This can be also </w:t>
      </w:r>
      <w:r w:rsidR="00393698">
        <w:t>linked</w:t>
      </w:r>
      <w:r w:rsidR="00475D96">
        <w:t xml:space="preserve"> to </w:t>
      </w:r>
      <w:r w:rsidR="00872EF5">
        <w:t>the attributed importance of</w:t>
      </w:r>
      <w:r w:rsidR="00DF2623">
        <w:t xml:space="preserve"> </w:t>
      </w:r>
      <w:r w:rsidR="00E73AD8">
        <w:t xml:space="preserve">structural or </w:t>
      </w:r>
      <w:r w:rsidR="00F62C72">
        <w:t xml:space="preserve">non-meritocratic factors, such as inherited wealth </w:t>
      </w:r>
      <w:r w:rsidR="0048432A">
        <w:t>or</w:t>
      </w:r>
      <w:r w:rsidR="00F62C72">
        <w:t xml:space="preserve"> social connections</w:t>
      </w:r>
      <w:r w:rsidR="00872EF5">
        <w:t xml:space="preserve"> in the process of getting ahead in life </w:t>
      </w:r>
      <w:r w:rsidR="004C4AAD">
        <w:t xml:space="preserve">in contexts of rising </w:t>
      </w:r>
      <w:r w:rsidR="008C612B">
        <w:t>(</w:t>
      </w:r>
      <w:r w:rsidR="0755D175">
        <w:t xml:space="preserve">or </w:t>
      </w:r>
      <w:r w:rsidR="008C612B">
        <w:t xml:space="preserve">high) </w:t>
      </w:r>
      <w:r w:rsidR="004C4AAD">
        <w:t xml:space="preserve">economic inequality </w:t>
      </w:r>
      <w:r>
        <w:fldChar w:fldCharType="begin"/>
      </w:r>
      <w:r>
        <w:instrText xml:space="preserve"> ADDIN ZOTERO_ITEM CSL_CITATION {"citationID":"Nh2pvAJ2","properties":{"formattedCitation":"(McCall, Burk, Laperri\\uc0\\u232{}re, &amp; Richeson, 2017)","plainCitation":"(McCall, Burk, Laperrière, &amp; Richeson, 2017)","noteIndex":0},"citationItems":[{"id":892,"uris":["http://zotero.org/users/5414506/items/NQQC9BTP"],"itemData":{"id":892,"type":"article-journal","container-title":"Proceedings of the National Academy of Sciences","note":"mccall2017exposure","page":"201706253","title":"Exposure to Rising Inequality Shapes Americans' Opportunity Beliefs and Policy Support","author":[{"family":"McCall","given":"Leslie"},{"family":"Burk","given":"Derek"},{"family":"Laperrière","given":"Marie"},{"family":"Richeson","given":"Jennifer A"}],"issued":{"date-parts":[["2017"]]},"citation-key":"mccall_exposure_2017"}}],"schema":"https://github.com/citation-style-language/schema/raw/master/csl-citation.json"} </w:instrText>
      </w:r>
      <w:r>
        <w:fldChar w:fldCharType="separate"/>
      </w:r>
      <w:r w:rsidR="00224919">
        <w:t>(McCall, Burk, Laperrière, &amp; Richeson, 2017)</w:t>
      </w:r>
      <w:r>
        <w:fldChar w:fldCharType="end"/>
      </w:r>
      <w:r w:rsidR="00F62C72">
        <w:t>.</w:t>
      </w:r>
      <w:r w:rsidR="00E958F8">
        <w:t xml:space="preserve"> </w:t>
      </w:r>
      <w:r w:rsidR="00E426E5">
        <w:t>As follows</w:t>
      </w:r>
      <w:r w:rsidR="001A1F72">
        <w:t>,</w:t>
      </w:r>
      <w:r w:rsidR="00341309">
        <w:t xml:space="preserve"> I expect that network </w:t>
      </w:r>
      <w:r w:rsidR="008C5292">
        <w:t>diversity nurtures greater</w:t>
      </w:r>
      <w:r w:rsidR="00A7648A">
        <w:t xml:space="preserve"> skepticism toward the fairness of market mechanisms </w:t>
      </w:r>
      <w:r w:rsidR="00A6014D">
        <w:t>(</w:t>
      </w:r>
      <w:r w:rsidR="00A6014D" w:rsidRPr="2BF6615A">
        <w:rPr>
          <w:i/>
          <w:iCs/>
        </w:rPr>
        <w:t>market skepticism hypothesis</w:t>
      </w:r>
      <w:r w:rsidR="00A6014D">
        <w:t xml:space="preserve">) </w:t>
      </w:r>
      <w:r w:rsidR="00A7648A">
        <w:t xml:space="preserve">in distributing resources </w:t>
      </w:r>
      <w:r w:rsidR="00E9340D">
        <w:t xml:space="preserve">and </w:t>
      </w:r>
      <w:r w:rsidR="00860647">
        <w:t>particularly</w:t>
      </w:r>
      <w:r w:rsidR="00DF2623">
        <w:t xml:space="preserve"> the legitimacy of market-based distribution of </w:t>
      </w:r>
      <w:r w:rsidR="002A096E">
        <w:t xml:space="preserve">social </w:t>
      </w:r>
      <w:r w:rsidR="00DF2623">
        <w:t>welfare</w:t>
      </w:r>
      <w:r w:rsidR="00A7648A">
        <w:t>.</w:t>
      </w:r>
      <w:r w:rsidR="00B24C5F">
        <w:t xml:space="preserve"> </w:t>
      </w:r>
    </w:p>
    <w:p w14:paraId="0AF8F357" w14:textId="1C930616" w:rsidR="009C3D27" w:rsidRPr="00D84938" w:rsidRDefault="00121EFB">
      <w:r>
        <w:t xml:space="preserve">Little is known about </w:t>
      </w:r>
      <w:r w:rsidR="002D47FF">
        <w:t>whether</w:t>
      </w:r>
      <w:r>
        <w:t xml:space="preserve"> political attitudes are affected by </w:t>
      </w:r>
      <w:r w:rsidRPr="2BF6615A">
        <w:rPr>
          <w:i/>
          <w:iCs/>
        </w:rPr>
        <w:t>changes</w:t>
      </w:r>
      <w:r>
        <w:t xml:space="preserve"> in network composition, particularly concerning </w:t>
      </w:r>
      <w:r w:rsidR="00243687">
        <w:t xml:space="preserve">network </w:t>
      </w:r>
      <w:commentRangeStart w:id="9"/>
      <w:r w:rsidR="00335456">
        <w:t>diversity</w:t>
      </w:r>
      <w:commentRangeEnd w:id="9"/>
      <w:r>
        <w:rPr>
          <w:rStyle w:val="CommentReference"/>
        </w:rPr>
        <w:commentReference w:id="9"/>
      </w:r>
      <w:r>
        <w:t>.</w:t>
      </w:r>
      <w:r w:rsidR="00DC3071">
        <w:t xml:space="preserve"> </w:t>
      </w:r>
      <w:r w:rsidR="006409A6">
        <w:t>From the perspective of individual change, social networks, by providing access to information—in this case, diversity—</w:t>
      </w:r>
      <w:r w:rsidR="63210BCF">
        <w:t>are likely to contribute</w:t>
      </w:r>
      <w:r w:rsidR="006409A6">
        <w:t xml:space="preserve"> to social learning processes </w:t>
      </w:r>
      <w:r>
        <w:fldChar w:fldCharType="begin"/>
      </w:r>
      <w:r>
        <w:instrText xml:space="preserve"> ADDIN ZOTERO_ITEM CSL_CITATION {"citationID":"rKfIF0bR","properties":{"formattedCitation":"(Druckman &amp; Lupia, 2000; Lin, 2001)","plainCitation":"(Druckman &amp; Lupia, 2000; Lin, 2001)","noteIndex":0},"citationItems":[{"id":696,"uris":["http://zotero.org/users/5414506/items/QGEWZ4L3"],"itemData":{"id":696,"type":"article-journal","abstract":"This review concerns political preferences—what they are and where they come from. We begin by documenting the close relationship between processes of preference formation and change. Rather than suddenly appearing, most preferences emerge from interactions between individuals and their environment. This aspect of preference formation poses a concrete challenge: to uncover the mechanics of these interactions in important social contexts. We then describe political science research that meets this challenge. We find an expansive literature that clarifies how phenomena such as parties, campaigns, and the need to act strategically affect preferences. This work provides many widely applicable insights.","container-title":"Annual Review of Political Science","DOI":"10.1146/annurev.polisci.3.1.1","ISSN":"1094-2939, 1545-1577","issue":"1","journalAbbreviation":"Annu. Rev. Polit. Sci.","language":"en","page":"1-24","source":"DOI.org (Crossref)","title":"Preference Formation","volume":"3","author":[{"family":"Druckman","given":"James N."},{"family":"Lupia","given":"Arthur"}],"issued":{"date-parts":[["2000",6]]},"citation-key":"druckman_preference_2000"}},{"id":1,"uris":["http://zotero.org/users/5414506/items/PPVNE58D"],"itemData":{"id":1,"type":"chapter","container-title":"Social Capital","edition":"1","ISBN":"978-1-315-12945-7","language":"en","note":"DOI: 10.4324/9781315129457-1","page":"3-28","publisher":"Routledge","source":"DOI.org (Crossref)","title":"Building a Network Theory of Social Capital","URL":"https://www.taylorfrancis.com/books/9781351490542/chapters/10.4324/9781315129457-1","container-author":[{"family":"Lin","given":"Nan"},{"family":"Cook","given":"Karen"},{"family":"Burt","given":"Ronald S."}],"author":[{"family":"Lin","given":"Nan"}],"accessed":{"date-parts":[["2023",3,24]]},"issued":{"date-parts":[["2001"]]},"citation-key":"lin_building_2001"}}],"schema":"https://github.com/citation-style-language/schema/raw/master/csl-citation.json"} </w:instrText>
      </w:r>
      <w:r>
        <w:fldChar w:fldCharType="separate"/>
      </w:r>
      <w:r w:rsidR="00224919">
        <w:t>(Druckman &amp; Lupia, 2000; Lin, 2001)</w:t>
      </w:r>
      <w:r>
        <w:fldChar w:fldCharType="end"/>
      </w:r>
      <w:r w:rsidR="003A45A7">
        <w:t xml:space="preserve">. </w:t>
      </w:r>
      <w:r w:rsidR="00C947D4">
        <w:t xml:space="preserve">Theoretically, networks </w:t>
      </w:r>
      <w:r w:rsidR="00CF37E6">
        <w:t xml:space="preserve">can </w:t>
      </w:r>
      <w:r w:rsidR="00C947D4">
        <w:t xml:space="preserve">represent a “social convoy” (Kahn and Antonucci, 1980) of social relationships understood as a structure where information and support are embedded (Hollstein, 2023). </w:t>
      </w:r>
      <w:r w:rsidR="005574E6">
        <w:t>Additionally</w:t>
      </w:r>
      <w:r w:rsidR="00C947D4">
        <w:t>, ties within this convoy can be modified according to life</w:t>
      </w:r>
      <w:r w:rsidR="009B1DAE">
        <w:t>-</w:t>
      </w:r>
      <w:r w:rsidR="00560E40">
        <w:t>course</w:t>
      </w:r>
      <w:r w:rsidR="00C947D4">
        <w:t xml:space="preserve"> events, such as changes in </w:t>
      </w:r>
      <w:r w:rsidR="008B20F6">
        <w:t>employment status</w:t>
      </w:r>
      <w:r w:rsidR="00C947D4">
        <w:t xml:space="preserve">, </w:t>
      </w:r>
      <w:r w:rsidR="00815871">
        <w:t>marriage</w:t>
      </w:r>
      <w:r w:rsidR="00C947D4">
        <w:t xml:space="preserve">, or geographic position (Rözer et al., 2020; Völker, 2020). At the same </w:t>
      </w:r>
      <w:r w:rsidR="005933A0">
        <w:t>time, it</w:t>
      </w:r>
      <w:r w:rsidR="00C947D4">
        <w:t xml:space="preserve"> is usually assumed that </w:t>
      </w:r>
      <w:r w:rsidR="00924418">
        <w:t xml:space="preserve">acquaintanceship ties tend to change more </w:t>
      </w:r>
      <w:r w:rsidR="002E71B3">
        <w:t xml:space="preserve">over time </w:t>
      </w:r>
      <w:r w:rsidR="00924418">
        <w:t>and be nurtured from more diverse social positions in contrast to the more stable strong ties, such as family</w:t>
      </w:r>
      <w:r w:rsidR="00336B15">
        <w:t xml:space="preserve"> or friendships</w:t>
      </w:r>
      <w:r w:rsidR="00924418">
        <w:t xml:space="preserve"> </w:t>
      </w:r>
      <w:r w:rsidR="00C947D4">
        <w:t>(</w:t>
      </w:r>
      <w:proofErr w:type="spellStart"/>
      <w:r w:rsidR="00C947D4">
        <w:t>Granovetter</w:t>
      </w:r>
      <w:proofErr w:type="spellEnd"/>
      <w:r w:rsidR="00C947D4">
        <w:t xml:space="preserve">, 1973). </w:t>
      </w:r>
    </w:p>
    <w:p w14:paraId="4EA6CEC7" w14:textId="2B9BA99F" w:rsidR="001755FE" w:rsidRPr="00D84938" w:rsidRDefault="5273A1AD">
      <w:r w:rsidRPr="00D84938">
        <w:t xml:space="preserve">There are different explanations for how individual changes in network diversity might influence attitudes toward economic inequality and, more specifically, toward </w:t>
      </w:r>
      <w:r w:rsidR="00207795" w:rsidRPr="00D84938">
        <w:t>market justice preferences</w:t>
      </w:r>
      <w:r w:rsidRPr="00D84938">
        <w:t xml:space="preserve">. One argument posits that those changes in the socioeconomic composition of sociability spaces nurture constraints and opportunities to meet and create new ties that contribute to diversity </w:t>
      </w:r>
      <w:r w:rsidR="00474866" w:rsidRPr="00D84938">
        <w:fldChar w:fldCharType="begin"/>
      </w:r>
      <w:r w:rsidR="00351642" w:rsidRPr="00D84938">
        <w:instrText xml:space="preserve"> ADDIN ZOTERO_ITEM CSL_CITATION {"citationID":"0GmiGQKS","properties":{"formattedCitation":"(Feld, 1981)","plainCitation":"(Feld, 1981)","noteIndex":0},"citationItems":[{"id":27,"uris":["http://zotero.org/users/5414506/items/P6JRND52"],"itemData":{"id":27,"type":"article-journal","abstract":"Sociologists since Simmel have been interseted in social circles as essential features of friendship networks. Although network analysis has been increasingly used to uncover patterns among social relationships, theoretical explanations of these patterns have been inadequate. This paper presents a theory of the social organization of friendship ties. The approach is based upon Homans's concepts of activities, interactions, and sentiments and upon the concept of extra-network foci organizing social activities and interaction. The theory is contrasted with Heider's balance theory. Implications for transitivity, network bridges, and density of personal networks are discussed and presented as propositions. The focus theory is whosn to help explain patterns of friendships in the 1965-66 Detroit Area Study. This paper is intended as a step toward the development of integrated theory to explain interrelationships between networks and other aspects of social structure. Inplications for data analysis are discussed.","container-title":"American Journal of Sociology","ISSN":"0002-9602","issue":"5","note":"publisher: University of Chicago Press","page":"1015-1035","source":"JSTOR","title":"The Focused Organization of Social Ties","volume":"86","author":[{"family":"Feld","given":"Scott L."}],"issued":{"date-parts":[["1981"]]},"citation-key":"feld_focused_1981"}}],"schema":"https://github.com/citation-style-language/schema/raw/master/csl-citation.json"} </w:instrText>
      </w:r>
      <w:r w:rsidR="00474866" w:rsidRPr="00D84938">
        <w:fldChar w:fldCharType="separate"/>
      </w:r>
      <w:r w:rsidRPr="00D84938">
        <w:t>(Feld, 1981)</w:t>
      </w:r>
      <w:r w:rsidR="00474866" w:rsidRPr="00D84938">
        <w:fldChar w:fldCharType="end"/>
      </w:r>
      <w:r w:rsidRPr="00D84938">
        <w:t xml:space="preserve">. For instance, it has been shown desegregation in schools explains changes in the socioeconomic composition of friendship ties and can cause changes in attitudes towards inequality, in line with greater skepticism regarding the fairness of labor market outcomes and opportunities for social mobility </w:t>
      </w:r>
      <w:r w:rsidR="00474866" w:rsidRPr="00D84938">
        <w:fldChar w:fldCharType="begin"/>
      </w:r>
      <w:r w:rsidR="00351642" w:rsidRPr="00D84938">
        <w:instrText xml:space="preserve"> ADDIN ZOTERO_ITEM CSL_CITATION {"citationID":"OAr9XpE0","properties":{"formattedCitation":"(Londo\\uc0\\u241{}o-V\\uc0\\u233{}lez, 2022)","plainCitation":"(Londoño-Vélez, 2022)","noteIndex":0},"citationItems":[{"id":35,"uris":["http://zotero.org/users/5414506/items/3SX4P39Q"],"itemData":{"id":35,"type":"article-journal","abstract":"Does diversity affect people’s perceptions of income distribution and their preferences for redistribution? I leverage variation from a Colombian financial aid reform boosting the share of low-income students at an elite university. Combining college records and original survey data, I study how diversity affects high-income students’ social networks, perceptions, and preferences by exploiting treatment variation across cohorts and majors using difference-in-differences. Exposure to low-income peers caused high-income students to diversify their social networks, have more accurate perceptions of the income distribution, and support progressive redistribution. My preferred interpretation is that diversity raised students’ concerns about (the lack of) equal opportunity.","container-title":"Journal of Public Economics","DOI":"10.1016/j.jpubeco.2022.104732","ISSN":"0047-2727","journalAbbreviation":"Journal of Public Economics","language":"en","page":"104732","source":"ScienceDirect","title":"The impact of diversity on perceptions of income distribution and preferences for redistribution","volume":"214","author":[{"family":"Londoño-Vélez","given":"Juliana"}],"issued":{"date-parts":[["2022",10,1]]},"citation-key":"londono-velez_impact_2022"}}],"schema":"https://github.com/citation-style-language/schema/raw/master/csl-citation.json"} </w:instrText>
      </w:r>
      <w:r w:rsidR="00474866" w:rsidRPr="00D84938">
        <w:fldChar w:fldCharType="separate"/>
      </w:r>
      <w:r w:rsidRPr="00D84938">
        <w:t>(Londoño-Vélez, 2022)</w:t>
      </w:r>
      <w:r w:rsidR="00474866" w:rsidRPr="00D84938">
        <w:fldChar w:fldCharType="end"/>
      </w:r>
      <w:r w:rsidRPr="00D84938">
        <w:t>. Another aspect is that social mobility processes may expose individuals to different class positions relative to their class of origin. This increased exposure to diverse social ties and ideas could challenge the culture and values of the class of origin and lead to changes in political attitudes (Ares, 2020). In addition, political attitudes may evolve through socialization processes as individuals acquire new "class experiences" within a different social milieu (Helgason &amp; Rehm, 2024). These experiences may provide (</w:t>
      </w:r>
      <w:proofErr w:type="spellStart"/>
      <w:r w:rsidRPr="00D84938">
        <w:t>i</w:t>
      </w:r>
      <w:proofErr w:type="spellEnd"/>
      <w:r w:rsidRPr="00D84938">
        <w:t xml:space="preserve">) new perspectives and (ii) more accurate insights into their own class of origin, as well as the values and interests associated with other class positions. </w:t>
      </w:r>
    </w:p>
    <w:p w14:paraId="65A492D5" w14:textId="49205294" w:rsidR="003712F1" w:rsidRPr="00D84938" w:rsidRDefault="002B557F">
      <w:r w:rsidRPr="00D84938">
        <w:t>In line with the above</w:t>
      </w:r>
      <w:r w:rsidR="004E752B" w:rsidRPr="00D84938">
        <w:t xml:space="preserve">, I argue that changes </w:t>
      </w:r>
      <w:r w:rsidR="003C5F3D" w:rsidRPr="00D84938">
        <w:t>in network diversity can nurture changes in political attitudes as they reflect the</w:t>
      </w:r>
      <w:r w:rsidR="006409A6" w:rsidRPr="00D84938">
        <w:t xml:space="preserve"> influence of new social contexts and the information they provide.</w:t>
      </w:r>
      <w:r w:rsidR="00925227" w:rsidRPr="00D84938">
        <w:t xml:space="preserve"> As individuals encounter different life experiences, they may develop critical views on the fairness of market distributions and market-based access to social welfare. Over time, greater network diversity allows individuals to accumulate a variety of experiences and learn from new information.</w:t>
      </w:r>
      <w:r w:rsidR="00DC6A37" w:rsidRPr="00D84938">
        <w:t xml:space="preserve"> </w:t>
      </w:r>
      <w:r w:rsidR="00FC6F92" w:rsidRPr="00D84938">
        <w:t xml:space="preserve">Therefore, the </w:t>
      </w:r>
      <w:r w:rsidR="00637E20">
        <w:t>main</w:t>
      </w:r>
      <w:r w:rsidR="00FC6F92" w:rsidRPr="00D84938">
        <w:t xml:space="preserve"> hypothesis </w:t>
      </w:r>
      <w:r w:rsidR="00637E20">
        <w:t xml:space="preserve">of this study </w:t>
      </w:r>
      <w:r w:rsidR="00FC6F92" w:rsidRPr="00D84938">
        <w:t>read as follows:</w:t>
      </w:r>
    </w:p>
    <w:p w14:paraId="50DE3CDB" w14:textId="52080E5C" w:rsidR="007C4FC1" w:rsidRPr="00D84938" w:rsidRDefault="004B2962" w:rsidP="007014A2">
      <w:pPr>
        <w:ind w:left="720"/>
        <w:jc w:val="left"/>
      </w:pPr>
      <w:r w:rsidRPr="00D84938">
        <w:lastRenderedPageBreak/>
        <w:t>H</w:t>
      </w:r>
      <w:r w:rsidR="00A61B00" w:rsidRPr="00D84938">
        <w:t>1</w:t>
      </w:r>
      <w:r w:rsidRPr="00D84938">
        <w:t xml:space="preserve">: the greater the changes in </w:t>
      </w:r>
      <w:r w:rsidR="00FF16F0" w:rsidRPr="00D84938">
        <w:t xml:space="preserve">network </w:t>
      </w:r>
      <w:r w:rsidRPr="00D84938">
        <w:t>diversity, the less support market justice</w:t>
      </w:r>
      <w:bookmarkStart w:id="10" w:name="_cwphsryq3vfp" w:colFirst="0" w:colLast="0"/>
      <w:bookmarkEnd w:id="10"/>
      <w:r w:rsidR="001F5545" w:rsidRPr="00D84938">
        <w:t>.</w:t>
      </w:r>
    </w:p>
    <w:p w14:paraId="372A15E3" w14:textId="2E20D2F1" w:rsidR="00C5370B" w:rsidRPr="00D84938" w:rsidRDefault="00606669" w:rsidP="00C5370B">
      <w:pPr>
        <w:pStyle w:val="Heading1"/>
      </w:pPr>
      <w:r>
        <w:t>Case of Chile</w:t>
      </w:r>
    </w:p>
    <w:p w14:paraId="088ECAE8" w14:textId="55DE36DC" w:rsidR="005072C8" w:rsidRPr="00D84938" w:rsidRDefault="005072C8" w:rsidP="00C5370B">
      <w:pPr>
        <w:spacing w:before="240" w:after="240"/>
      </w:pPr>
      <w:r w:rsidRPr="00D84938">
        <w:t>Chile provides a valuable case study for exploring the dynamics between poverty, inequality, and welfare state models</w:t>
      </w:r>
      <w:r w:rsidR="006E72B8" w:rsidRPr="00D84938">
        <w:t xml:space="preserve"> </w:t>
      </w:r>
      <w:r w:rsidR="006E72B8" w:rsidRPr="00D84938">
        <w:fldChar w:fldCharType="begin"/>
      </w:r>
      <w:r w:rsidR="00351642" w:rsidRPr="00D84938">
        <w:instrText xml:space="preserve"> ADDIN ZOTERO_ITEM CSL_CITATION {"citationID":"Rxe7MkyC","properties":{"formattedCitation":"(Ferre, 2023)","plainCitation":"(Ferre, 2023)","noteIndex":0},"citationItems":[{"id":12775,"uris":["http://zotero.org/users/5414506/items/HDTQAU9B"],"itemData":{"id":12775,"type":"article-journal","abstract":"A growing scholarship has documented changes in welfare policy in twenty-first-century Latin America, but no study yet has offered a systematic assessment, using a welfare regime approach, that captures the main trends across countries and over time. For a sample of 17 countries, this study offers a comprehensive tool to measure shifts in social policy regimes, highlighting three dimensions of welfare – inclusion, generosity, and equity – across four policy areas: transfers, health care, education, and family policies. Countries made significant progress in generosity and inclusion, but none improved equity. A cluster analysis based on the three dimensions of welfare offers a new, more precise classification of Latin American countries in welfare regimes in 2002 and 2017. Although the analysis shows minor shifts in country groupings, an increasing reliance on social assistance policies, particularly among the most advanced countries, marks a shift towards what I call compensatory regimes.","container-title":"Journal of International and Comparative Social Policy","DOI":"10.1017/ics.2023.16","ISSN":"2169-9763, 2169-978X","issue":"2","language":"en","page":"101-127","source":"Cambridge University Press","title":"Welfare regimes in twenty-first-century Latin America","volume":"39","author":[{"family":"Ferre","given":"Juan Cruz"}],"issued":{"date-parts":[["2023",7]]},"citation-key":"ferre_welfare_2023"}}],"schema":"https://github.com/citation-style-language/schema/raw/master/csl-citation.json"} </w:instrText>
      </w:r>
      <w:r w:rsidR="006E72B8" w:rsidRPr="00D84938">
        <w:fldChar w:fldCharType="separate"/>
      </w:r>
      <w:r w:rsidR="00251673" w:rsidRPr="00D84938">
        <w:t>(Ferre, 2023)</w:t>
      </w:r>
      <w:r w:rsidR="006E72B8" w:rsidRPr="00D84938">
        <w:fldChar w:fldCharType="end"/>
      </w:r>
      <w:r w:rsidRPr="00D84938">
        <w:t xml:space="preserve">. Despite economic growth, it remains one of the most unequal countries in the OECD, with a high Gini index and concentrated wealth among the top </w:t>
      </w:r>
      <w:r w:rsidR="00BC5A74" w:rsidRPr="00D84938">
        <w:t>deciles</w:t>
      </w:r>
      <w:r w:rsidR="00D70BF3" w:rsidRPr="00D84938">
        <w:t xml:space="preserve"> </w:t>
      </w:r>
      <w:r w:rsidR="005E1716" w:rsidRPr="00D84938">
        <w:fldChar w:fldCharType="begin"/>
      </w:r>
      <w:r w:rsidR="00351642" w:rsidRPr="00D84938">
        <w:instrText xml:space="preserve"> ADDIN ZOTERO_ITEM CSL_CITATION {"citationID":"X0hwFt1c","properties":{"formattedCitation":"(Rodr\\uc0\\u237{}guez Weber, 2017)","plainCitation":"(Rodríguez Weber, 2017)","noteIndex":0},"citationItems":[{"id":826,"uris":["http://zotero.org/users/5414506/items/3924AJC7"],"itemData":{"id":826,"type":"book","ISBN":"978-956-244-384-5","language":"Spanish","note":"OCLC: 994058768\nCitation Key: Rodriguez2018","source":"Open WorldCat","title":"Desarrollo y desigualdad en Chile (1850-2009): historia de su economía política","title-short":"Desarrollo y desigualdad en Chile (1850-2009)","author":[{"family":"Rodríguez Weber","given":"Javier E"}],"issued":{"date-parts":[["2017"]]},"citation-key":"Rodriguez2018"}}],"schema":"https://github.com/citation-style-language/schema/raw/master/csl-citation.json"} </w:instrText>
      </w:r>
      <w:r w:rsidR="005E1716" w:rsidRPr="00D84938">
        <w:fldChar w:fldCharType="separate"/>
      </w:r>
      <w:r w:rsidR="00251673" w:rsidRPr="00D84938">
        <w:t>(Rodríguez Weber, 2017)</w:t>
      </w:r>
      <w:r w:rsidR="005E1716" w:rsidRPr="00D84938">
        <w:fldChar w:fldCharType="end"/>
      </w:r>
      <w:r w:rsidRPr="00D84938">
        <w:t>. Since the neoliberal reforms of the 1980s, Chile’s welfare system has leaned heavily on private provision, where services are often privatized and only accessible to those who can afford them</w:t>
      </w:r>
      <w:r w:rsidR="005E1716" w:rsidRPr="00D84938">
        <w:t xml:space="preserve"> </w:t>
      </w:r>
      <w:r w:rsidR="005E1716" w:rsidRPr="00D84938">
        <w:fldChar w:fldCharType="begin"/>
      </w:r>
      <w:r w:rsidR="002C2534">
        <w:instrText xml:space="preserve"> ADDIN ZOTERO_ITEM CSL_CITATION {"citationID":"E91LBw4G","properties":{"formattedCitation":"(Arrizabalo, 1995)","plainCitation":"(Arrizabalo, 1995)","noteIndex":0},"citationItems":[{"id":549,"uris":["http://zotero.org/users/5414506/items/2NVZKC5A"],"itemData":{"id":549,"type":"book","event-place":"Madrid","ISBN":"84-8198-067-6","note":"container-title: La catarata","publisher-place":"Madrid","title":"Milagro o Quimera. La Economía Chilena Durante La Dictadura","author":[{"family":"Arrizabalo","given":"Xabier"}],"issued":{"date-parts":[["1995"]]},"citation-key":"arrizabalo_milagro_1995"}}],"schema":"https://github.com/citation-style-language/schema/raw/master/csl-citation.json"} </w:instrText>
      </w:r>
      <w:r w:rsidR="005E1716" w:rsidRPr="00D84938">
        <w:fldChar w:fldCharType="separate"/>
      </w:r>
      <w:r w:rsidR="00251673" w:rsidRPr="00D84938">
        <w:t>(Arrizabalo, 1995)</w:t>
      </w:r>
      <w:r w:rsidR="005E1716" w:rsidRPr="00D84938">
        <w:fldChar w:fldCharType="end"/>
      </w:r>
      <w:r w:rsidRPr="00D84938">
        <w:t>. This "crowded-out" welfare model benefits higher-income groups, leaving lower-income individuals to rely on limited public options. In 2019, widespread protests highlighted the demand for greater equality and better public services, underscoring a public shift toward a "crowded-in" welfare model, with expanded state involvement</w:t>
      </w:r>
      <w:r w:rsidR="00D2419C" w:rsidRPr="00D84938">
        <w:t xml:space="preserve"> </w:t>
      </w:r>
      <w:r w:rsidR="00D2419C" w:rsidRPr="00D84938">
        <w:fldChar w:fldCharType="begin"/>
      </w:r>
      <w:r w:rsidR="00351642" w:rsidRPr="00D84938">
        <w:instrText xml:space="preserve"> ADDIN ZOTERO_ITEM CSL_CITATION {"citationID":"ZxCj6XSQ","properties":{"formattedCitation":"(Somma, Bargsted, Disi Pavlic, &amp; Medel, 2021)","plainCitation":"(Somma, Bargsted, Disi Pavlic, &amp; Medel, 2021)","noteIndex":0},"citationItems":[{"id":13178,"uris":["http://zotero.org/groups/5667576/items/EQ3CPEMD"],"itemData":{"id":13178,"type":"article-journal","container-title":"Social Movement Studies","DOI":"10.1080/14742837.2020.1727737","ISSN":"1474-2837, 1474-2829","issue":"4","journalAbbreviation":"Social Movement Studies","language":"en","page":"495-502","source":"DOI.org (Crossref)","title":"No water in the oasis: the Chilean Spring of 2019–2020","title-short":"No water in the oasis","volume":"20","author":[{"family":"Somma","given":"Nicolás M."},{"family":"Bargsted","given":"Matías"},{"family":"Disi Pavlic","given":"Rodolfo"},{"family":"Medel","given":"Rodrigo M."}],"issued":{"date-parts":[["2021",7,4]]},"citation-key":"somma_no_2021"}}],"schema":"https://github.com/citation-style-language/schema/raw/master/csl-citation.json"} </w:instrText>
      </w:r>
      <w:r w:rsidR="00D2419C" w:rsidRPr="00D84938">
        <w:fldChar w:fldCharType="separate"/>
      </w:r>
      <w:r w:rsidR="00224919" w:rsidRPr="00D84938">
        <w:t>(Somma, Bargsted, Disi Pavlic, &amp; Medel, 2021)</w:t>
      </w:r>
      <w:r w:rsidR="00D2419C" w:rsidRPr="00D84938">
        <w:fldChar w:fldCharType="end"/>
      </w:r>
      <w:r w:rsidRPr="00D84938">
        <w:t>. Chile illustrates how high inequality within a market-based welfare system shapes both public demands and potential policy shifts toward greater social inclusion.</w:t>
      </w:r>
    </w:p>
    <w:p w14:paraId="1523743C" w14:textId="77777777" w:rsidR="002632A2" w:rsidRPr="00D84938" w:rsidRDefault="00606669">
      <w:pPr>
        <w:pStyle w:val="Heading1"/>
      </w:pPr>
      <w:bookmarkStart w:id="11" w:name="_el0we3z2mbd9" w:colFirst="0" w:colLast="0"/>
      <w:bookmarkEnd w:id="11"/>
      <w:commentRangeStart w:id="12"/>
      <w:r w:rsidRPr="00D84938">
        <w:t>Data, variables, and method</w:t>
      </w:r>
      <w:commentRangeEnd w:id="12"/>
      <w:r w:rsidRPr="00D84938">
        <w:commentReference w:id="12"/>
      </w:r>
    </w:p>
    <w:p w14:paraId="1523743E" w14:textId="77777777" w:rsidR="002632A2" w:rsidRPr="00D84938" w:rsidRDefault="00606669">
      <w:pPr>
        <w:pStyle w:val="Heading1"/>
      </w:pPr>
      <w:bookmarkStart w:id="13" w:name="_47sa7afqg2nu" w:colFirst="0" w:colLast="0"/>
      <w:bookmarkEnd w:id="13"/>
      <w:commentRangeStart w:id="14"/>
      <w:r w:rsidRPr="00D84938">
        <w:t>Data</w:t>
      </w:r>
      <w:commentRangeEnd w:id="14"/>
      <w:r w:rsidR="00CA6EC0" w:rsidRPr="00D84938">
        <w:rPr>
          <w:rStyle w:val="CommentReference"/>
          <w:b w:val="0"/>
        </w:rPr>
        <w:commentReference w:id="14"/>
      </w:r>
    </w:p>
    <w:p w14:paraId="339259BA" w14:textId="24601F71" w:rsidR="009308AF" w:rsidRPr="00D84938" w:rsidRDefault="006042CE" w:rsidP="001D3B99">
      <w:r w:rsidRPr="00D84938">
        <w:t xml:space="preserve">The primary data source is the Chilean Longitudinal Social Survey </w:t>
      </w:r>
      <w:r w:rsidR="008F0D8F" w:rsidRPr="00D84938">
        <w:fldChar w:fldCharType="begin"/>
      </w:r>
      <w:r w:rsidR="00351642" w:rsidRPr="00D84938">
        <w:instrText xml:space="preserve"> ADDIN ZOTERO_ITEM CSL_CITATION {"citationID":"Klvgfe38","properties":{"formattedCitation":"(ELSOC, 2022)","plainCitation":"(ELSOC, 2022)","noteIndex":0},"citationItems":[{"id":13198,"uris":["http://zotero.org/groups/5667576/items/EX6T4JNA"],"itemData":{"id":13198,"type":"dataset","abstract":"ELSOC has been designed to evaluate the way in which Chileans think, feel and behave regarding a set of social issues related to conflict and social cohesion in Chile. Because its nature, this study it seeks to analyze, in a national representative sample, the stability or change in several social dimensions attending factors that can moderate or explain it trhough years.","DOI":"10.7910/dvn/0kirbj","publisher":"Harvard Dataverse","source":"DOI.org (Datacite)","title":"Estudio Longitudinal Social de Chile","URL":"https://dataverse.harvard.edu/citation?persistentId=doi:10.7910/DVN/0KIRBJ","author":[{"family":"ELSOC","given":"Survey Team"}],"contributor":[{"family":"Studies (COES)","given":"ELSOC Survey Team","suffix":"Centre For Social Conflict And Cohesion"}],"accessed":{"date-parts":[["2019",5,15]]},"issued":{"date-parts":[["2022"]]},"citation-key":"elsoc_estudio_2022"}}],"schema":"https://github.com/citation-style-language/schema/raw/master/csl-citation.json"} </w:instrText>
      </w:r>
      <w:r w:rsidR="008F0D8F" w:rsidRPr="00D84938">
        <w:fldChar w:fldCharType="separate"/>
      </w:r>
      <w:r w:rsidR="00251673" w:rsidRPr="00D84938">
        <w:t>(ELSOC, 2022)</w:t>
      </w:r>
      <w:r w:rsidR="008F0D8F" w:rsidRPr="00D84938">
        <w:fldChar w:fldCharType="end"/>
      </w:r>
      <w:r w:rsidRPr="00D84938">
        <w:t xml:space="preserve"> from 2016 to 202</w:t>
      </w:r>
      <w:r w:rsidR="005F446E" w:rsidRPr="00D84938">
        <w:t>3</w:t>
      </w:r>
      <w:r w:rsidR="00502AA9" w:rsidRPr="00D84938">
        <w:t xml:space="preserve">, including </w:t>
      </w:r>
      <w:r w:rsidR="004A352D" w:rsidRPr="00D84938">
        <w:t>three-time</w:t>
      </w:r>
      <w:r w:rsidR="00502AA9" w:rsidRPr="00D84938">
        <w:t xml:space="preserve"> measures</w:t>
      </w:r>
      <w:r w:rsidRPr="00D84938">
        <w:t xml:space="preserve">, designed to annually assess how individuals think, feel, and behave regarding social issues related to conflict and cohesion in Chile. Using a probabilistic, stratified, clustered, and multistage sampling design, the survey covers major urban centers (Santiago, Valparaíso, and Concepción) and smaller cities. The first wave included 2,927 participants aged 18 to 75, representing populations in the north and south, covering 77% of Chile’s total population and 93% of the urban population, with a response rate of 62.4% (Centre for Social Conflict and Cohesion Studies, 2022). After listwise deletion, the analytical sample includes </w:t>
      </w:r>
      <w:r w:rsidR="00123AE4" w:rsidRPr="00D84938">
        <w:rPr>
          <w:highlight w:val="yellow"/>
        </w:rPr>
        <w:t>6</w:t>
      </w:r>
      <w:r w:rsidR="00CB316F" w:rsidRPr="00D84938">
        <w:rPr>
          <w:highlight w:val="yellow"/>
        </w:rPr>
        <w:t>,</w:t>
      </w:r>
      <w:r w:rsidR="008401D3" w:rsidRPr="00D84938">
        <w:rPr>
          <w:highlight w:val="yellow"/>
        </w:rPr>
        <w:t>118</w:t>
      </w:r>
      <w:r w:rsidRPr="00D84938">
        <w:t xml:space="preserve"> observations nested within </w:t>
      </w:r>
      <w:r w:rsidR="008F55B4" w:rsidRPr="00D84938">
        <w:t>2</w:t>
      </w:r>
      <w:r w:rsidR="00782E82" w:rsidRPr="00D84938">
        <w:t>,</w:t>
      </w:r>
      <w:r w:rsidR="008F55B4" w:rsidRPr="00D84938">
        <w:t>801</w:t>
      </w:r>
      <w:r w:rsidRPr="00D84938">
        <w:t xml:space="preserve"> individuals.</w:t>
      </w:r>
      <w:r w:rsidR="0025731B" w:rsidRPr="00D84938">
        <w:t xml:space="preserve"> </w:t>
      </w:r>
      <w:r w:rsidR="00AC51ED" w:rsidRPr="00D84938">
        <w:t>In 2018 (</w:t>
      </w:r>
      <w:r w:rsidR="00770474" w:rsidRPr="00D84938">
        <w:t>Wave 2</w:t>
      </w:r>
      <w:r w:rsidR="00AC51ED" w:rsidRPr="00D84938">
        <w:t>), a refreshment sample was added to the study, consisting of 1,519 cases, while 2,229 cases corresponded to the original sample from 2016 (</w:t>
      </w:r>
      <w:r w:rsidR="001B4032" w:rsidRPr="00D84938">
        <w:t>W</w:t>
      </w:r>
      <w:r w:rsidR="004A352D" w:rsidRPr="00D84938">
        <w:t>ave</w:t>
      </w:r>
      <w:r w:rsidR="00AC51ED" w:rsidRPr="00D84938">
        <w:t xml:space="preserve"> 1). I decided to exclude this refreshment sample </w:t>
      </w:r>
      <w:r w:rsidR="00775CD2" w:rsidRPr="00D84938">
        <w:t>to</w:t>
      </w:r>
      <w:r w:rsidR="00AC51ED" w:rsidRPr="00D84938">
        <w:t xml:space="preserve"> focus on longer-term trends.</w:t>
      </w:r>
      <w:r w:rsidR="005177C8" w:rsidRPr="00D84938">
        <w:t xml:space="preserve"> </w:t>
      </w:r>
      <w:r w:rsidR="005B3B93">
        <w:t xml:space="preserve">The study </w:t>
      </w:r>
      <w:r w:rsidR="005B3B93" w:rsidRPr="005B3B93">
        <w:t>initially included 2,499 respondents in wave 1. Of these, 2,023 (81.0%) participated in wave 3, and 1,596 (63.9%) remained by wave 7. This corresponds to an attrition rate of approximately 19% between waves 1 and 3,</w:t>
      </w:r>
      <w:r w:rsidR="00471CAD">
        <w:t xml:space="preserve"> and between </w:t>
      </w:r>
      <w:r w:rsidR="005B3B93" w:rsidRPr="005B3B93">
        <w:t>waves 3 and 7 was 21.1%.</w:t>
      </w:r>
      <w:r w:rsidR="005B3B93">
        <w:t xml:space="preserve"> The overall attrition rate is </w:t>
      </w:r>
      <w:r w:rsidR="005B3B93" w:rsidRPr="005B3B93">
        <w:t>36.13</w:t>
      </w:r>
      <w:r w:rsidR="005B3B93">
        <w:t>%.</w:t>
      </w:r>
    </w:p>
    <w:p w14:paraId="1523743F" w14:textId="7481D341" w:rsidR="002632A2" w:rsidRPr="00D84938" w:rsidRDefault="00606669">
      <w:pPr>
        <w:pStyle w:val="Heading1"/>
      </w:pPr>
      <w:r w:rsidRPr="00D84938">
        <w:t>Variables</w:t>
      </w:r>
    </w:p>
    <w:p w14:paraId="422A1E26" w14:textId="013639D8" w:rsidR="00C74332" w:rsidRPr="00D84938" w:rsidRDefault="00C74332" w:rsidP="00C74332">
      <w:pPr>
        <w:rPr>
          <w:i/>
          <w:iCs/>
        </w:rPr>
      </w:pPr>
      <w:r w:rsidRPr="00D84938">
        <w:rPr>
          <w:i/>
          <w:iCs/>
        </w:rPr>
        <w:t xml:space="preserve">Market justice </w:t>
      </w:r>
      <w:r w:rsidR="001053BC" w:rsidRPr="00D84938">
        <w:rPr>
          <w:i/>
          <w:iCs/>
        </w:rPr>
        <w:t>preferences</w:t>
      </w:r>
    </w:p>
    <w:p w14:paraId="67DA7913" w14:textId="13282769" w:rsidR="00577EB8" w:rsidRPr="00D84938" w:rsidRDefault="5273A1AD">
      <w:r w:rsidRPr="00D84938">
        <w:t xml:space="preserve">The main dependent variable of this study is </w:t>
      </w:r>
      <w:r w:rsidRPr="00D84938">
        <w:rPr>
          <w:i/>
          <w:iCs/>
        </w:rPr>
        <w:t>market justice preferences</w:t>
      </w:r>
      <w:r w:rsidRPr="00D84938">
        <w:t xml:space="preserve">: ‘It is fair that people with higher incomes have better pensions than people with lower incomes’, ‘It is fair that people with higher incomes have access to better education for their children than </w:t>
      </w:r>
      <w:r w:rsidRPr="00D84938">
        <w:lastRenderedPageBreak/>
        <w:t>people with lower incomes’, and ‘It is fair that people with higher incomes can access better healthcare than people with lower incomes’. These items are measured on a 5-point Likert scale from 1 (Completely disagree) to 5 (Completely agree). The Cronbach alpha is close to 0.8 in all time points (α</w:t>
      </w:r>
      <w:r w:rsidRPr="00D84938">
        <w:rPr>
          <w:vertAlign w:val="subscript"/>
        </w:rPr>
        <w:t xml:space="preserve">t1 </w:t>
      </w:r>
      <w:r w:rsidRPr="00D84938">
        <w:t>=.82, α</w:t>
      </w:r>
      <w:r w:rsidRPr="00D84938">
        <w:rPr>
          <w:vertAlign w:val="subscript"/>
        </w:rPr>
        <w:t>t2</w:t>
      </w:r>
      <w:r w:rsidRPr="00D84938">
        <w:t>=.86, α</w:t>
      </w:r>
      <w:r w:rsidRPr="00D84938">
        <w:rPr>
          <w:vertAlign w:val="subscript"/>
        </w:rPr>
        <w:t>t</w:t>
      </w:r>
      <w:r w:rsidR="00BC11DE" w:rsidRPr="00D84938">
        <w:rPr>
          <w:vertAlign w:val="subscript"/>
        </w:rPr>
        <w:t>3</w:t>
      </w:r>
      <w:r w:rsidRPr="00D84938">
        <w:t>=.83). Here,</w:t>
      </w:r>
      <w:r w:rsidR="00B66A07">
        <w:t xml:space="preserve"> the three items are combined in a single indicator where </w:t>
      </w:r>
      <w:r w:rsidRPr="00D84938">
        <w:t xml:space="preserve">higher values indicate stronger support for market justice principles (M = </w:t>
      </w:r>
      <w:r w:rsidRPr="00D84938">
        <w:rPr>
          <w:highlight w:val="yellow"/>
        </w:rPr>
        <w:t>2.06</w:t>
      </w:r>
      <w:r w:rsidRPr="00D84938">
        <w:t xml:space="preserve">, SD = </w:t>
      </w:r>
      <w:r w:rsidRPr="00D84938">
        <w:rPr>
          <w:highlight w:val="yellow"/>
        </w:rPr>
        <w:t>0.86</w:t>
      </w:r>
      <w:r w:rsidRPr="00D84938">
        <w:t>).</w:t>
      </w:r>
    </w:p>
    <w:p w14:paraId="687BD77C" w14:textId="5F97CB4B" w:rsidR="00A3725F" w:rsidRPr="00D84938" w:rsidRDefault="00A3725F">
      <w:pPr>
        <w:rPr>
          <w:i/>
          <w:iCs/>
        </w:rPr>
      </w:pPr>
      <w:r w:rsidRPr="00D84938">
        <w:rPr>
          <w:i/>
          <w:iCs/>
        </w:rPr>
        <w:t>Socio-economic status</w:t>
      </w:r>
    </w:p>
    <w:p w14:paraId="3B01AD7F" w14:textId="6D83584F" w:rsidR="005D50FA" w:rsidRPr="00D84938" w:rsidRDefault="009A37AB">
      <w:r w:rsidRPr="00D84938">
        <w:t xml:space="preserve">For measuring </w:t>
      </w:r>
      <w:r w:rsidR="005A62F5" w:rsidRPr="00D84938">
        <w:t>socioeconomic</w:t>
      </w:r>
      <w:r w:rsidRPr="00D84938">
        <w:t xml:space="preserve"> </w:t>
      </w:r>
      <w:r w:rsidR="00FC534B" w:rsidRPr="00D84938">
        <w:t>status</w:t>
      </w:r>
      <w:r w:rsidR="00CE6D1A" w:rsidRPr="00D84938">
        <w:t xml:space="preserve"> (SES)</w:t>
      </w:r>
      <w:r w:rsidR="00FC534B" w:rsidRPr="00D84938">
        <w:t>,</w:t>
      </w:r>
      <w:r w:rsidRPr="00D84938">
        <w:t xml:space="preserve"> I use t</w:t>
      </w:r>
      <w:r w:rsidR="009B5AD9" w:rsidRPr="00D84938">
        <w:t>he International Socio-Economic Index of Occupational Status (ISEI)</w:t>
      </w:r>
      <w:r w:rsidR="006E2702" w:rsidRPr="00D84938">
        <w:t xml:space="preserve"> </w:t>
      </w:r>
      <w:r w:rsidR="006E2702" w:rsidRPr="00D84938">
        <w:fldChar w:fldCharType="begin"/>
      </w:r>
      <w:r w:rsidR="00351642" w:rsidRPr="00D84938">
        <w:instrText xml:space="preserve"> ADDIN ZOTERO_ITEM CSL_CITATION {"citationID":"l6tHs7D3","properties":{"formattedCitation":"(Ganzeboom, 2010)","plainCitation":"(Ganzeboom, 2010)","noteIndex":0},"citationItems":[{"id":12452,"uris":["http://zotero.org/users/5414506/items/VC57MXXJ"],"itemData":{"id":12452,"type":"paper-conference","event-place":"Lisbon","event-title":"Annual Conference of International Social Survey Programm","note":"Citation Key: ganzeboom_new_2010","publisher-place":"Lisbon","title":"A new international socio-economic index (ISEI) of occupational status for the international standard classification of occupation 2008 (ISCO-08) constructed with data from the ISSP 2002–2007","volume":"1","author":[{"family":"Ganzeboom","given":"Harry BG"}],"issued":{"date-parts":[["2010"]]},"citation-key":"ganzeboom_new_2010"}}],"schema":"https://github.com/citation-style-language/schema/raw/master/csl-citation.json"} </w:instrText>
      </w:r>
      <w:r w:rsidR="006E2702" w:rsidRPr="00D84938">
        <w:fldChar w:fldCharType="separate"/>
      </w:r>
      <w:r w:rsidR="00251673" w:rsidRPr="00D84938">
        <w:t>(Ganzeboom, 2010)</w:t>
      </w:r>
      <w:r w:rsidR="006E2702" w:rsidRPr="00D84938">
        <w:fldChar w:fldCharType="end"/>
      </w:r>
      <w:r w:rsidRPr="00D84938">
        <w:t xml:space="preserve">. This indicator assigns </w:t>
      </w:r>
      <w:r w:rsidR="009B5AD9" w:rsidRPr="00D84938">
        <w:t>continuous scores to occupations based on their required education and associated income levels.</w:t>
      </w:r>
      <w:r w:rsidR="006D13D0" w:rsidRPr="00D84938">
        <w:t xml:space="preserve"> </w:t>
      </w:r>
      <w:r w:rsidR="009B5AD9" w:rsidRPr="00D84938">
        <w:t xml:space="preserve">The ISEI synthesizes information on occupational hierarchies, educational attainment, and earnings to reflect the </w:t>
      </w:r>
      <w:r w:rsidR="006D13D0" w:rsidRPr="00D84938">
        <w:t>socioeconomic</w:t>
      </w:r>
      <w:r w:rsidR="009B5AD9" w:rsidRPr="00D84938">
        <w:t xml:space="preserve"> positioning of individuals within the labor market. </w:t>
      </w:r>
      <w:r w:rsidR="006D13D0" w:rsidRPr="00D84938">
        <w:t>The ISEI s</w:t>
      </w:r>
      <w:r w:rsidR="009B5AD9" w:rsidRPr="00D84938">
        <w:t>cores range from 1</w:t>
      </w:r>
      <w:r w:rsidRPr="00D84938">
        <w:t>6</w:t>
      </w:r>
      <w:r w:rsidR="009B5AD9" w:rsidRPr="00D84938">
        <w:t xml:space="preserve"> (lowest status) to </w:t>
      </w:r>
      <w:r w:rsidRPr="00D84938">
        <w:t>88</w:t>
      </w:r>
      <w:r w:rsidR="009B5AD9" w:rsidRPr="00D84938">
        <w:t xml:space="preserve"> (highest status). </w:t>
      </w:r>
      <w:r w:rsidR="008D0936" w:rsidRPr="00D84938">
        <w:t>F</w:t>
      </w:r>
      <w:r w:rsidR="00AA6282" w:rsidRPr="00D84938">
        <w:t xml:space="preserve">ollowing </w:t>
      </w:r>
      <w:proofErr w:type="spellStart"/>
      <w:r w:rsidR="003A7DFC" w:rsidRPr="00D84938">
        <w:rPr>
          <w:rStyle w:val="citation-item"/>
        </w:rPr>
        <w:t>Langsæther</w:t>
      </w:r>
      <w:proofErr w:type="spellEnd"/>
      <w:r w:rsidR="003A7DFC" w:rsidRPr="00D84938">
        <w:rPr>
          <w:rStyle w:val="citation-item"/>
        </w:rPr>
        <w:t xml:space="preserve"> et al. (</w:t>
      </w:r>
      <w:commentRangeStart w:id="15"/>
      <w:commentRangeStart w:id="16"/>
      <w:r w:rsidR="003A7DFC" w:rsidRPr="00D84938">
        <w:rPr>
          <w:rStyle w:val="citation-item"/>
          <w:highlight w:val="yellow"/>
        </w:rPr>
        <w:t>2022, p. 963</w:t>
      </w:r>
      <w:commentRangeEnd w:id="15"/>
      <w:r w:rsidR="008D0936" w:rsidRPr="00D84938">
        <w:rPr>
          <w:rStyle w:val="CommentReference"/>
        </w:rPr>
        <w:commentReference w:id="15"/>
      </w:r>
      <w:commentRangeEnd w:id="16"/>
      <w:r w:rsidR="00B849BF" w:rsidRPr="00D84938">
        <w:rPr>
          <w:rStyle w:val="CommentReference"/>
        </w:rPr>
        <w:commentReference w:id="16"/>
      </w:r>
      <w:r w:rsidR="003A7DFC" w:rsidRPr="00D84938">
        <w:rPr>
          <w:rStyle w:val="citation"/>
        </w:rPr>
        <w:t>)</w:t>
      </w:r>
      <w:r w:rsidR="005A62F5" w:rsidRPr="00D84938">
        <w:rPr>
          <w:rStyle w:val="citation"/>
        </w:rPr>
        <w:t>.</w:t>
      </w:r>
      <w:r w:rsidR="00AA6282" w:rsidRPr="00D84938">
        <w:t xml:space="preserve"> </w:t>
      </w:r>
      <w:r w:rsidR="008D0936" w:rsidRPr="00D84938">
        <w:t>I argue that including other</w:t>
      </w:r>
      <w:r w:rsidR="00CE6D1A" w:rsidRPr="00D84938">
        <w:t xml:space="preserve"> </w:t>
      </w:r>
      <w:r w:rsidR="00F5739F" w:rsidRPr="00D84938">
        <w:t>socioeconomic factors</w:t>
      </w:r>
      <w:r w:rsidR="003A7DFC" w:rsidRPr="00D84938">
        <w:t xml:space="preserve">, </w:t>
      </w:r>
      <w:r w:rsidR="00AA6282" w:rsidRPr="00D84938">
        <w:t>such as income</w:t>
      </w:r>
      <w:r w:rsidR="003A7DFC" w:rsidRPr="00D84938">
        <w:t>,</w:t>
      </w:r>
      <w:r w:rsidR="00AA6282" w:rsidRPr="00D84938">
        <w:t xml:space="preserve"> can be considered a post-treatment variable in </w:t>
      </w:r>
      <w:r w:rsidR="00F5739F" w:rsidRPr="00D84938">
        <w:t>a longitudinal context as it result</w:t>
      </w:r>
      <w:r w:rsidR="00F70D65" w:rsidRPr="00D84938">
        <w:t>s</w:t>
      </w:r>
      <w:r w:rsidR="00F5739F" w:rsidRPr="00D84938">
        <w:t xml:space="preserve"> </w:t>
      </w:r>
      <w:r w:rsidR="00F70D65" w:rsidRPr="00D84938">
        <w:t xml:space="preserve">from </w:t>
      </w:r>
      <w:r w:rsidR="00F5739F" w:rsidRPr="00D84938">
        <w:t>occupational mobility</w:t>
      </w:r>
      <w:r w:rsidR="003A7DFC" w:rsidRPr="00D84938">
        <w:t>.</w:t>
      </w:r>
      <w:r w:rsidR="00CE6D1A" w:rsidRPr="00D84938">
        <w:t xml:space="preserve"> Therefore, all model specifications include ISEI scores based on occupations as the main SES measurement.</w:t>
      </w:r>
      <w:r w:rsidR="003A7DFC" w:rsidRPr="00D84938">
        <w:t xml:space="preserve"> </w:t>
      </w:r>
      <w:r w:rsidR="005A62F5" w:rsidRPr="00D84938">
        <w:t xml:space="preserve">I categorized the ISEI scores in </w:t>
      </w:r>
      <w:r w:rsidR="0074784C">
        <w:t>tertiles</w:t>
      </w:r>
      <w:r w:rsidR="005A62F5" w:rsidRPr="00D84938">
        <w:t xml:space="preserve"> to represent low, middle, and high groups, as well as an additional category of missing information.</w:t>
      </w:r>
    </w:p>
    <w:p w14:paraId="4E92DF8D" w14:textId="370CCF76" w:rsidR="00C74332" w:rsidRPr="00D84938" w:rsidRDefault="00C74332">
      <w:pPr>
        <w:rPr>
          <w:i/>
          <w:iCs/>
        </w:rPr>
      </w:pPr>
      <w:commentRangeStart w:id="17"/>
      <w:r w:rsidRPr="00D84938">
        <w:rPr>
          <w:i/>
          <w:iCs/>
        </w:rPr>
        <w:t xml:space="preserve">Network </w:t>
      </w:r>
      <w:r w:rsidR="00962DBB" w:rsidRPr="00D84938">
        <w:rPr>
          <w:i/>
          <w:iCs/>
        </w:rPr>
        <w:t xml:space="preserve">socioeconomic </w:t>
      </w:r>
      <w:r w:rsidRPr="00D84938">
        <w:rPr>
          <w:i/>
          <w:iCs/>
        </w:rPr>
        <w:t>diversity</w:t>
      </w:r>
      <w:commentRangeEnd w:id="17"/>
      <w:r w:rsidR="00E047B8" w:rsidRPr="00D84938">
        <w:rPr>
          <w:rStyle w:val="CommentReference"/>
        </w:rPr>
        <w:commentReference w:id="17"/>
      </w:r>
    </w:p>
    <w:p w14:paraId="4B59E252" w14:textId="5C7B5AF5" w:rsidR="00D658B2" w:rsidRPr="00D84938" w:rsidRDefault="5273A1AD" w:rsidP="00D658B2">
      <w:r w:rsidRPr="00D84938">
        <w:t>In this study, respondents were asked about the socio-economic diversity of their acquaintances in Chile. An acquaintance was defined as someone they could recognize by name and could converse with if encountered in public. The answers are categorized based on occupational status and grouped by the International Socio-Economic Index (ISEI). These categories included higher-status occupations (e.g., doctors, attorneys, university professors), medium-status occupations (e.g., accountants, shop assistants, preschool teachers), and lower-status occupations (e.g., waiters, car mechanics, taxi drivers). Respondents were asked to approximate the number of people they knew in each occupation.</w:t>
      </w:r>
    </w:p>
    <w:p w14:paraId="15237446" w14:textId="26FA9C77" w:rsidR="002632A2" w:rsidRPr="00D84938" w:rsidRDefault="00D658B2">
      <w:r>
        <w:t xml:space="preserve">The network diversity index was calculated to capture the socio-economic diversity of respondents’ networks. Following recommendations in network analysis literature </w:t>
      </w:r>
      <w:r>
        <w:fldChar w:fldCharType="begin"/>
      </w:r>
      <w:r>
        <w:instrText xml:space="preserve"> ADDIN ZOTERO_ITEM CSL_CITATION {"citationID":"1j5LaNkQ","properties":{"formattedCitation":"(Otero &amp; Mendoza, 2023; Sapin, Joye, &amp; Wolf, 2020)","plainCitation":"(Otero &amp; Mendoza, 2023; Sapin, Joye, &amp; Wolf, 2020)","noteIndex":0},"citationItems":[{"id":3220,"uris":["http://zotero.org/users/5414506/items/99Z8XYDM"],"itemData":{"id":3220,"type":"article-journal","abstract":"We examine how inter-class relationships shape attitudes towards inequality. Our theoretical frame defines attitudes towards inequality as ethical dispositions and hypothesises that class-based network diversity may favour the development of what has been termed a ?reflexive habitus? that likely pushes for more egalitarian dispositions. The focus of our enquiry is on Chile ? one of the most unequal countries in the world. We use large-scale representative survey data collected in 2016 (N?=?2927). Results of our regression analyses indicate that class diversity in social networks strongly increases awareness of inequality and more egalitarian preferences while reducing belief in meritocracy and the perception that the current distribution is fair. Additional analyses suggest that network diversity influences views on inequality to a similar degree among individuals from different social classes, except for meritocratic beliefs, where network diversity especially affects the upper class. We conclude by discussing the importance of reducing socio-economic segregation.","container-title":"Sociology","DOI":"10.1177/00380385231217625","ISSN":"0038-0385","note":"publisher: SAGE Publications Ltd","page":"00380385231217625","source":"SAGE Journals","title":"The Power of Diversity: Class, Networks and Attitudes Towards Inequality","title-short":"The Power of Diversity","author":[{"family":"Otero","given":"Gabriel"},{"family":"Mendoza","given":"Manuela"}],"issued":{"date-parts":[["2023",12,29]]},"citation-key":"otero_power_2023"}},{"id":41,"uris":["http://zotero.org/users/5414506/items/AY4FLNWR"],"itemData":{"id":41,"type":"article-journal","abstract":"This special issue introduces the 2017 Social Networks and Social Resources module of the International Social Survey Program (ISSP). This module has been newly developed based on specific, up-to-date theoretical and methodological foundations. Within certain limits the designers of this module aimed at allowing comparisons with the previously fielded ISSP modules on Social Networks from 1986 and 2001. The module encompasses measures on social capital and social resources, assessed by both a position generator and questions on social resources coming from network members or formal organizations. They are complemented by other important social network dimensions capturing network structure and opportunities to access and mobilize social relationships. A strength of the new module is to assess multiple dimensions of social networks and social resources, which are crucial either for instrumental or expressive outcomes also introduced in the survey. The special issue includes first an introduction presenting the motivations behind the 2017 new module on Social Networks and Social Resources, the underlying model of the final questionnaire, a description focusing on the core of the social networks and resources measurement with some descriptive results on social capital, network support and sociability, and open the discussion toward some research questions it allows to examine in a comparative perspective.","container-title":"International Journal of Sociology","DOI":"10.1080/00207659.2020.1712157","ISSN":"0020-7659","issue":"1","note":"publisher: Routledge\n_eprint: https://doi.org/10.1080/00207659.2020.1712157","page":"1-25","source":"Taylor and Francis+NEJM","title":"The ISSP 2017 social networks and social resources module","volume":"50","author":[{"family":"Sapin","given":"Marlène"},{"family":"Joye","given":"Dominique"},{"family":"Wolf","given":"Christof"}],"issued":{"date-parts":[["2020",1,2]]},"citation-key":"sapin_issp_2020"}}],"schema":"https://github.com/citation-style-language/schema/raw/master/csl-citation.json"} </w:instrText>
      </w:r>
      <w:r>
        <w:fldChar w:fldCharType="separate"/>
      </w:r>
      <w:r w:rsidR="00224919">
        <w:t>(Otero &amp; Mendoza, 2023; Sapin, Joye, &amp; Wolf, 2020)</w:t>
      </w:r>
      <w:r>
        <w:fldChar w:fldCharType="end"/>
      </w:r>
      <w:r w:rsidR="00ED71AB">
        <w:t xml:space="preserve"> a</w:t>
      </w:r>
      <w:r w:rsidR="00866048">
        <w:t xml:space="preserve"> single dimension was used to represent network diversity, incorporating four indicators: the index of qualitative variation (IQV), cross-class (number of different occupational groups known), coefficient of variation of ISEI scores, and extensivity (number of different occupations known). Higher values on this index indicate greater socio-economic diversity in respondents' networks</w:t>
      </w:r>
      <w:r>
        <w:t>.</w:t>
      </w:r>
      <w:r w:rsidR="002A4E81">
        <w:t xml:space="preserve"> The </w:t>
      </w:r>
      <w:r w:rsidR="003F5300">
        <w:t>solution</w:t>
      </w:r>
      <w:r w:rsidR="00585AE0">
        <w:t xml:space="preserve"> based on one </w:t>
      </w:r>
      <w:r w:rsidR="008C6DA8">
        <w:t>dimension</w:t>
      </w:r>
      <w:r w:rsidR="003F5300">
        <w:t xml:space="preserve"> for the</w:t>
      </w:r>
      <w:r w:rsidR="002A4E81">
        <w:t xml:space="preserve"> diversity index </w:t>
      </w:r>
      <w:r w:rsidR="001B37EE">
        <w:t xml:space="preserve">measurement </w:t>
      </w:r>
      <w:r w:rsidR="002A4E81">
        <w:t xml:space="preserve">model </w:t>
      </w:r>
      <w:r w:rsidR="003F5300">
        <w:t>is</w:t>
      </w:r>
      <w:r w:rsidR="00306593">
        <w:t xml:space="preserve"> adequate</w:t>
      </w:r>
      <w:r w:rsidR="00585AE0">
        <w:t xml:space="preserve"> (see Table </w:t>
      </w:r>
      <w:r w:rsidR="00585AE0" w:rsidRPr="2BF6615A">
        <w:rPr>
          <w:highlight w:val="yellow"/>
        </w:rPr>
        <w:t>X</w:t>
      </w:r>
      <w:r w:rsidR="00585AE0">
        <w:t xml:space="preserve"> in Appendix)</w:t>
      </w:r>
      <w:r w:rsidR="002A4E81">
        <w:t xml:space="preserve">. </w:t>
      </w:r>
    </w:p>
    <w:p w14:paraId="2B7C8478" w14:textId="3C02A933" w:rsidR="001F279D" w:rsidRPr="00D84938" w:rsidRDefault="00606669">
      <w:pPr>
        <w:pStyle w:val="Heading1"/>
      </w:pPr>
      <w:bookmarkStart w:id="18" w:name="_9yju1esk9zg" w:colFirst="0" w:colLast="0"/>
      <w:bookmarkEnd w:id="18"/>
      <w:r w:rsidRPr="00D84938">
        <w:t>Method</w:t>
      </w:r>
    </w:p>
    <w:p w14:paraId="28925F48" w14:textId="7F71EAA3" w:rsidR="006051B4" w:rsidRPr="00D84938" w:rsidRDefault="002C1AEF" w:rsidP="001F279D">
      <w:r w:rsidRPr="00D84938">
        <w:t>I</w:t>
      </w:r>
      <w:r w:rsidR="001F279D" w:rsidRPr="00D84938">
        <w:t xml:space="preserve"> estimated </w:t>
      </w:r>
      <w:r w:rsidR="001467F4" w:rsidRPr="00D84938">
        <w:t>fixed-effects</w:t>
      </w:r>
      <w:r w:rsidR="00A55F2D" w:rsidRPr="00D84938">
        <w:t xml:space="preserve"> </w:t>
      </w:r>
      <w:r w:rsidR="001D6E2C" w:rsidRPr="00D84938">
        <w:t>linear</w:t>
      </w:r>
      <w:r w:rsidR="001F279D" w:rsidRPr="00D84938">
        <w:t xml:space="preserve"> models</w:t>
      </w:r>
      <w:r w:rsidR="00224919" w:rsidRPr="00D84938">
        <w:t xml:space="preserve"> </w:t>
      </w:r>
      <w:r w:rsidR="00224919" w:rsidRPr="00D84938">
        <w:fldChar w:fldCharType="begin"/>
      </w:r>
      <w:r w:rsidR="00351642" w:rsidRPr="00D84938">
        <w:instrText xml:space="preserve"> ADDIN ZOTERO_ITEM CSL_CITATION {"citationID":"QItFHD1N","properties":{"formattedCitation":"(Andre\\uc0\\u223{}, Golsch, &amp; Schmidt, 2013)","plainCitation":"(Andreß, Golsch, &amp; Schmidt, 2013)","noteIndex":0},"citationItems":[{"id":15035,"uris":["http://zotero.org/users/5414506/items/VRMQ5EF8"],"itemData":{"id":15035,"type":"book","event-place":"Berlin, Heidelberg","ISBN":"978-3-642-32913-5","language":"en","license":"https://www.springernature.com/gp/researchers/text-and-data-mining","note":"DOI: 10.1007/978-3-642-32914-2","publisher":"Springer Berlin Heidelberg","publisher-place":"Berlin, Heidelberg","source":"DOI.org (Crossref)","title":"Applied Panel Data Analysis for Economic and Social Surveys","URL":"https://link.springer.com/10.1007/978-3-642-32914-2","author":[{"family":"Andreß","given":"Hans-Jürgen"},{"family":"Golsch","given":"Katrin"},{"family":"Schmidt","given":"Alexander W."}],"accessed":{"date-parts":[["2024",11,20]]},"issued":{"date-parts":[["2013"]]},"citation-key":"andress_applied_2013"}}],"schema":"https://github.com/citation-style-language/schema/raw/master/csl-citation.json"} </w:instrText>
      </w:r>
      <w:r w:rsidR="00224919" w:rsidRPr="00D84938">
        <w:fldChar w:fldCharType="separate"/>
      </w:r>
      <w:r w:rsidR="00224919" w:rsidRPr="00D84938">
        <w:t>(Andreß, Golsch, &amp; Schmidt, 2013)</w:t>
      </w:r>
      <w:r w:rsidR="00224919" w:rsidRPr="00D84938">
        <w:fldChar w:fldCharType="end"/>
      </w:r>
      <w:r w:rsidR="001F279D" w:rsidRPr="00D84938">
        <w:t xml:space="preserve"> to examine the extent </w:t>
      </w:r>
      <w:r w:rsidR="00C664CF" w:rsidRPr="00D84938">
        <w:t>to</w:t>
      </w:r>
      <w:r w:rsidR="000B6870" w:rsidRPr="00D84938">
        <w:t xml:space="preserve"> </w:t>
      </w:r>
      <w:r w:rsidR="00C664CF" w:rsidRPr="00D84938">
        <w:t xml:space="preserve">which changes </w:t>
      </w:r>
      <w:r w:rsidR="00442249" w:rsidRPr="00D84938">
        <w:t xml:space="preserve">in </w:t>
      </w:r>
      <w:r w:rsidR="001F279D" w:rsidRPr="00D84938">
        <w:t>network diversity</w:t>
      </w:r>
      <w:r w:rsidR="003223F7" w:rsidRPr="00D84938">
        <w:t xml:space="preserve"> </w:t>
      </w:r>
      <w:r w:rsidR="001F279D" w:rsidRPr="00D84938">
        <w:t xml:space="preserve">predict </w:t>
      </w:r>
      <w:r w:rsidR="00B81C4A" w:rsidRPr="00D84938">
        <w:t>market justice preferences</w:t>
      </w:r>
      <w:r w:rsidR="001F279D" w:rsidRPr="00D84938">
        <w:t xml:space="preserve">. </w:t>
      </w:r>
      <w:r w:rsidRPr="00D84938">
        <w:t>I</w:t>
      </w:r>
      <w:r w:rsidR="001F279D" w:rsidRPr="00D84938">
        <w:t xml:space="preserve"> analyzed these data using </w:t>
      </w:r>
      <w:r w:rsidR="004C7039" w:rsidRPr="00D84938">
        <w:t xml:space="preserve">the </w:t>
      </w:r>
      <w:r w:rsidR="00A33A91" w:rsidRPr="00D84938">
        <w:t>“</w:t>
      </w:r>
      <w:proofErr w:type="spellStart"/>
      <w:r w:rsidR="00224919" w:rsidRPr="00D84938">
        <w:t>plm</w:t>
      </w:r>
      <w:proofErr w:type="spellEnd"/>
      <w:r w:rsidR="00A33A91" w:rsidRPr="00D84938">
        <w:t>”</w:t>
      </w:r>
      <w:r w:rsidR="008A118B" w:rsidRPr="00D84938">
        <w:t xml:space="preserve"> </w:t>
      </w:r>
      <w:r w:rsidR="001F279D" w:rsidRPr="00D84938">
        <w:t>package</w:t>
      </w:r>
      <w:r w:rsidR="004C7039" w:rsidRPr="00D84938">
        <w:t xml:space="preserve"> in R</w:t>
      </w:r>
      <w:r w:rsidR="001F279D" w:rsidRPr="00D84938">
        <w:t>.</w:t>
      </w:r>
      <w:r w:rsidR="00D24618" w:rsidRPr="00D84938">
        <w:t xml:space="preserve"> </w:t>
      </w:r>
      <w:r w:rsidR="001F279D" w:rsidRPr="00D84938">
        <w:t>In the context of panel data, within-</w:t>
      </w:r>
      <w:r w:rsidR="001F279D" w:rsidRPr="00D84938">
        <w:lastRenderedPageBreak/>
        <w:t>person effects capture how changes in individual-level variables (e.g.,</w:t>
      </w:r>
      <w:r w:rsidR="00C24E3B" w:rsidRPr="00D84938">
        <w:t xml:space="preserve"> </w:t>
      </w:r>
      <w:r w:rsidR="001F279D" w:rsidRPr="00D84938">
        <w:t>network diversity) between waves are associated with preferences for market justice</w:t>
      </w:r>
      <w:r w:rsidR="00C13CAA" w:rsidRPr="00D84938">
        <w:t xml:space="preserve"> while controlling by the influence of time-invariant characteristics</w:t>
      </w:r>
      <w:r w:rsidR="001F279D" w:rsidRPr="00D84938">
        <w:t>.</w:t>
      </w:r>
      <w:r w:rsidR="00C13CAA" w:rsidRPr="00D84938">
        <w:t xml:space="preserve"> </w:t>
      </w:r>
      <w:r w:rsidR="00A96DEC" w:rsidRPr="00D84938">
        <w:t xml:space="preserve">The </w:t>
      </w:r>
      <w:r w:rsidR="00601ABC" w:rsidRPr="00D84938">
        <w:t>estimations</w:t>
      </w:r>
      <w:r w:rsidR="00A96DEC" w:rsidRPr="00D84938">
        <w:t xml:space="preserve"> </w:t>
      </w:r>
      <w:r w:rsidR="00514AB8" w:rsidRPr="00D84938">
        <w:t xml:space="preserve">are presented </w:t>
      </w:r>
      <w:r w:rsidR="00B671F2" w:rsidRPr="00D84938">
        <w:t>using</w:t>
      </w:r>
      <w:r w:rsidR="00514AB8" w:rsidRPr="00D84938">
        <w:t xml:space="preserve"> s</w:t>
      </w:r>
      <w:r w:rsidR="00916B81" w:rsidRPr="00D84938">
        <w:t>tandardized coefficients.</w:t>
      </w:r>
      <w:r w:rsidR="00D32963" w:rsidRPr="00D84938">
        <w:t xml:space="preserve"> </w:t>
      </w:r>
    </w:p>
    <w:p w14:paraId="64AE8368" w14:textId="2F076BFD" w:rsidR="00672740" w:rsidRPr="00D84938" w:rsidRDefault="00BE7489" w:rsidP="00672740">
      <w:pPr>
        <w:pStyle w:val="Heading1"/>
      </w:pPr>
      <w:bookmarkStart w:id="19" w:name="_njunrcfgcrbc" w:colFirst="0" w:colLast="0"/>
      <w:bookmarkEnd w:id="19"/>
      <w:r w:rsidRPr="00D84938">
        <w:t>L</w:t>
      </w:r>
      <w:r w:rsidR="00606669" w:rsidRPr="00D84938">
        <w:t>ongitudinal results on network diversity and market justice attitudes</w:t>
      </w:r>
    </w:p>
    <w:p w14:paraId="618C16F4" w14:textId="5B979387" w:rsidR="00B71FE8" w:rsidRPr="00D84938" w:rsidRDefault="006B0D4C" w:rsidP="006B0D4C">
      <w:r w:rsidRPr="00D84938">
        <w:t xml:space="preserve">The results from the </w:t>
      </w:r>
      <w:r w:rsidR="001F444F" w:rsidRPr="00D84938">
        <w:t xml:space="preserve">fixed effects </w:t>
      </w:r>
      <w:r w:rsidRPr="00D84938">
        <w:t xml:space="preserve">models </w:t>
      </w:r>
      <w:r w:rsidR="00813AA1" w:rsidRPr="00D84938">
        <w:t xml:space="preserve">are presented in </w:t>
      </w:r>
      <w:r w:rsidR="00813AA1" w:rsidRPr="00604D23">
        <w:rPr>
          <w:highlight w:val="yellow"/>
        </w:rPr>
        <w:t xml:space="preserve">Table </w:t>
      </w:r>
      <w:r w:rsidR="00CF4C39" w:rsidRPr="00604D23">
        <w:rPr>
          <w:highlight w:val="yellow"/>
        </w:rPr>
        <w:t>X</w:t>
      </w:r>
      <w:r w:rsidR="00813AA1" w:rsidRPr="00604D23">
        <w:rPr>
          <w:highlight w:val="yellow"/>
        </w:rPr>
        <w:t>.</w:t>
      </w:r>
      <w:r w:rsidR="00813AA1" w:rsidRPr="00D84938">
        <w:t xml:space="preserve"> Model 1 shows how </w:t>
      </w:r>
      <w:r w:rsidR="0093262C" w:rsidRPr="00D84938">
        <w:t>to change</w:t>
      </w:r>
      <w:r w:rsidR="00813AA1" w:rsidRPr="00D84938">
        <w:t xml:space="preserve"> from </w:t>
      </w:r>
      <w:r w:rsidR="00140B3C" w:rsidRPr="00D84938">
        <w:t xml:space="preserve">the </w:t>
      </w:r>
      <w:r w:rsidR="00BC45AC" w:rsidRPr="00D84938">
        <w:t>l</w:t>
      </w:r>
      <w:r w:rsidR="00813AA1" w:rsidRPr="00D84938">
        <w:t xml:space="preserve">ow (references category) </w:t>
      </w:r>
      <w:r w:rsidR="00354A9E" w:rsidRPr="00D84938">
        <w:t xml:space="preserve">to </w:t>
      </w:r>
      <w:r w:rsidR="00140B3C" w:rsidRPr="00D84938">
        <w:t xml:space="preserve">the </w:t>
      </w:r>
      <w:r w:rsidR="00991B6D" w:rsidRPr="00D84938">
        <w:t>middle</w:t>
      </w:r>
      <w:r w:rsidR="00734B54" w:rsidRPr="00D84938">
        <w:t xml:space="preserve"> </w:t>
      </w:r>
      <w:r w:rsidR="00D24846" w:rsidRPr="00D84938">
        <w:t xml:space="preserve">occupational status </w:t>
      </w:r>
      <w:r w:rsidR="00411594" w:rsidRPr="00D84938">
        <w:t>(β = 0.2</w:t>
      </w:r>
      <w:r w:rsidR="002339E3" w:rsidRPr="00D84938">
        <w:t>3</w:t>
      </w:r>
      <w:r w:rsidR="00411594" w:rsidRPr="00D84938">
        <w:t>, p&lt;0.001) increase</w:t>
      </w:r>
      <w:r w:rsidR="007E784C" w:rsidRPr="00D84938">
        <w:t>s</w:t>
      </w:r>
      <w:r w:rsidR="00411594" w:rsidRPr="00D84938">
        <w:t xml:space="preserve"> support for market justice preferences. </w:t>
      </w:r>
      <w:r w:rsidR="0093262C" w:rsidRPr="00D84938">
        <w:t xml:space="preserve">It </w:t>
      </w:r>
      <w:r w:rsidR="00F92C58" w:rsidRPr="00D84938">
        <w:t xml:space="preserve">is noticeable that </w:t>
      </w:r>
      <w:r w:rsidR="00C76452">
        <w:t>th</w:t>
      </w:r>
      <w:r w:rsidR="004E3B64">
        <w:t>e</w:t>
      </w:r>
      <w:r w:rsidR="00F92C58" w:rsidRPr="00D84938">
        <w:t xml:space="preserve"> </w:t>
      </w:r>
      <w:r w:rsidR="00C76452">
        <w:t>effect coefficient</w:t>
      </w:r>
      <w:r w:rsidR="00F92C58" w:rsidRPr="00D84938">
        <w:t xml:space="preserve"> represent</w:t>
      </w:r>
      <w:r w:rsidR="00DE38C9">
        <w:t>s</w:t>
      </w:r>
      <w:r w:rsidR="00F92C58" w:rsidRPr="00D84938">
        <w:t xml:space="preserve"> almost one-quarter of the standard deviation for those who experience occupational mobility from the lowest to the middle-status groups. At the same time,</w:t>
      </w:r>
      <w:r w:rsidR="00411594" w:rsidRPr="00D84938">
        <w:t xml:space="preserve"> </w:t>
      </w:r>
      <w:r w:rsidR="00514AB8" w:rsidRPr="00D84938">
        <w:t>undergoing</w:t>
      </w:r>
      <w:r w:rsidR="00411594" w:rsidRPr="00D84938">
        <w:t xml:space="preserve"> changes from the lowest to the highest occupational status </w:t>
      </w:r>
      <w:r w:rsidR="0093262C" w:rsidRPr="00D84938">
        <w:t>group</w:t>
      </w:r>
      <w:r w:rsidR="00411594" w:rsidRPr="00D84938">
        <w:t xml:space="preserve"> </w:t>
      </w:r>
      <w:r w:rsidR="00D96955" w:rsidRPr="00D84938">
        <w:t>shows</w:t>
      </w:r>
      <w:r w:rsidR="00411594" w:rsidRPr="00D84938">
        <w:t xml:space="preserve"> an increase by non-significant changes in their support for market justice (</w:t>
      </w:r>
      <w:r w:rsidR="00F92C58" w:rsidRPr="00D84938">
        <w:t>β = 0.0</w:t>
      </w:r>
      <w:r w:rsidR="00A0551A" w:rsidRPr="00D84938">
        <w:t>7</w:t>
      </w:r>
      <w:r w:rsidR="00F92C58" w:rsidRPr="00D84938">
        <w:t>, p&gt;0.05</w:t>
      </w:r>
      <w:r w:rsidR="00411594" w:rsidRPr="00D84938">
        <w:t>)</w:t>
      </w:r>
      <w:r w:rsidR="00D96955" w:rsidRPr="00D84938">
        <w:t>.</w:t>
      </w:r>
      <w:r w:rsidR="00B71FE8" w:rsidRPr="00D84938">
        <w:t xml:space="preserve"> These results </w:t>
      </w:r>
      <w:r w:rsidR="00514AB8" w:rsidRPr="00D84938">
        <w:t>align</w:t>
      </w:r>
      <w:r w:rsidR="00B71FE8" w:rsidRPr="00D84938">
        <w:t xml:space="preserve"> with the expectations drawn from the theoretical assumptions </w:t>
      </w:r>
      <w:r w:rsidR="005776B7">
        <w:t>about</w:t>
      </w:r>
      <w:r w:rsidR="00A615F5" w:rsidRPr="00D84938">
        <w:t xml:space="preserve"> </w:t>
      </w:r>
      <w:r w:rsidR="005F4170" w:rsidRPr="00D84938">
        <w:t xml:space="preserve">the role of </w:t>
      </w:r>
      <w:r w:rsidR="00D54F13" w:rsidRPr="00D84938">
        <w:t xml:space="preserve">upward </w:t>
      </w:r>
      <w:r w:rsidR="00E4522D" w:rsidRPr="00D84938">
        <w:t>occupational</w:t>
      </w:r>
      <w:r w:rsidR="00A93C70" w:rsidRPr="00D84938">
        <w:t xml:space="preserve"> </w:t>
      </w:r>
      <w:r w:rsidR="00D54F13" w:rsidRPr="00D84938">
        <w:t>mobility</w:t>
      </w:r>
      <w:r w:rsidR="005F4170" w:rsidRPr="00D84938">
        <w:t xml:space="preserve"> on </w:t>
      </w:r>
      <w:r w:rsidR="009B622C" w:rsidRPr="00D84938">
        <w:rPr>
          <w:i/>
          <w:iCs/>
        </w:rPr>
        <w:t>market</w:t>
      </w:r>
      <w:r w:rsidR="00D60105" w:rsidRPr="00D84938">
        <w:rPr>
          <w:i/>
          <w:iCs/>
        </w:rPr>
        <w:t xml:space="preserve"> legitimacy</w:t>
      </w:r>
      <w:r w:rsidR="00B71FE8" w:rsidRPr="00D84938">
        <w:t>.</w:t>
      </w:r>
      <w:r w:rsidR="00085F00" w:rsidRPr="00D84938">
        <w:t xml:space="preserve"> At the same time, it implies </w:t>
      </w:r>
      <w:r w:rsidR="00514AB8" w:rsidRPr="00D84938">
        <w:t xml:space="preserve">that </w:t>
      </w:r>
      <w:r w:rsidR="00085F00" w:rsidRPr="00D84938">
        <w:t>experiencing upward occupational mobility motivates adjustments in support of market principles, in line with</w:t>
      </w:r>
      <w:r w:rsidR="005B1A9B" w:rsidRPr="00D84938">
        <w:t xml:space="preserve"> previous </w:t>
      </w:r>
      <w:r w:rsidR="00A746CA" w:rsidRPr="00D84938">
        <w:t xml:space="preserve">evidence </w:t>
      </w:r>
      <w:r w:rsidR="005B1A9B" w:rsidRPr="00D84938">
        <w:t xml:space="preserve">that </w:t>
      </w:r>
      <w:r w:rsidR="009A7F70" w:rsidRPr="00D84938">
        <w:t>has</w:t>
      </w:r>
      <w:r w:rsidR="005B1A9B" w:rsidRPr="00D84938">
        <w:t xml:space="preserve"> argued that upwardly mobile individuals tend to adjust their attitudes according to the dominant attitudes in the position of destination</w:t>
      </w:r>
      <w:r w:rsidR="00F531FA" w:rsidRPr="00D84938">
        <w:t xml:space="preserve"> </w:t>
      </w:r>
      <w:r w:rsidR="00F531FA" w:rsidRPr="00D84938">
        <w:fldChar w:fldCharType="begin"/>
      </w:r>
      <w:r w:rsidR="00351642" w:rsidRPr="00D84938">
        <w:instrText xml:space="preserve"> ADDIN ZOTERO_ITEM CSL_CITATION {"citationID":"oBRmqer8","properties":{"formattedCitation":"(Ares, 2020; Langs\\uc0\\u230{}ther et al., 2022)","plainCitation":"(Ares, 2020; Langsæther et al., 2022)","noteIndex":0},"citationItems":[{"id":14815,"uris":["http://zotero.org/users/5414506/items/U3F22TQP"],"itemData":{"id":14815,"type":"article-journal","container-title":"West European Politics","DOI":"10.1080/01402382.2019.1644575","ISSN":"0140-2382, 1743-9655","issue":"6","journalAbbreviation":"West European Politics","language":"en","page":"1211-1237","source":"DOI.org (Crossref)","title":"Changing classes, changing preferences: how social class mobility affects economic preferences","title-short":"Changing classes, changing preferences","volume":"43","author":[{"family":"Ares","given":"Macarena"}],"issued":{"date-parts":[["2020",9,18]]},"citation-key":"ares_changing_2020"}},{"id":13342,"uris":["http://zotero.org/users/5414506/items/EJ2NAFSI"],"itemData":{"id":13342,"type":"article-journal","abstract":"Past findings on the connection between class position and political preferences are overwhelmingly derived from cross-sectional studies, which provided a limited basis for inferring causality. This study uses long-term panel data on thousands of British respondents to measure the impact of intra-generational class mobility across a range of political identities and preferences. Upward class mobility leads to small increases in economic conservatism, but party choice, class identity and attitudes to non-economic issues do not change. This updating of economic values is much smaller than cross-sectional differences between classes. These results are consistent with the short-run effects of class mobility operating primarily through a limited economic self-interest mechanism. Beliefs that are plausibly unconnected to economics are unaffected. The overall association between class and a range of identities, opinions and preferences is therefore more likely to be caused by early life experiences and longer-term socialization than by the immediate material interests associated with jobs.","container-title":"British Journal of Political Science","DOI":"10.1017/S0007123420000599","ISSN":"0007-1234, 1469-2112","issue":"2","language":"en","page":"958-967","source":"Cambridge University Press","title":"Explaining the Relationship Between Class Position and Political Preferences: A Long-Term Panel Analysis of Intra-Generational Class Mobility","title-short":"Explaining the Relationship Between Class Position and Political Preferences","volume":"52","author":[{"family":"Langsæther","given":"Peter Egge"},{"family":"Evans","given":"Geoffrey"},{"family":"O'Grady","given":"Tom"}],"issued":{"date-parts":[["2022",4]]},"citation-key":"langsaether_explaining_2022"}}],"schema":"https://github.com/citation-style-language/schema/raw/master/csl-citation.json"} </w:instrText>
      </w:r>
      <w:r w:rsidR="00F531FA" w:rsidRPr="00D84938">
        <w:fldChar w:fldCharType="separate"/>
      </w:r>
      <w:r w:rsidR="00F531FA" w:rsidRPr="00D84938">
        <w:t>(Ares, 2020; Langsæther et al., 2022)</w:t>
      </w:r>
      <w:r w:rsidR="00F531FA" w:rsidRPr="00D84938">
        <w:fldChar w:fldCharType="end"/>
      </w:r>
      <w:r w:rsidR="005B1A9B" w:rsidRPr="00D84938">
        <w:t xml:space="preserve">. </w:t>
      </w:r>
    </w:p>
    <w:p w14:paraId="74F408C9" w14:textId="618F2DDD" w:rsidR="00635116" w:rsidRPr="00D84938" w:rsidRDefault="00CE05F7" w:rsidP="00C52D56">
      <w:r w:rsidRPr="00D84938">
        <w:t>In Model 2</w:t>
      </w:r>
      <w:r w:rsidR="00972879" w:rsidRPr="00D84938">
        <w:t xml:space="preserve">, I introduce network diversity to account for how changes in the socioeconomic diversity of acquaintance </w:t>
      </w:r>
      <w:r w:rsidR="00D60105" w:rsidRPr="00D84938">
        <w:t>networks</w:t>
      </w:r>
      <w:r w:rsidR="00972879" w:rsidRPr="00D84938">
        <w:t xml:space="preserve"> </w:t>
      </w:r>
      <w:r w:rsidR="00D60105" w:rsidRPr="00D84938">
        <w:t>affect</w:t>
      </w:r>
      <w:r w:rsidR="00972879" w:rsidRPr="00D84938">
        <w:t xml:space="preserve"> market justice</w:t>
      </w:r>
      <w:r w:rsidRPr="00D84938">
        <w:t xml:space="preserve"> </w:t>
      </w:r>
      <w:r w:rsidR="00972879" w:rsidRPr="00D84938">
        <w:t>preferences.</w:t>
      </w:r>
      <w:r w:rsidR="00D60105" w:rsidRPr="00D84938">
        <w:t xml:space="preserve"> The results indicate that one standard deviation of increase in diversity drives a decrease of -0.</w:t>
      </w:r>
      <w:r w:rsidR="009D7ACF" w:rsidRPr="00D84938">
        <w:t>0</w:t>
      </w:r>
      <w:r w:rsidR="00934974" w:rsidRPr="00D84938">
        <w:t>5</w:t>
      </w:r>
      <w:r w:rsidR="00D60105" w:rsidRPr="00D84938">
        <w:t xml:space="preserve"> standard deviations in market justice principles (β = -0.</w:t>
      </w:r>
      <w:r w:rsidR="009D7ACF" w:rsidRPr="00D84938">
        <w:t>0</w:t>
      </w:r>
      <w:r w:rsidR="00E94D87" w:rsidRPr="00D84938">
        <w:t>5</w:t>
      </w:r>
      <w:r w:rsidR="00D60105" w:rsidRPr="00D84938">
        <w:t>, p&lt;0.0</w:t>
      </w:r>
      <w:r w:rsidR="00FA09B4">
        <w:t>1</w:t>
      </w:r>
      <w:r w:rsidR="00D60105" w:rsidRPr="00D84938">
        <w:t xml:space="preserve">). </w:t>
      </w:r>
      <w:r w:rsidR="003404C9">
        <w:t xml:space="preserve">In the following estimation presented in Model 3, the relationship between network diversity and market justice preferences holds the same even </w:t>
      </w:r>
      <w:r w:rsidR="0081272D">
        <w:t xml:space="preserve">when </w:t>
      </w:r>
      <w:r w:rsidR="00C257DE">
        <w:t>controlled</w:t>
      </w:r>
      <w:r w:rsidR="003404C9">
        <w:t xml:space="preserve"> </w:t>
      </w:r>
      <w:r w:rsidR="000F3899">
        <w:t>by</w:t>
      </w:r>
      <w:r w:rsidR="00C257DE">
        <w:t xml:space="preserve"> changes in occupational status</w:t>
      </w:r>
      <w:r w:rsidR="003071AA">
        <w:t>, network status, network size, household income</w:t>
      </w:r>
      <w:r w:rsidR="0081272D">
        <w:t>,</w:t>
      </w:r>
      <w:r w:rsidR="003071AA">
        <w:t xml:space="preserve"> and educational attainment. </w:t>
      </w:r>
      <w:r w:rsidR="00110F94">
        <w:t xml:space="preserve">Figure 1 depicts the average predictions on the relationship between network diversity and market justice preferences. For </w:t>
      </w:r>
      <w:r w:rsidR="00F43799">
        <w:t>instance</w:t>
      </w:r>
      <w:r w:rsidR="00110F94">
        <w:t>,</w:t>
      </w:r>
      <w:r w:rsidR="00F43799">
        <w:t xml:space="preserve"> for a value of network diversity of </w:t>
      </w:r>
      <w:r w:rsidR="00F43799" w:rsidRPr="00F43799">
        <w:t>-3.89</w:t>
      </w:r>
      <w:r w:rsidR="00F43799">
        <w:t xml:space="preserve"> (- 1 SD) the average predicted market justice preferences are 0.18 (</w:t>
      </w:r>
      <w:r w:rsidR="00F43799" w:rsidRPr="00F43799">
        <w:t>0.04</w:t>
      </w:r>
      <w:r w:rsidR="00F43799">
        <w:t xml:space="preserve"> </w:t>
      </w:r>
      <w:r w:rsidR="001B6667">
        <w:t>–</w:t>
      </w:r>
      <w:r w:rsidR="00F43799">
        <w:t xml:space="preserve"> </w:t>
      </w:r>
      <w:r w:rsidR="00F43799" w:rsidRPr="00F43799">
        <w:t>0.32</w:t>
      </w:r>
      <w:r w:rsidR="00F43799">
        <w:t xml:space="preserve">). Also, when network diversity is at its mean value of 0, </w:t>
      </w:r>
      <w:r w:rsidR="00F43799" w:rsidRPr="00F43799">
        <w:t xml:space="preserve">the average predicted market justice preferences are </w:t>
      </w:r>
      <w:r w:rsidR="004A1367">
        <w:t>-0.01 (-0.06</w:t>
      </w:r>
      <w:r w:rsidR="006348F1">
        <w:t xml:space="preserve"> </w:t>
      </w:r>
      <w:r w:rsidR="00F705D0">
        <w:t>– 0.03</w:t>
      </w:r>
      <w:r w:rsidR="004A1367">
        <w:t>) and -0.05</w:t>
      </w:r>
      <w:r w:rsidR="001B6667">
        <w:t xml:space="preserve"> </w:t>
      </w:r>
      <w:r w:rsidR="009416D3">
        <w:t>(</w:t>
      </w:r>
      <w:r w:rsidR="009416D3" w:rsidRPr="009416D3">
        <w:t>-0.11</w:t>
      </w:r>
      <w:r w:rsidR="009416D3">
        <w:t>– 0.0</w:t>
      </w:r>
      <w:r w:rsidR="000E2052">
        <w:t>0</w:t>
      </w:r>
      <w:r w:rsidR="009416D3">
        <w:t xml:space="preserve">) </w:t>
      </w:r>
      <w:r w:rsidR="001B6667">
        <w:t xml:space="preserve">when diversity rises to </w:t>
      </w:r>
      <w:r w:rsidR="001B6667" w:rsidRPr="001B6667">
        <w:t>0.86</w:t>
      </w:r>
      <w:r w:rsidR="001B6667">
        <w:t xml:space="preserve"> (+ 1 SD). </w:t>
      </w:r>
      <w:r w:rsidR="003276C1">
        <w:t xml:space="preserve">This suggests that individual change from a low-divers network to a </w:t>
      </w:r>
      <w:r w:rsidR="009475A7">
        <w:t>highly diverse</w:t>
      </w:r>
      <w:r w:rsidR="003276C1">
        <w:t xml:space="preserve"> network </w:t>
      </w:r>
      <w:r w:rsidR="009475A7">
        <w:t>indicates</w:t>
      </w:r>
      <w:r w:rsidR="003276C1">
        <w:t xml:space="preserve"> an average decrease in market justice preferences of </w:t>
      </w:r>
      <w:r w:rsidR="003276C1" w:rsidRPr="003276C1">
        <w:t>0.11</w:t>
      </w:r>
      <w:r w:rsidR="003276C1">
        <w:t xml:space="preserve"> standard deviation</w:t>
      </w:r>
      <w:r w:rsidR="004240AC">
        <w:t>s</w:t>
      </w:r>
      <w:r w:rsidR="00C409C1">
        <w:t xml:space="preserve">. Overall, this </w:t>
      </w:r>
      <w:r w:rsidR="00C409C1" w:rsidRPr="00D84938">
        <w:t xml:space="preserve">implies that individuals who have increased the socioeconomic diversity of acquaintance networks also show more critical views of market justice </w:t>
      </w:r>
      <w:r w:rsidR="009475A7" w:rsidRPr="00D84938">
        <w:t>principles</w:t>
      </w:r>
      <w:r w:rsidR="009475A7">
        <w:t>, which</w:t>
      </w:r>
      <w:r w:rsidR="003B115C" w:rsidRPr="00D84938">
        <w:t xml:space="preserve"> is in line with the </w:t>
      </w:r>
      <w:r w:rsidR="003B115C" w:rsidRPr="00D84938">
        <w:rPr>
          <w:i/>
          <w:iCs/>
        </w:rPr>
        <w:t>market skepticism</w:t>
      </w:r>
      <w:r w:rsidR="003B115C" w:rsidRPr="00D84938">
        <w:t xml:space="preserve"> hypothesis (H1).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902"/>
        <w:gridCol w:w="932"/>
        <w:gridCol w:w="932"/>
        <w:gridCol w:w="932"/>
        <w:gridCol w:w="932"/>
        <w:gridCol w:w="932"/>
        <w:gridCol w:w="932"/>
      </w:tblGrid>
      <w:tr w:rsidR="003C1A2D" w:rsidRPr="00D84938" w14:paraId="71D9E3FB" w14:textId="77777777" w:rsidTr="00352667">
        <w:trPr>
          <w:tblHeader/>
        </w:trPr>
        <w:tc>
          <w:tcPr>
            <w:tcW w:w="0" w:type="auto"/>
            <w:gridSpan w:val="7"/>
            <w:tcMar>
              <w:top w:w="15" w:type="dxa"/>
              <w:left w:w="75" w:type="dxa"/>
              <w:bottom w:w="15" w:type="dxa"/>
              <w:right w:w="75" w:type="dxa"/>
            </w:tcMar>
            <w:vAlign w:val="center"/>
            <w:hideMark/>
          </w:tcPr>
          <w:p w14:paraId="04BD6BB6" w14:textId="77777777" w:rsidR="003C1A2D" w:rsidRPr="00D84938" w:rsidRDefault="003C1A2D" w:rsidP="003C1A2D">
            <w:pPr>
              <w:spacing w:before="0" w:after="0"/>
              <w:jc w:val="left"/>
              <w:rPr>
                <w:rFonts w:cs="Times New Roman"/>
                <w:sz w:val="20"/>
                <w:szCs w:val="20"/>
              </w:rPr>
            </w:pPr>
            <w:r w:rsidRPr="00604D23">
              <w:rPr>
                <w:rFonts w:cs="Times New Roman"/>
                <w:sz w:val="20"/>
                <w:szCs w:val="20"/>
                <w:highlight w:val="yellow"/>
              </w:rPr>
              <w:t>Table X:</w:t>
            </w:r>
            <w:r w:rsidRPr="00D84938">
              <w:rPr>
                <w:rFonts w:cs="Times New Roman"/>
                <w:sz w:val="20"/>
                <w:szCs w:val="20"/>
              </w:rPr>
              <w:t xml:space="preserve"> Fixed effects regression for market justice preferences and network diversity</w:t>
            </w:r>
          </w:p>
        </w:tc>
      </w:tr>
      <w:tr w:rsidR="003C1A2D" w:rsidRPr="00D84938" w14:paraId="78F62D98" w14:textId="77777777" w:rsidTr="00352667">
        <w:trPr>
          <w:tblHeader/>
        </w:trPr>
        <w:tc>
          <w:tcPr>
            <w:tcW w:w="0" w:type="auto"/>
            <w:tcMar>
              <w:top w:w="15" w:type="dxa"/>
              <w:left w:w="75" w:type="dxa"/>
              <w:bottom w:w="15" w:type="dxa"/>
              <w:right w:w="75" w:type="dxa"/>
            </w:tcMar>
            <w:vAlign w:val="center"/>
            <w:hideMark/>
          </w:tcPr>
          <w:p w14:paraId="4F0BFD3C" w14:textId="77777777" w:rsidR="003C1A2D" w:rsidRPr="00D84938" w:rsidRDefault="003C1A2D" w:rsidP="003C1A2D">
            <w:pPr>
              <w:spacing w:before="0" w:after="0"/>
              <w:jc w:val="left"/>
              <w:rPr>
                <w:rFonts w:cs="Times New Roman"/>
                <w:b/>
                <w:bCs/>
                <w:sz w:val="20"/>
                <w:szCs w:val="20"/>
              </w:rPr>
            </w:pPr>
            <w:r w:rsidRPr="00D84938">
              <w:rPr>
                <w:rFonts w:cs="Times New Roman"/>
                <w:b/>
                <w:bCs/>
                <w:sz w:val="20"/>
                <w:szCs w:val="20"/>
              </w:rPr>
              <w:t> </w:t>
            </w:r>
          </w:p>
        </w:tc>
        <w:tc>
          <w:tcPr>
            <w:tcW w:w="0" w:type="auto"/>
            <w:tcMar>
              <w:top w:w="15" w:type="dxa"/>
              <w:left w:w="75" w:type="dxa"/>
              <w:bottom w:w="15" w:type="dxa"/>
              <w:right w:w="75" w:type="dxa"/>
            </w:tcMar>
            <w:vAlign w:val="center"/>
            <w:hideMark/>
          </w:tcPr>
          <w:p w14:paraId="19FEB3C0" w14:textId="77777777" w:rsidR="003C1A2D" w:rsidRPr="00D84938" w:rsidRDefault="003C1A2D" w:rsidP="003C1A2D">
            <w:pPr>
              <w:spacing w:before="0" w:after="0"/>
              <w:jc w:val="left"/>
              <w:rPr>
                <w:rFonts w:cs="Times New Roman"/>
                <w:b/>
                <w:bCs/>
                <w:sz w:val="20"/>
                <w:szCs w:val="20"/>
              </w:rPr>
            </w:pPr>
            <w:r w:rsidRPr="00D84938">
              <w:rPr>
                <w:rFonts w:cs="Times New Roman"/>
                <w:b/>
                <w:bCs/>
                <w:sz w:val="20"/>
                <w:szCs w:val="20"/>
              </w:rPr>
              <w:t>Model 1</w:t>
            </w:r>
          </w:p>
        </w:tc>
        <w:tc>
          <w:tcPr>
            <w:tcW w:w="0" w:type="auto"/>
            <w:tcMar>
              <w:top w:w="15" w:type="dxa"/>
              <w:left w:w="75" w:type="dxa"/>
              <w:bottom w:w="15" w:type="dxa"/>
              <w:right w:w="75" w:type="dxa"/>
            </w:tcMar>
            <w:vAlign w:val="center"/>
            <w:hideMark/>
          </w:tcPr>
          <w:p w14:paraId="5B429521" w14:textId="77777777" w:rsidR="003C1A2D" w:rsidRPr="00D84938" w:rsidRDefault="003C1A2D" w:rsidP="003C1A2D">
            <w:pPr>
              <w:spacing w:before="0" w:after="0"/>
              <w:jc w:val="left"/>
              <w:rPr>
                <w:rFonts w:cs="Times New Roman"/>
                <w:b/>
                <w:bCs/>
                <w:sz w:val="20"/>
                <w:szCs w:val="20"/>
              </w:rPr>
            </w:pPr>
            <w:r w:rsidRPr="00D84938">
              <w:rPr>
                <w:rFonts w:cs="Times New Roman"/>
                <w:b/>
                <w:bCs/>
                <w:sz w:val="20"/>
                <w:szCs w:val="20"/>
              </w:rPr>
              <w:t>Model 2</w:t>
            </w:r>
          </w:p>
        </w:tc>
        <w:tc>
          <w:tcPr>
            <w:tcW w:w="0" w:type="auto"/>
            <w:tcMar>
              <w:top w:w="15" w:type="dxa"/>
              <w:left w:w="75" w:type="dxa"/>
              <w:bottom w:w="15" w:type="dxa"/>
              <w:right w:w="75" w:type="dxa"/>
            </w:tcMar>
            <w:vAlign w:val="center"/>
            <w:hideMark/>
          </w:tcPr>
          <w:p w14:paraId="245FFEAA" w14:textId="77777777" w:rsidR="003C1A2D" w:rsidRPr="00D84938" w:rsidRDefault="003C1A2D" w:rsidP="003C1A2D">
            <w:pPr>
              <w:spacing w:before="0" w:after="0"/>
              <w:jc w:val="left"/>
              <w:rPr>
                <w:rFonts w:cs="Times New Roman"/>
                <w:b/>
                <w:bCs/>
                <w:sz w:val="20"/>
                <w:szCs w:val="20"/>
              </w:rPr>
            </w:pPr>
            <w:r w:rsidRPr="00D84938">
              <w:rPr>
                <w:rFonts w:cs="Times New Roman"/>
                <w:b/>
                <w:bCs/>
                <w:sz w:val="20"/>
                <w:szCs w:val="20"/>
              </w:rPr>
              <w:t>Model 3</w:t>
            </w:r>
          </w:p>
        </w:tc>
        <w:tc>
          <w:tcPr>
            <w:tcW w:w="0" w:type="auto"/>
            <w:tcMar>
              <w:top w:w="15" w:type="dxa"/>
              <w:left w:w="75" w:type="dxa"/>
              <w:bottom w:w="15" w:type="dxa"/>
              <w:right w:w="75" w:type="dxa"/>
            </w:tcMar>
            <w:vAlign w:val="center"/>
            <w:hideMark/>
          </w:tcPr>
          <w:p w14:paraId="11B973E9" w14:textId="77777777" w:rsidR="003C1A2D" w:rsidRPr="00D84938" w:rsidRDefault="003C1A2D" w:rsidP="003C1A2D">
            <w:pPr>
              <w:spacing w:before="0" w:after="0"/>
              <w:jc w:val="left"/>
              <w:rPr>
                <w:rFonts w:cs="Times New Roman"/>
                <w:b/>
                <w:bCs/>
                <w:sz w:val="20"/>
                <w:szCs w:val="20"/>
              </w:rPr>
            </w:pPr>
            <w:r w:rsidRPr="00D84938">
              <w:rPr>
                <w:rFonts w:cs="Times New Roman"/>
                <w:b/>
                <w:bCs/>
                <w:sz w:val="20"/>
                <w:szCs w:val="20"/>
              </w:rPr>
              <w:t>Model 4</w:t>
            </w:r>
          </w:p>
        </w:tc>
        <w:tc>
          <w:tcPr>
            <w:tcW w:w="0" w:type="auto"/>
            <w:tcMar>
              <w:top w:w="15" w:type="dxa"/>
              <w:left w:w="75" w:type="dxa"/>
              <w:bottom w:w="15" w:type="dxa"/>
              <w:right w:w="75" w:type="dxa"/>
            </w:tcMar>
            <w:vAlign w:val="center"/>
            <w:hideMark/>
          </w:tcPr>
          <w:p w14:paraId="12A0754F" w14:textId="77777777" w:rsidR="003C1A2D" w:rsidRPr="00D84938" w:rsidRDefault="003C1A2D" w:rsidP="003C1A2D">
            <w:pPr>
              <w:spacing w:before="0" w:after="0"/>
              <w:jc w:val="left"/>
              <w:rPr>
                <w:rFonts w:cs="Times New Roman"/>
                <w:b/>
                <w:bCs/>
                <w:sz w:val="20"/>
                <w:szCs w:val="20"/>
              </w:rPr>
            </w:pPr>
            <w:r w:rsidRPr="00D84938">
              <w:rPr>
                <w:rFonts w:cs="Times New Roman"/>
                <w:b/>
                <w:bCs/>
                <w:sz w:val="20"/>
                <w:szCs w:val="20"/>
              </w:rPr>
              <w:t>Model 5</w:t>
            </w:r>
          </w:p>
        </w:tc>
        <w:tc>
          <w:tcPr>
            <w:tcW w:w="0" w:type="auto"/>
            <w:tcMar>
              <w:top w:w="15" w:type="dxa"/>
              <w:left w:w="75" w:type="dxa"/>
              <w:bottom w:w="15" w:type="dxa"/>
              <w:right w:w="75" w:type="dxa"/>
            </w:tcMar>
            <w:vAlign w:val="center"/>
            <w:hideMark/>
          </w:tcPr>
          <w:p w14:paraId="30C10C00" w14:textId="77777777" w:rsidR="003C1A2D" w:rsidRPr="00D84938" w:rsidRDefault="003C1A2D" w:rsidP="003C1A2D">
            <w:pPr>
              <w:spacing w:before="0" w:after="0"/>
              <w:jc w:val="left"/>
              <w:rPr>
                <w:rFonts w:cs="Times New Roman"/>
                <w:b/>
                <w:bCs/>
                <w:sz w:val="20"/>
                <w:szCs w:val="20"/>
              </w:rPr>
            </w:pPr>
            <w:r w:rsidRPr="00D84938">
              <w:rPr>
                <w:rFonts w:cs="Times New Roman"/>
                <w:b/>
                <w:bCs/>
                <w:sz w:val="20"/>
                <w:szCs w:val="20"/>
              </w:rPr>
              <w:t>Model 6</w:t>
            </w:r>
          </w:p>
        </w:tc>
      </w:tr>
      <w:tr w:rsidR="003C1A2D" w:rsidRPr="00D84938" w14:paraId="07244B08" w14:textId="77777777" w:rsidTr="00352667">
        <w:tc>
          <w:tcPr>
            <w:tcW w:w="0" w:type="auto"/>
            <w:tcMar>
              <w:top w:w="15" w:type="dxa"/>
              <w:left w:w="75" w:type="dxa"/>
              <w:bottom w:w="15" w:type="dxa"/>
              <w:right w:w="75" w:type="dxa"/>
            </w:tcMar>
            <w:vAlign w:val="center"/>
            <w:hideMark/>
          </w:tcPr>
          <w:p w14:paraId="17401902" w14:textId="77777777" w:rsidR="003C1A2D" w:rsidRPr="00D84938" w:rsidRDefault="003C1A2D" w:rsidP="003C1A2D">
            <w:pPr>
              <w:spacing w:before="0" w:after="0"/>
              <w:rPr>
                <w:rFonts w:cs="Times New Roman"/>
                <w:sz w:val="20"/>
                <w:szCs w:val="20"/>
              </w:rPr>
            </w:pPr>
            <w:r w:rsidRPr="00D84938">
              <w:rPr>
                <w:rFonts w:cs="Times New Roman"/>
                <w:sz w:val="20"/>
                <w:szCs w:val="20"/>
              </w:rPr>
              <w:t>ISEI (ref.= from Low)</w:t>
            </w:r>
          </w:p>
        </w:tc>
        <w:tc>
          <w:tcPr>
            <w:tcW w:w="0" w:type="auto"/>
            <w:tcMar>
              <w:top w:w="15" w:type="dxa"/>
              <w:left w:w="75" w:type="dxa"/>
              <w:bottom w:w="15" w:type="dxa"/>
              <w:right w:w="75" w:type="dxa"/>
            </w:tcMar>
            <w:vAlign w:val="center"/>
            <w:hideMark/>
          </w:tcPr>
          <w:p w14:paraId="110C0DB6" w14:textId="77777777" w:rsidR="003C1A2D" w:rsidRPr="00D84938" w:rsidRDefault="003C1A2D" w:rsidP="003C1A2D">
            <w:pPr>
              <w:spacing w:before="0" w:after="0"/>
              <w:rPr>
                <w:rFonts w:cs="Times New Roman"/>
                <w:sz w:val="20"/>
                <w:szCs w:val="20"/>
              </w:rPr>
            </w:pPr>
            <w:r w:rsidRPr="00D84938">
              <w:rPr>
                <w:rFonts w:cs="Times New Roman"/>
                <w:sz w:val="20"/>
                <w:szCs w:val="20"/>
              </w:rPr>
              <w:t> </w:t>
            </w:r>
          </w:p>
        </w:tc>
        <w:tc>
          <w:tcPr>
            <w:tcW w:w="0" w:type="auto"/>
            <w:tcMar>
              <w:top w:w="15" w:type="dxa"/>
              <w:left w:w="75" w:type="dxa"/>
              <w:bottom w:w="15" w:type="dxa"/>
              <w:right w:w="75" w:type="dxa"/>
            </w:tcMar>
            <w:vAlign w:val="center"/>
            <w:hideMark/>
          </w:tcPr>
          <w:p w14:paraId="1676CA7F" w14:textId="77777777" w:rsidR="003C1A2D" w:rsidRPr="00D84938" w:rsidRDefault="003C1A2D" w:rsidP="003C1A2D">
            <w:pPr>
              <w:spacing w:before="0" w:after="0"/>
              <w:rPr>
                <w:rFonts w:cs="Times New Roman"/>
                <w:sz w:val="20"/>
                <w:szCs w:val="20"/>
              </w:rPr>
            </w:pPr>
            <w:r w:rsidRPr="00D84938">
              <w:rPr>
                <w:rFonts w:cs="Times New Roman"/>
                <w:sz w:val="20"/>
                <w:szCs w:val="20"/>
              </w:rPr>
              <w:t> </w:t>
            </w:r>
          </w:p>
        </w:tc>
        <w:tc>
          <w:tcPr>
            <w:tcW w:w="0" w:type="auto"/>
            <w:tcMar>
              <w:top w:w="15" w:type="dxa"/>
              <w:left w:w="75" w:type="dxa"/>
              <w:bottom w:w="15" w:type="dxa"/>
              <w:right w:w="75" w:type="dxa"/>
            </w:tcMar>
            <w:vAlign w:val="center"/>
            <w:hideMark/>
          </w:tcPr>
          <w:p w14:paraId="664339A2" w14:textId="77777777" w:rsidR="003C1A2D" w:rsidRPr="00D84938" w:rsidRDefault="003C1A2D" w:rsidP="003C1A2D">
            <w:pPr>
              <w:spacing w:before="0" w:after="0"/>
              <w:rPr>
                <w:rFonts w:cs="Times New Roman"/>
                <w:sz w:val="20"/>
                <w:szCs w:val="20"/>
              </w:rPr>
            </w:pPr>
            <w:r w:rsidRPr="00D84938">
              <w:rPr>
                <w:rFonts w:cs="Times New Roman"/>
                <w:sz w:val="20"/>
                <w:szCs w:val="20"/>
              </w:rPr>
              <w:t> </w:t>
            </w:r>
          </w:p>
        </w:tc>
        <w:tc>
          <w:tcPr>
            <w:tcW w:w="0" w:type="auto"/>
            <w:tcMar>
              <w:top w:w="15" w:type="dxa"/>
              <w:left w:w="75" w:type="dxa"/>
              <w:bottom w:w="15" w:type="dxa"/>
              <w:right w:w="75" w:type="dxa"/>
            </w:tcMar>
            <w:vAlign w:val="center"/>
            <w:hideMark/>
          </w:tcPr>
          <w:p w14:paraId="3C06F157" w14:textId="77777777" w:rsidR="003C1A2D" w:rsidRPr="00D84938" w:rsidRDefault="003C1A2D" w:rsidP="003C1A2D">
            <w:pPr>
              <w:spacing w:before="0" w:after="0"/>
              <w:rPr>
                <w:rFonts w:cs="Times New Roman"/>
                <w:sz w:val="20"/>
                <w:szCs w:val="20"/>
              </w:rPr>
            </w:pPr>
            <w:r w:rsidRPr="00D84938">
              <w:rPr>
                <w:rFonts w:cs="Times New Roman"/>
                <w:sz w:val="20"/>
                <w:szCs w:val="20"/>
              </w:rPr>
              <w:t> </w:t>
            </w:r>
          </w:p>
        </w:tc>
        <w:tc>
          <w:tcPr>
            <w:tcW w:w="0" w:type="auto"/>
            <w:tcMar>
              <w:top w:w="15" w:type="dxa"/>
              <w:left w:w="75" w:type="dxa"/>
              <w:bottom w:w="15" w:type="dxa"/>
              <w:right w:w="75" w:type="dxa"/>
            </w:tcMar>
            <w:vAlign w:val="center"/>
            <w:hideMark/>
          </w:tcPr>
          <w:p w14:paraId="71656940" w14:textId="77777777" w:rsidR="003C1A2D" w:rsidRPr="00D84938" w:rsidRDefault="003C1A2D" w:rsidP="003C1A2D">
            <w:pPr>
              <w:spacing w:before="0" w:after="0"/>
              <w:rPr>
                <w:rFonts w:cs="Times New Roman"/>
                <w:sz w:val="20"/>
                <w:szCs w:val="20"/>
              </w:rPr>
            </w:pPr>
            <w:r w:rsidRPr="00D84938">
              <w:rPr>
                <w:rFonts w:cs="Times New Roman"/>
                <w:sz w:val="20"/>
                <w:szCs w:val="20"/>
              </w:rPr>
              <w:t> </w:t>
            </w:r>
          </w:p>
        </w:tc>
        <w:tc>
          <w:tcPr>
            <w:tcW w:w="0" w:type="auto"/>
            <w:tcMar>
              <w:top w:w="15" w:type="dxa"/>
              <w:left w:w="75" w:type="dxa"/>
              <w:bottom w:w="15" w:type="dxa"/>
              <w:right w:w="75" w:type="dxa"/>
            </w:tcMar>
            <w:vAlign w:val="center"/>
            <w:hideMark/>
          </w:tcPr>
          <w:p w14:paraId="5A83A380" w14:textId="77777777" w:rsidR="003C1A2D" w:rsidRPr="00D84938" w:rsidRDefault="003C1A2D" w:rsidP="003C1A2D">
            <w:pPr>
              <w:spacing w:before="0" w:after="0"/>
              <w:rPr>
                <w:rFonts w:cs="Times New Roman"/>
                <w:sz w:val="20"/>
                <w:szCs w:val="20"/>
              </w:rPr>
            </w:pPr>
            <w:r w:rsidRPr="00D84938">
              <w:rPr>
                <w:rFonts w:cs="Times New Roman"/>
                <w:sz w:val="20"/>
                <w:szCs w:val="20"/>
              </w:rPr>
              <w:t> </w:t>
            </w:r>
          </w:p>
        </w:tc>
      </w:tr>
      <w:tr w:rsidR="003C1A2D" w:rsidRPr="00D84938" w14:paraId="68230A99" w14:textId="77777777" w:rsidTr="00352667">
        <w:tc>
          <w:tcPr>
            <w:tcW w:w="0" w:type="auto"/>
            <w:tcMar>
              <w:top w:w="15" w:type="dxa"/>
              <w:left w:w="75" w:type="dxa"/>
              <w:bottom w:w="15" w:type="dxa"/>
              <w:right w:w="75" w:type="dxa"/>
            </w:tcMar>
            <w:vAlign w:val="center"/>
            <w:hideMark/>
          </w:tcPr>
          <w:p w14:paraId="165F2A1B" w14:textId="77777777" w:rsidR="003C1A2D" w:rsidRPr="00D84938" w:rsidRDefault="003C1A2D" w:rsidP="003C1A2D">
            <w:pPr>
              <w:spacing w:before="0" w:after="0"/>
              <w:rPr>
                <w:rFonts w:cs="Times New Roman"/>
                <w:sz w:val="20"/>
                <w:szCs w:val="20"/>
              </w:rPr>
            </w:pPr>
            <w:r w:rsidRPr="00D84938">
              <w:rPr>
                <w:rFonts w:cs="Times New Roman"/>
                <w:sz w:val="20"/>
                <w:szCs w:val="20"/>
              </w:rPr>
              <w:t> </w:t>
            </w:r>
          </w:p>
        </w:tc>
        <w:tc>
          <w:tcPr>
            <w:tcW w:w="0" w:type="auto"/>
            <w:tcMar>
              <w:top w:w="15" w:type="dxa"/>
              <w:left w:w="75" w:type="dxa"/>
              <w:bottom w:w="15" w:type="dxa"/>
              <w:right w:w="75" w:type="dxa"/>
            </w:tcMar>
            <w:vAlign w:val="center"/>
            <w:hideMark/>
          </w:tcPr>
          <w:p w14:paraId="5BDF0A20" w14:textId="77777777" w:rsidR="003C1A2D" w:rsidRPr="00D84938" w:rsidRDefault="003C1A2D" w:rsidP="003C1A2D">
            <w:pPr>
              <w:spacing w:before="0" w:after="0"/>
              <w:rPr>
                <w:rFonts w:cs="Times New Roman"/>
                <w:sz w:val="20"/>
                <w:szCs w:val="20"/>
              </w:rPr>
            </w:pPr>
            <w:r w:rsidRPr="00D84938">
              <w:rPr>
                <w:rFonts w:cs="Times New Roman"/>
                <w:sz w:val="20"/>
                <w:szCs w:val="20"/>
              </w:rPr>
              <w:t> </w:t>
            </w:r>
          </w:p>
        </w:tc>
        <w:tc>
          <w:tcPr>
            <w:tcW w:w="0" w:type="auto"/>
            <w:tcMar>
              <w:top w:w="15" w:type="dxa"/>
              <w:left w:w="75" w:type="dxa"/>
              <w:bottom w:w="15" w:type="dxa"/>
              <w:right w:w="75" w:type="dxa"/>
            </w:tcMar>
            <w:vAlign w:val="center"/>
            <w:hideMark/>
          </w:tcPr>
          <w:p w14:paraId="16944FEF" w14:textId="77777777" w:rsidR="003C1A2D" w:rsidRPr="00D84938" w:rsidRDefault="003C1A2D" w:rsidP="003C1A2D">
            <w:pPr>
              <w:spacing w:before="0" w:after="0"/>
              <w:rPr>
                <w:rFonts w:cs="Times New Roman"/>
                <w:sz w:val="20"/>
                <w:szCs w:val="20"/>
              </w:rPr>
            </w:pPr>
            <w:r w:rsidRPr="00D84938">
              <w:rPr>
                <w:rFonts w:cs="Times New Roman"/>
                <w:sz w:val="20"/>
                <w:szCs w:val="20"/>
              </w:rPr>
              <w:t> </w:t>
            </w:r>
          </w:p>
        </w:tc>
        <w:tc>
          <w:tcPr>
            <w:tcW w:w="0" w:type="auto"/>
            <w:tcMar>
              <w:top w:w="15" w:type="dxa"/>
              <w:left w:w="75" w:type="dxa"/>
              <w:bottom w:w="15" w:type="dxa"/>
              <w:right w:w="75" w:type="dxa"/>
            </w:tcMar>
            <w:vAlign w:val="center"/>
            <w:hideMark/>
          </w:tcPr>
          <w:p w14:paraId="52CB434A" w14:textId="77777777" w:rsidR="003C1A2D" w:rsidRPr="00D84938" w:rsidRDefault="003C1A2D" w:rsidP="003C1A2D">
            <w:pPr>
              <w:spacing w:before="0" w:after="0"/>
              <w:rPr>
                <w:rFonts w:cs="Times New Roman"/>
                <w:sz w:val="20"/>
                <w:szCs w:val="20"/>
              </w:rPr>
            </w:pPr>
            <w:r w:rsidRPr="00D84938">
              <w:rPr>
                <w:rFonts w:cs="Times New Roman"/>
                <w:sz w:val="20"/>
                <w:szCs w:val="20"/>
              </w:rPr>
              <w:t> </w:t>
            </w:r>
          </w:p>
        </w:tc>
        <w:tc>
          <w:tcPr>
            <w:tcW w:w="0" w:type="auto"/>
            <w:tcMar>
              <w:top w:w="15" w:type="dxa"/>
              <w:left w:w="75" w:type="dxa"/>
              <w:bottom w:w="15" w:type="dxa"/>
              <w:right w:w="75" w:type="dxa"/>
            </w:tcMar>
            <w:vAlign w:val="center"/>
            <w:hideMark/>
          </w:tcPr>
          <w:p w14:paraId="5AE141F3" w14:textId="77777777" w:rsidR="003C1A2D" w:rsidRPr="00D84938" w:rsidRDefault="003C1A2D" w:rsidP="003C1A2D">
            <w:pPr>
              <w:spacing w:before="0" w:after="0"/>
              <w:rPr>
                <w:rFonts w:cs="Times New Roman"/>
                <w:sz w:val="20"/>
                <w:szCs w:val="20"/>
              </w:rPr>
            </w:pPr>
            <w:r w:rsidRPr="00D84938">
              <w:rPr>
                <w:rFonts w:cs="Times New Roman"/>
                <w:sz w:val="20"/>
                <w:szCs w:val="20"/>
              </w:rPr>
              <w:t> </w:t>
            </w:r>
          </w:p>
        </w:tc>
        <w:tc>
          <w:tcPr>
            <w:tcW w:w="0" w:type="auto"/>
            <w:tcMar>
              <w:top w:w="15" w:type="dxa"/>
              <w:left w:w="75" w:type="dxa"/>
              <w:bottom w:w="15" w:type="dxa"/>
              <w:right w:w="75" w:type="dxa"/>
            </w:tcMar>
            <w:vAlign w:val="center"/>
            <w:hideMark/>
          </w:tcPr>
          <w:p w14:paraId="0EABFFD7" w14:textId="77777777" w:rsidR="003C1A2D" w:rsidRPr="00D84938" w:rsidRDefault="003C1A2D" w:rsidP="003C1A2D">
            <w:pPr>
              <w:spacing w:before="0" w:after="0"/>
              <w:rPr>
                <w:rFonts w:cs="Times New Roman"/>
                <w:sz w:val="20"/>
                <w:szCs w:val="20"/>
              </w:rPr>
            </w:pPr>
            <w:r w:rsidRPr="00D84938">
              <w:rPr>
                <w:rFonts w:cs="Times New Roman"/>
                <w:sz w:val="20"/>
                <w:szCs w:val="20"/>
              </w:rPr>
              <w:t> </w:t>
            </w:r>
          </w:p>
        </w:tc>
        <w:tc>
          <w:tcPr>
            <w:tcW w:w="0" w:type="auto"/>
            <w:tcMar>
              <w:top w:w="15" w:type="dxa"/>
              <w:left w:w="75" w:type="dxa"/>
              <w:bottom w:w="15" w:type="dxa"/>
              <w:right w:w="75" w:type="dxa"/>
            </w:tcMar>
            <w:vAlign w:val="center"/>
            <w:hideMark/>
          </w:tcPr>
          <w:p w14:paraId="7782988B" w14:textId="77777777" w:rsidR="003C1A2D" w:rsidRPr="00D84938" w:rsidRDefault="003C1A2D" w:rsidP="003C1A2D">
            <w:pPr>
              <w:spacing w:before="0" w:after="0"/>
              <w:rPr>
                <w:rFonts w:cs="Times New Roman"/>
                <w:sz w:val="20"/>
                <w:szCs w:val="20"/>
              </w:rPr>
            </w:pPr>
            <w:r w:rsidRPr="00D84938">
              <w:rPr>
                <w:rFonts w:cs="Times New Roman"/>
                <w:sz w:val="20"/>
                <w:szCs w:val="20"/>
              </w:rPr>
              <w:t> </w:t>
            </w:r>
          </w:p>
        </w:tc>
      </w:tr>
      <w:tr w:rsidR="003C1A2D" w:rsidRPr="00D84938" w14:paraId="36EE5395" w14:textId="77777777" w:rsidTr="00352667">
        <w:tc>
          <w:tcPr>
            <w:tcW w:w="0" w:type="auto"/>
            <w:tcMar>
              <w:top w:w="15" w:type="dxa"/>
              <w:left w:w="75" w:type="dxa"/>
              <w:bottom w:w="15" w:type="dxa"/>
              <w:right w:w="75" w:type="dxa"/>
            </w:tcMar>
            <w:vAlign w:val="center"/>
            <w:hideMark/>
          </w:tcPr>
          <w:p w14:paraId="235A8466" w14:textId="77777777" w:rsidR="003C1A2D" w:rsidRPr="00D84938" w:rsidRDefault="003C1A2D" w:rsidP="003C1A2D">
            <w:pPr>
              <w:spacing w:before="0" w:after="0"/>
              <w:rPr>
                <w:rFonts w:cs="Times New Roman"/>
                <w:sz w:val="20"/>
                <w:szCs w:val="20"/>
              </w:rPr>
            </w:pPr>
            <w:r w:rsidRPr="00D84938">
              <w:rPr>
                <w:rFonts w:cs="Times New Roman"/>
                <w:sz w:val="20"/>
                <w:szCs w:val="20"/>
              </w:rPr>
              <w:t>     to Middle</w:t>
            </w:r>
          </w:p>
        </w:tc>
        <w:tc>
          <w:tcPr>
            <w:tcW w:w="0" w:type="auto"/>
            <w:tcMar>
              <w:top w:w="15" w:type="dxa"/>
              <w:left w:w="75" w:type="dxa"/>
              <w:bottom w:w="15" w:type="dxa"/>
              <w:right w:w="75" w:type="dxa"/>
            </w:tcMar>
            <w:vAlign w:val="center"/>
            <w:hideMark/>
          </w:tcPr>
          <w:p w14:paraId="6295F759" w14:textId="77777777" w:rsidR="003C1A2D" w:rsidRPr="00D84938" w:rsidRDefault="003C1A2D" w:rsidP="003C1A2D">
            <w:pPr>
              <w:spacing w:before="0" w:after="0"/>
              <w:rPr>
                <w:rFonts w:cs="Times New Roman"/>
                <w:sz w:val="20"/>
                <w:szCs w:val="20"/>
              </w:rPr>
            </w:pPr>
            <w:r w:rsidRPr="00D84938">
              <w:rPr>
                <w:rFonts w:cs="Times New Roman"/>
                <w:sz w:val="20"/>
                <w:szCs w:val="20"/>
              </w:rPr>
              <w:t>0.23</w:t>
            </w:r>
            <w:r w:rsidRPr="00D84938">
              <w:rPr>
                <w:rFonts w:cs="Times New Roman"/>
                <w:sz w:val="20"/>
                <w:szCs w:val="20"/>
                <w:vertAlign w:val="superscript"/>
              </w:rPr>
              <w:t>***</w:t>
            </w:r>
          </w:p>
        </w:tc>
        <w:tc>
          <w:tcPr>
            <w:tcW w:w="0" w:type="auto"/>
            <w:tcMar>
              <w:top w:w="15" w:type="dxa"/>
              <w:left w:w="75" w:type="dxa"/>
              <w:bottom w:w="15" w:type="dxa"/>
              <w:right w:w="75" w:type="dxa"/>
            </w:tcMar>
            <w:vAlign w:val="center"/>
            <w:hideMark/>
          </w:tcPr>
          <w:p w14:paraId="2E3EF750" w14:textId="77777777" w:rsidR="003C1A2D" w:rsidRPr="00D84938" w:rsidRDefault="003C1A2D" w:rsidP="003C1A2D">
            <w:pPr>
              <w:spacing w:before="0" w:after="0"/>
              <w:rPr>
                <w:rFonts w:cs="Times New Roman"/>
                <w:sz w:val="20"/>
                <w:szCs w:val="20"/>
              </w:rPr>
            </w:pPr>
            <w:r w:rsidRPr="00D84938">
              <w:rPr>
                <w:rFonts w:cs="Times New Roman"/>
                <w:sz w:val="20"/>
                <w:szCs w:val="20"/>
              </w:rPr>
              <w:t> </w:t>
            </w:r>
          </w:p>
        </w:tc>
        <w:tc>
          <w:tcPr>
            <w:tcW w:w="0" w:type="auto"/>
            <w:tcMar>
              <w:top w:w="15" w:type="dxa"/>
              <w:left w:w="75" w:type="dxa"/>
              <w:bottom w:w="15" w:type="dxa"/>
              <w:right w:w="75" w:type="dxa"/>
            </w:tcMar>
            <w:vAlign w:val="center"/>
            <w:hideMark/>
          </w:tcPr>
          <w:p w14:paraId="40A273B5" w14:textId="77777777" w:rsidR="003C1A2D" w:rsidRPr="00D84938" w:rsidRDefault="003C1A2D" w:rsidP="003C1A2D">
            <w:pPr>
              <w:spacing w:before="0" w:after="0"/>
              <w:rPr>
                <w:rFonts w:cs="Times New Roman"/>
                <w:sz w:val="20"/>
                <w:szCs w:val="20"/>
              </w:rPr>
            </w:pPr>
            <w:r w:rsidRPr="00D84938">
              <w:rPr>
                <w:rFonts w:cs="Times New Roman"/>
                <w:sz w:val="20"/>
                <w:szCs w:val="20"/>
              </w:rPr>
              <w:t>0.24</w:t>
            </w:r>
            <w:r w:rsidRPr="00D84938">
              <w:rPr>
                <w:rFonts w:cs="Times New Roman"/>
                <w:sz w:val="20"/>
                <w:szCs w:val="20"/>
                <w:vertAlign w:val="superscript"/>
              </w:rPr>
              <w:t>***</w:t>
            </w:r>
          </w:p>
        </w:tc>
        <w:tc>
          <w:tcPr>
            <w:tcW w:w="0" w:type="auto"/>
            <w:tcMar>
              <w:top w:w="15" w:type="dxa"/>
              <w:left w:w="75" w:type="dxa"/>
              <w:bottom w:w="15" w:type="dxa"/>
              <w:right w:w="75" w:type="dxa"/>
            </w:tcMar>
            <w:vAlign w:val="center"/>
            <w:hideMark/>
          </w:tcPr>
          <w:p w14:paraId="333DB0B6" w14:textId="77777777" w:rsidR="003C1A2D" w:rsidRPr="00D84938" w:rsidRDefault="003C1A2D" w:rsidP="003C1A2D">
            <w:pPr>
              <w:spacing w:before="0" w:after="0"/>
              <w:rPr>
                <w:rFonts w:cs="Times New Roman"/>
                <w:sz w:val="20"/>
                <w:szCs w:val="20"/>
              </w:rPr>
            </w:pPr>
            <w:r w:rsidRPr="00D84938">
              <w:rPr>
                <w:rFonts w:cs="Times New Roman"/>
                <w:sz w:val="20"/>
                <w:szCs w:val="20"/>
              </w:rPr>
              <w:t>0.23</w:t>
            </w:r>
            <w:r w:rsidRPr="00D84938">
              <w:rPr>
                <w:rFonts w:cs="Times New Roman"/>
                <w:sz w:val="20"/>
                <w:szCs w:val="20"/>
                <w:vertAlign w:val="superscript"/>
              </w:rPr>
              <w:t>***</w:t>
            </w:r>
          </w:p>
        </w:tc>
        <w:tc>
          <w:tcPr>
            <w:tcW w:w="0" w:type="auto"/>
            <w:tcMar>
              <w:top w:w="15" w:type="dxa"/>
              <w:left w:w="75" w:type="dxa"/>
              <w:bottom w:w="15" w:type="dxa"/>
              <w:right w:w="75" w:type="dxa"/>
            </w:tcMar>
            <w:vAlign w:val="center"/>
            <w:hideMark/>
          </w:tcPr>
          <w:p w14:paraId="60B0F44E" w14:textId="77777777" w:rsidR="003C1A2D" w:rsidRPr="00D84938" w:rsidRDefault="003C1A2D" w:rsidP="003C1A2D">
            <w:pPr>
              <w:spacing w:before="0" w:after="0"/>
              <w:rPr>
                <w:rFonts w:cs="Times New Roman"/>
                <w:sz w:val="20"/>
                <w:szCs w:val="20"/>
              </w:rPr>
            </w:pPr>
            <w:r w:rsidRPr="00D84938">
              <w:rPr>
                <w:rFonts w:cs="Times New Roman"/>
                <w:sz w:val="20"/>
                <w:szCs w:val="20"/>
              </w:rPr>
              <w:t>0.24</w:t>
            </w:r>
            <w:r w:rsidRPr="00D84938">
              <w:rPr>
                <w:rFonts w:cs="Times New Roman"/>
                <w:sz w:val="20"/>
                <w:szCs w:val="20"/>
                <w:vertAlign w:val="superscript"/>
              </w:rPr>
              <w:t>***</w:t>
            </w:r>
          </w:p>
        </w:tc>
        <w:tc>
          <w:tcPr>
            <w:tcW w:w="0" w:type="auto"/>
            <w:tcMar>
              <w:top w:w="15" w:type="dxa"/>
              <w:left w:w="75" w:type="dxa"/>
              <w:bottom w:w="15" w:type="dxa"/>
              <w:right w:w="75" w:type="dxa"/>
            </w:tcMar>
            <w:vAlign w:val="center"/>
            <w:hideMark/>
          </w:tcPr>
          <w:p w14:paraId="7F994B65" w14:textId="77777777" w:rsidR="003C1A2D" w:rsidRPr="00D84938" w:rsidRDefault="003C1A2D" w:rsidP="003C1A2D">
            <w:pPr>
              <w:spacing w:before="0" w:after="0"/>
              <w:rPr>
                <w:rFonts w:cs="Times New Roman"/>
                <w:sz w:val="20"/>
                <w:szCs w:val="20"/>
              </w:rPr>
            </w:pPr>
            <w:r w:rsidRPr="00D84938">
              <w:rPr>
                <w:rFonts w:cs="Times New Roman"/>
                <w:sz w:val="20"/>
                <w:szCs w:val="20"/>
              </w:rPr>
              <w:t>0.23</w:t>
            </w:r>
            <w:r w:rsidRPr="00D84938">
              <w:rPr>
                <w:rFonts w:cs="Times New Roman"/>
                <w:sz w:val="20"/>
                <w:szCs w:val="20"/>
                <w:vertAlign w:val="superscript"/>
              </w:rPr>
              <w:t>***</w:t>
            </w:r>
          </w:p>
        </w:tc>
      </w:tr>
      <w:tr w:rsidR="003C1A2D" w:rsidRPr="00D84938" w14:paraId="43A99FDF" w14:textId="77777777" w:rsidTr="00352667">
        <w:tc>
          <w:tcPr>
            <w:tcW w:w="0" w:type="auto"/>
            <w:tcMar>
              <w:top w:w="15" w:type="dxa"/>
              <w:left w:w="75" w:type="dxa"/>
              <w:bottom w:w="15" w:type="dxa"/>
              <w:right w:w="75" w:type="dxa"/>
            </w:tcMar>
            <w:vAlign w:val="center"/>
            <w:hideMark/>
          </w:tcPr>
          <w:p w14:paraId="70095890" w14:textId="77777777" w:rsidR="003C1A2D" w:rsidRPr="00D84938" w:rsidRDefault="003C1A2D" w:rsidP="003C1A2D">
            <w:pPr>
              <w:spacing w:before="0" w:after="0"/>
              <w:rPr>
                <w:rFonts w:cs="Times New Roman"/>
                <w:sz w:val="20"/>
                <w:szCs w:val="20"/>
              </w:rPr>
            </w:pPr>
            <w:r w:rsidRPr="00D84938">
              <w:rPr>
                <w:rFonts w:cs="Times New Roman"/>
                <w:sz w:val="20"/>
                <w:szCs w:val="20"/>
              </w:rPr>
              <w:t> </w:t>
            </w:r>
          </w:p>
        </w:tc>
        <w:tc>
          <w:tcPr>
            <w:tcW w:w="0" w:type="auto"/>
            <w:tcMar>
              <w:top w:w="15" w:type="dxa"/>
              <w:left w:w="75" w:type="dxa"/>
              <w:bottom w:w="15" w:type="dxa"/>
              <w:right w:w="75" w:type="dxa"/>
            </w:tcMar>
            <w:vAlign w:val="center"/>
            <w:hideMark/>
          </w:tcPr>
          <w:p w14:paraId="3197798F" w14:textId="77777777" w:rsidR="003C1A2D" w:rsidRPr="00D84938" w:rsidRDefault="003C1A2D" w:rsidP="003C1A2D">
            <w:pPr>
              <w:spacing w:before="0" w:after="0"/>
              <w:rPr>
                <w:rFonts w:cs="Times New Roman"/>
                <w:sz w:val="20"/>
                <w:szCs w:val="20"/>
              </w:rPr>
            </w:pPr>
            <w:r w:rsidRPr="00D84938">
              <w:rPr>
                <w:rFonts w:cs="Times New Roman"/>
                <w:sz w:val="20"/>
                <w:szCs w:val="20"/>
              </w:rPr>
              <w:t>(0.05)</w:t>
            </w:r>
          </w:p>
        </w:tc>
        <w:tc>
          <w:tcPr>
            <w:tcW w:w="0" w:type="auto"/>
            <w:tcMar>
              <w:top w:w="15" w:type="dxa"/>
              <w:left w:w="75" w:type="dxa"/>
              <w:bottom w:w="15" w:type="dxa"/>
              <w:right w:w="75" w:type="dxa"/>
            </w:tcMar>
            <w:vAlign w:val="center"/>
            <w:hideMark/>
          </w:tcPr>
          <w:p w14:paraId="1B1F367F" w14:textId="77777777" w:rsidR="003C1A2D" w:rsidRPr="00D84938" w:rsidRDefault="003C1A2D" w:rsidP="003C1A2D">
            <w:pPr>
              <w:spacing w:before="0" w:after="0"/>
              <w:rPr>
                <w:rFonts w:cs="Times New Roman"/>
                <w:sz w:val="20"/>
                <w:szCs w:val="20"/>
              </w:rPr>
            </w:pPr>
            <w:r w:rsidRPr="00D84938">
              <w:rPr>
                <w:rFonts w:cs="Times New Roman"/>
                <w:sz w:val="20"/>
                <w:szCs w:val="20"/>
              </w:rPr>
              <w:t> </w:t>
            </w:r>
          </w:p>
        </w:tc>
        <w:tc>
          <w:tcPr>
            <w:tcW w:w="0" w:type="auto"/>
            <w:tcMar>
              <w:top w:w="15" w:type="dxa"/>
              <w:left w:w="75" w:type="dxa"/>
              <w:bottom w:w="15" w:type="dxa"/>
              <w:right w:w="75" w:type="dxa"/>
            </w:tcMar>
            <w:vAlign w:val="center"/>
            <w:hideMark/>
          </w:tcPr>
          <w:p w14:paraId="177A6DEC" w14:textId="77777777" w:rsidR="003C1A2D" w:rsidRPr="00D84938" w:rsidRDefault="003C1A2D" w:rsidP="003C1A2D">
            <w:pPr>
              <w:spacing w:before="0" w:after="0"/>
              <w:rPr>
                <w:rFonts w:cs="Times New Roman"/>
                <w:sz w:val="20"/>
                <w:szCs w:val="20"/>
              </w:rPr>
            </w:pPr>
            <w:r w:rsidRPr="00D84938">
              <w:rPr>
                <w:rFonts w:cs="Times New Roman"/>
                <w:sz w:val="20"/>
                <w:szCs w:val="20"/>
              </w:rPr>
              <w:t>(0.05)</w:t>
            </w:r>
          </w:p>
        </w:tc>
        <w:tc>
          <w:tcPr>
            <w:tcW w:w="0" w:type="auto"/>
            <w:tcMar>
              <w:top w:w="15" w:type="dxa"/>
              <w:left w:w="75" w:type="dxa"/>
              <w:bottom w:w="15" w:type="dxa"/>
              <w:right w:w="75" w:type="dxa"/>
            </w:tcMar>
            <w:vAlign w:val="center"/>
            <w:hideMark/>
          </w:tcPr>
          <w:p w14:paraId="4ED7AAA9" w14:textId="77777777" w:rsidR="003C1A2D" w:rsidRPr="00D84938" w:rsidRDefault="003C1A2D" w:rsidP="003C1A2D">
            <w:pPr>
              <w:spacing w:before="0" w:after="0"/>
              <w:rPr>
                <w:rFonts w:cs="Times New Roman"/>
                <w:sz w:val="20"/>
                <w:szCs w:val="20"/>
              </w:rPr>
            </w:pPr>
            <w:r w:rsidRPr="00D84938">
              <w:rPr>
                <w:rFonts w:cs="Times New Roman"/>
                <w:sz w:val="20"/>
                <w:szCs w:val="20"/>
              </w:rPr>
              <w:t>(0.05)</w:t>
            </w:r>
          </w:p>
        </w:tc>
        <w:tc>
          <w:tcPr>
            <w:tcW w:w="0" w:type="auto"/>
            <w:tcMar>
              <w:top w:w="15" w:type="dxa"/>
              <w:left w:w="75" w:type="dxa"/>
              <w:bottom w:w="15" w:type="dxa"/>
              <w:right w:w="75" w:type="dxa"/>
            </w:tcMar>
            <w:vAlign w:val="center"/>
            <w:hideMark/>
          </w:tcPr>
          <w:p w14:paraId="42BAEA83" w14:textId="77777777" w:rsidR="003C1A2D" w:rsidRPr="00D84938" w:rsidRDefault="003C1A2D" w:rsidP="003C1A2D">
            <w:pPr>
              <w:spacing w:before="0" w:after="0"/>
              <w:rPr>
                <w:rFonts w:cs="Times New Roman"/>
                <w:sz w:val="20"/>
                <w:szCs w:val="20"/>
              </w:rPr>
            </w:pPr>
            <w:r w:rsidRPr="00D84938">
              <w:rPr>
                <w:rFonts w:cs="Times New Roman"/>
                <w:sz w:val="20"/>
                <w:szCs w:val="20"/>
              </w:rPr>
              <w:t>(0.05)</w:t>
            </w:r>
          </w:p>
        </w:tc>
        <w:tc>
          <w:tcPr>
            <w:tcW w:w="0" w:type="auto"/>
            <w:tcMar>
              <w:top w:w="15" w:type="dxa"/>
              <w:left w:w="75" w:type="dxa"/>
              <w:bottom w:w="15" w:type="dxa"/>
              <w:right w:w="75" w:type="dxa"/>
            </w:tcMar>
            <w:vAlign w:val="center"/>
            <w:hideMark/>
          </w:tcPr>
          <w:p w14:paraId="17C38A9E" w14:textId="77777777" w:rsidR="003C1A2D" w:rsidRPr="00D84938" w:rsidRDefault="003C1A2D" w:rsidP="003C1A2D">
            <w:pPr>
              <w:spacing w:before="0" w:after="0"/>
              <w:rPr>
                <w:rFonts w:cs="Times New Roman"/>
                <w:sz w:val="20"/>
                <w:szCs w:val="20"/>
              </w:rPr>
            </w:pPr>
            <w:r w:rsidRPr="00D84938">
              <w:rPr>
                <w:rFonts w:cs="Times New Roman"/>
                <w:sz w:val="20"/>
                <w:szCs w:val="20"/>
              </w:rPr>
              <w:t>(0.05)</w:t>
            </w:r>
          </w:p>
        </w:tc>
      </w:tr>
      <w:tr w:rsidR="003C1A2D" w:rsidRPr="00D84938" w14:paraId="7CFB1776" w14:textId="77777777" w:rsidTr="00352667">
        <w:tc>
          <w:tcPr>
            <w:tcW w:w="0" w:type="auto"/>
            <w:tcMar>
              <w:top w:w="15" w:type="dxa"/>
              <w:left w:w="75" w:type="dxa"/>
              <w:bottom w:w="15" w:type="dxa"/>
              <w:right w:w="75" w:type="dxa"/>
            </w:tcMar>
            <w:vAlign w:val="center"/>
            <w:hideMark/>
          </w:tcPr>
          <w:p w14:paraId="5D670AFF" w14:textId="77777777" w:rsidR="003C1A2D" w:rsidRPr="00D84938" w:rsidRDefault="003C1A2D" w:rsidP="003C1A2D">
            <w:pPr>
              <w:spacing w:before="0" w:after="0"/>
              <w:rPr>
                <w:rFonts w:cs="Times New Roman"/>
                <w:sz w:val="20"/>
                <w:szCs w:val="20"/>
              </w:rPr>
            </w:pPr>
            <w:r w:rsidRPr="00D84938">
              <w:rPr>
                <w:rFonts w:cs="Times New Roman"/>
                <w:sz w:val="20"/>
                <w:szCs w:val="20"/>
              </w:rPr>
              <w:t>     to High</w:t>
            </w:r>
          </w:p>
        </w:tc>
        <w:tc>
          <w:tcPr>
            <w:tcW w:w="0" w:type="auto"/>
            <w:tcMar>
              <w:top w:w="15" w:type="dxa"/>
              <w:left w:w="75" w:type="dxa"/>
              <w:bottom w:w="15" w:type="dxa"/>
              <w:right w:w="75" w:type="dxa"/>
            </w:tcMar>
            <w:vAlign w:val="center"/>
            <w:hideMark/>
          </w:tcPr>
          <w:p w14:paraId="551DC26F" w14:textId="77777777" w:rsidR="003C1A2D" w:rsidRPr="00D84938" w:rsidRDefault="003C1A2D" w:rsidP="003C1A2D">
            <w:pPr>
              <w:spacing w:before="0" w:after="0"/>
              <w:rPr>
                <w:rFonts w:cs="Times New Roman"/>
                <w:sz w:val="20"/>
                <w:szCs w:val="20"/>
              </w:rPr>
            </w:pPr>
            <w:r w:rsidRPr="00D84938">
              <w:rPr>
                <w:rFonts w:cs="Times New Roman"/>
                <w:sz w:val="20"/>
                <w:szCs w:val="20"/>
              </w:rPr>
              <w:t>0.07</w:t>
            </w:r>
          </w:p>
        </w:tc>
        <w:tc>
          <w:tcPr>
            <w:tcW w:w="0" w:type="auto"/>
            <w:tcMar>
              <w:top w:w="15" w:type="dxa"/>
              <w:left w:w="75" w:type="dxa"/>
              <w:bottom w:w="15" w:type="dxa"/>
              <w:right w:w="75" w:type="dxa"/>
            </w:tcMar>
            <w:vAlign w:val="center"/>
            <w:hideMark/>
          </w:tcPr>
          <w:p w14:paraId="71B90871" w14:textId="77777777" w:rsidR="003C1A2D" w:rsidRPr="00D84938" w:rsidRDefault="003C1A2D" w:rsidP="003C1A2D">
            <w:pPr>
              <w:spacing w:before="0" w:after="0"/>
              <w:rPr>
                <w:rFonts w:cs="Times New Roman"/>
                <w:sz w:val="20"/>
                <w:szCs w:val="20"/>
              </w:rPr>
            </w:pPr>
            <w:r w:rsidRPr="00D84938">
              <w:rPr>
                <w:rFonts w:cs="Times New Roman"/>
                <w:sz w:val="20"/>
                <w:szCs w:val="20"/>
              </w:rPr>
              <w:t> </w:t>
            </w:r>
          </w:p>
        </w:tc>
        <w:tc>
          <w:tcPr>
            <w:tcW w:w="0" w:type="auto"/>
            <w:tcMar>
              <w:top w:w="15" w:type="dxa"/>
              <w:left w:w="75" w:type="dxa"/>
              <w:bottom w:w="15" w:type="dxa"/>
              <w:right w:w="75" w:type="dxa"/>
            </w:tcMar>
            <w:vAlign w:val="center"/>
            <w:hideMark/>
          </w:tcPr>
          <w:p w14:paraId="6285DB5F" w14:textId="77777777" w:rsidR="003C1A2D" w:rsidRPr="00D84938" w:rsidRDefault="003C1A2D" w:rsidP="003C1A2D">
            <w:pPr>
              <w:spacing w:before="0" w:after="0"/>
              <w:rPr>
                <w:rFonts w:cs="Times New Roman"/>
                <w:sz w:val="20"/>
                <w:szCs w:val="20"/>
              </w:rPr>
            </w:pPr>
            <w:r w:rsidRPr="00D84938">
              <w:rPr>
                <w:rFonts w:cs="Times New Roman"/>
                <w:sz w:val="20"/>
                <w:szCs w:val="20"/>
              </w:rPr>
              <w:t>0.08</w:t>
            </w:r>
          </w:p>
        </w:tc>
        <w:tc>
          <w:tcPr>
            <w:tcW w:w="0" w:type="auto"/>
            <w:tcMar>
              <w:top w:w="15" w:type="dxa"/>
              <w:left w:w="75" w:type="dxa"/>
              <w:bottom w:w="15" w:type="dxa"/>
              <w:right w:w="75" w:type="dxa"/>
            </w:tcMar>
            <w:vAlign w:val="center"/>
            <w:hideMark/>
          </w:tcPr>
          <w:p w14:paraId="443DC352" w14:textId="77777777" w:rsidR="003C1A2D" w:rsidRPr="00D84938" w:rsidRDefault="003C1A2D" w:rsidP="003C1A2D">
            <w:pPr>
              <w:spacing w:before="0" w:after="0"/>
              <w:rPr>
                <w:rFonts w:cs="Times New Roman"/>
                <w:sz w:val="20"/>
                <w:szCs w:val="20"/>
              </w:rPr>
            </w:pPr>
            <w:r w:rsidRPr="00D84938">
              <w:rPr>
                <w:rFonts w:cs="Times New Roman"/>
                <w:sz w:val="20"/>
                <w:szCs w:val="20"/>
              </w:rPr>
              <w:t>0.08</w:t>
            </w:r>
          </w:p>
        </w:tc>
        <w:tc>
          <w:tcPr>
            <w:tcW w:w="0" w:type="auto"/>
            <w:tcMar>
              <w:top w:w="15" w:type="dxa"/>
              <w:left w:w="75" w:type="dxa"/>
              <w:bottom w:w="15" w:type="dxa"/>
              <w:right w:w="75" w:type="dxa"/>
            </w:tcMar>
            <w:vAlign w:val="center"/>
            <w:hideMark/>
          </w:tcPr>
          <w:p w14:paraId="107B0BA4" w14:textId="77777777" w:rsidR="003C1A2D" w:rsidRPr="00D84938" w:rsidRDefault="003C1A2D" w:rsidP="003C1A2D">
            <w:pPr>
              <w:spacing w:before="0" w:after="0"/>
              <w:rPr>
                <w:rFonts w:cs="Times New Roman"/>
                <w:sz w:val="20"/>
                <w:szCs w:val="20"/>
              </w:rPr>
            </w:pPr>
            <w:r w:rsidRPr="00D84938">
              <w:rPr>
                <w:rFonts w:cs="Times New Roman"/>
                <w:sz w:val="20"/>
                <w:szCs w:val="20"/>
              </w:rPr>
              <w:t>0.09</w:t>
            </w:r>
          </w:p>
        </w:tc>
        <w:tc>
          <w:tcPr>
            <w:tcW w:w="0" w:type="auto"/>
            <w:tcMar>
              <w:top w:w="15" w:type="dxa"/>
              <w:left w:w="75" w:type="dxa"/>
              <w:bottom w:w="15" w:type="dxa"/>
              <w:right w:w="75" w:type="dxa"/>
            </w:tcMar>
            <w:vAlign w:val="center"/>
            <w:hideMark/>
          </w:tcPr>
          <w:p w14:paraId="5B7A46CD" w14:textId="77777777" w:rsidR="003C1A2D" w:rsidRPr="00D84938" w:rsidRDefault="003C1A2D" w:rsidP="003C1A2D">
            <w:pPr>
              <w:spacing w:before="0" w:after="0"/>
              <w:rPr>
                <w:rFonts w:cs="Times New Roman"/>
                <w:sz w:val="20"/>
                <w:szCs w:val="20"/>
              </w:rPr>
            </w:pPr>
            <w:r w:rsidRPr="00D84938">
              <w:rPr>
                <w:rFonts w:cs="Times New Roman"/>
                <w:sz w:val="20"/>
                <w:szCs w:val="20"/>
              </w:rPr>
              <w:t>0.09</w:t>
            </w:r>
          </w:p>
        </w:tc>
      </w:tr>
      <w:tr w:rsidR="003C1A2D" w:rsidRPr="00D84938" w14:paraId="7F2F966B" w14:textId="77777777" w:rsidTr="00352667">
        <w:tc>
          <w:tcPr>
            <w:tcW w:w="0" w:type="auto"/>
            <w:tcMar>
              <w:top w:w="15" w:type="dxa"/>
              <w:left w:w="75" w:type="dxa"/>
              <w:bottom w:w="15" w:type="dxa"/>
              <w:right w:w="75" w:type="dxa"/>
            </w:tcMar>
            <w:vAlign w:val="center"/>
            <w:hideMark/>
          </w:tcPr>
          <w:p w14:paraId="47C006C6" w14:textId="77777777" w:rsidR="003C1A2D" w:rsidRPr="00D84938" w:rsidRDefault="003C1A2D" w:rsidP="003C1A2D">
            <w:pPr>
              <w:spacing w:before="0" w:after="0"/>
              <w:rPr>
                <w:rFonts w:cs="Times New Roman"/>
                <w:sz w:val="20"/>
                <w:szCs w:val="20"/>
              </w:rPr>
            </w:pPr>
            <w:r w:rsidRPr="00D84938">
              <w:rPr>
                <w:rFonts w:cs="Times New Roman"/>
                <w:sz w:val="20"/>
                <w:szCs w:val="20"/>
              </w:rPr>
              <w:t> </w:t>
            </w:r>
          </w:p>
        </w:tc>
        <w:tc>
          <w:tcPr>
            <w:tcW w:w="0" w:type="auto"/>
            <w:tcMar>
              <w:top w:w="15" w:type="dxa"/>
              <w:left w:w="75" w:type="dxa"/>
              <w:bottom w:w="15" w:type="dxa"/>
              <w:right w:w="75" w:type="dxa"/>
            </w:tcMar>
            <w:vAlign w:val="center"/>
            <w:hideMark/>
          </w:tcPr>
          <w:p w14:paraId="2CD0ABFA" w14:textId="77777777" w:rsidR="003C1A2D" w:rsidRPr="00D84938" w:rsidRDefault="003C1A2D" w:rsidP="003C1A2D">
            <w:pPr>
              <w:spacing w:before="0" w:after="0"/>
              <w:rPr>
                <w:rFonts w:cs="Times New Roman"/>
                <w:sz w:val="20"/>
                <w:szCs w:val="20"/>
              </w:rPr>
            </w:pPr>
            <w:r w:rsidRPr="00D84938">
              <w:rPr>
                <w:rFonts w:cs="Times New Roman"/>
                <w:sz w:val="20"/>
                <w:szCs w:val="20"/>
              </w:rPr>
              <w:t>(0.06)</w:t>
            </w:r>
          </w:p>
        </w:tc>
        <w:tc>
          <w:tcPr>
            <w:tcW w:w="0" w:type="auto"/>
            <w:tcMar>
              <w:top w:w="15" w:type="dxa"/>
              <w:left w:w="75" w:type="dxa"/>
              <w:bottom w:w="15" w:type="dxa"/>
              <w:right w:w="75" w:type="dxa"/>
            </w:tcMar>
            <w:vAlign w:val="center"/>
            <w:hideMark/>
          </w:tcPr>
          <w:p w14:paraId="5C626BB0" w14:textId="77777777" w:rsidR="003C1A2D" w:rsidRPr="00D84938" w:rsidRDefault="003C1A2D" w:rsidP="003C1A2D">
            <w:pPr>
              <w:spacing w:before="0" w:after="0"/>
              <w:rPr>
                <w:rFonts w:cs="Times New Roman"/>
                <w:sz w:val="20"/>
                <w:szCs w:val="20"/>
              </w:rPr>
            </w:pPr>
            <w:r w:rsidRPr="00D84938">
              <w:rPr>
                <w:rFonts w:cs="Times New Roman"/>
                <w:sz w:val="20"/>
                <w:szCs w:val="20"/>
              </w:rPr>
              <w:t> </w:t>
            </w:r>
          </w:p>
        </w:tc>
        <w:tc>
          <w:tcPr>
            <w:tcW w:w="0" w:type="auto"/>
            <w:tcMar>
              <w:top w:w="15" w:type="dxa"/>
              <w:left w:w="75" w:type="dxa"/>
              <w:bottom w:w="15" w:type="dxa"/>
              <w:right w:w="75" w:type="dxa"/>
            </w:tcMar>
            <w:vAlign w:val="center"/>
            <w:hideMark/>
          </w:tcPr>
          <w:p w14:paraId="46CA1EEC" w14:textId="77777777" w:rsidR="003C1A2D" w:rsidRPr="00D84938" w:rsidRDefault="003C1A2D" w:rsidP="003C1A2D">
            <w:pPr>
              <w:spacing w:before="0" w:after="0"/>
              <w:rPr>
                <w:rFonts w:cs="Times New Roman"/>
                <w:sz w:val="20"/>
                <w:szCs w:val="20"/>
              </w:rPr>
            </w:pPr>
            <w:r w:rsidRPr="00D84938">
              <w:rPr>
                <w:rFonts w:cs="Times New Roman"/>
                <w:sz w:val="20"/>
                <w:szCs w:val="20"/>
              </w:rPr>
              <w:t>(0.06)</w:t>
            </w:r>
          </w:p>
        </w:tc>
        <w:tc>
          <w:tcPr>
            <w:tcW w:w="0" w:type="auto"/>
            <w:tcMar>
              <w:top w:w="15" w:type="dxa"/>
              <w:left w:w="75" w:type="dxa"/>
              <w:bottom w:w="15" w:type="dxa"/>
              <w:right w:w="75" w:type="dxa"/>
            </w:tcMar>
            <w:vAlign w:val="center"/>
            <w:hideMark/>
          </w:tcPr>
          <w:p w14:paraId="5311115C" w14:textId="77777777" w:rsidR="003C1A2D" w:rsidRPr="00D84938" w:rsidRDefault="003C1A2D" w:rsidP="003C1A2D">
            <w:pPr>
              <w:spacing w:before="0" w:after="0"/>
              <w:rPr>
                <w:rFonts w:cs="Times New Roman"/>
                <w:sz w:val="20"/>
                <w:szCs w:val="20"/>
              </w:rPr>
            </w:pPr>
            <w:r w:rsidRPr="00D84938">
              <w:rPr>
                <w:rFonts w:cs="Times New Roman"/>
                <w:sz w:val="20"/>
                <w:szCs w:val="20"/>
              </w:rPr>
              <w:t>(0.06)</w:t>
            </w:r>
          </w:p>
        </w:tc>
        <w:tc>
          <w:tcPr>
            <w:tcW w:w="0" w:type="auto"/>
            <w:tcMar>
              <w:top w:w="15" w:type="dxa"/>
              <w:left w:w="75" w:type="dxa"/>
              <w:bottom w:w="15" w:type="dxa"/>
              <w:right w:w="75" w:type="dxa"/>
            </w:tcMar>
            <w:vAlign w:val="center"/>
            <w:hideMark/>
          </w:tcPr>
          <w:p w14:paraId="50D3D727" w14:textId="77777777" w:rsidR="003C1A2D" w:rsidRPr="00D84938" w:rsidRDefault="003C1A2D" w:rsidP="003C1A2D">
            <w:pPr>
              <w:spacing w:before="0" w:after="0"/>
              <w:rPr>
                <w:rFonts w:cs="Times New Roman"/>
                <w:sz w:val="20"/>
                <w:szCs w:val="20"/>
              </w:rPr>
            </w:pPr>
            <w:r w:rsidRPr="00D84938">
              <w:rPr>
                <w:rFonts w:cs="Times New Roman"/>
                <w:sz w:val="20"/>
                <w:szCs w:val="20"/>
              </w:rPr>
              <w:t>(0.06)</w:t>
            </w:r>
          </w:p>
        </w:tc>
        <w:tc>
          <w:tcPr>
            <w:tcW w:w="0" w:type="auto"/>
            <w:tcMar>
              <w:top w:w="15" w:type="dxa"/>
              <w:left w:w="75" w:type="dxa"/>
              <w:bottom w:w="15" w:type="dxa"/>
              <w:right w:w="75" w:type="dxa"/>
            </w:tcMar>
            <w:vAlign w:val="center"/>
            <w:hideMark/>
          </w:tcPr>
          <w:p w14:paraId="69F1E01D" w14:textId="77777777" w:rsidR="003C1A2D" w:rsidRPr="00D84938" w:rsidRDefault="003C1A2D" w:rsidP="003C1A2D">
            <w:pPr>
              <w:spacing w:before="0" w:after="0"/>
              <w:rPr>
                <w:rFonts w:cs="Times New Roman"/>
                <w:sz w:val="20"/>
                <w:szCs w:val="20"/>
              </w:rPr>
            </w:pPr>
            <w:r w:rsidRPr="00D84938">
              <w:rPr>
                <w:rFonts w:cs="Times New Roman"/>
                <w:sz w:val="20"/>
                <w:szCs w:val="20"/>
              </w:rPr>
              <w:t>(0.06)</w:t>
            </w:r>
          </w:p>
        </w:tc>
      </w:tr>
      <w:tr w:rsidR="003C1A2D" w:rsidRPr="00D84938" w14:paraId="356F4BE2" w14:textId="77777777" w:rsidTr="00352667">
        <w:tc>
          <w:tcPr>
            <w:tcW w:w="0" w:type="auto"/>
            <w:tcMar>
              <w:top w:w="15" w:type="dxa"/>
              <w:left w:w="75" w:type="dxa"/>
              <w:bottom w:w="15" w:type="dxa"/>
              <w:right w:w="75" w:type="dxa"/>
            </w:tcMar>
            <w:vAlign w:val="center"/>
            <w:hideMark/>
          </w:tcPr>
          <w:p w14:paraId="5FAA7790" w14:textId="77777777" w:rsidR="003C1A2D" w:rsidRPr="00D84938" w:rsidRDefault="003C1A2D" w:rsidP="003C1A2D">
            <w:pPr>
              <w:spacing w:before="0" w:after="0"/>
              <w:rPr>
                <w:rFonts w:cs="Times New Roman"/>
                <w:sz w:val="20"/>
                <w:szCs w:val="20"/>
              </w:rPr>
            </w:pPr>
            <w:r w:rsidRPr="00D84938">
              <w:rPr>
                <w:rFonts w:cs="Times New Roman"/>
                <w:sz w:val="20"/>
                <w:szCs w:val="20"/>
              </w:rPr>
              <w:t>     Missing</w:t>
            </w:r>
          </w:p>
        </w:tc>
        <w:tc>
          <w:tcPr>
            <w:tcW w:w="0" w:type="auto"/>
            <w:tcMar>
              <w:top w:w="15" w:type="dxa"/>
              <w:left w:w="75" w:type="dxa"/>
              <w:bottom w:w="15" w:type="dxa"/>
              <w:right w:w="75" w:type="dxa"/>
            </w:tcMar>
            <w:vAlign w:val="center"/>
            <w:hideMark/>
          </w:tcPr>
          <w:p w14:paraId="29B9B059" w14:textId="77777777" w:rsidR="003C1A2D" w:rsidRPr="00D84938" w:rsidRDefault="003C1A2D" w:rsidP="003C1A2D">
            <w:pPr>
              <w:spacing w:before="0" w:after="0"/>
              <w:rPr>
                <w:rFonts w:cs="Times New Roman"/>
                <w:sz w:val="20"/>
                <w:szCs w:val="20"/>
              </w:rPr>
            </w:pPr>
            <w:r w:rsidRPr="00D84938">
              <w:rPr>
                <w:rFonts w:cs="Times New Roman"/>
                <w:sz w:val="20"/>
                <w:szCs w:val="20"/>
              </w:rPr>
              <w:t>0.08</w:t>
            </w:r>
          </w:p>
        </w:tc>
        <w:tc>
          <w:tcPr>
            <w:tcW w:w="0" w:type="auto"/>
            <w:tcMar>
              <w:top w:w="15" w:type="dxa"/>
              <w:left w:w="75" w:type="dxa"/>
              <w:bottom w:w="15" w:type="dxa"/>
              <w:right w:w="75" w:type="dxa"/>
            </w:tcMar>
            <w:vAlign w:val="center"/>
            <w:hideMark/>
          </w:tcPr>
          <w:p w14:paraId="53AF026C" w14:textId="77777777" w:rsidR="003C1A2D" w:rsidRPr="00D84938" w:rsidRDefault="003C1A2D" w:rsidP="003C1A2D">
            <w:pPr>
              <w:spacing w:before="0" w:after="0"/>
              <w:rPr>
                <w:rFonts w:cs="Times New Roman"/>
                <w:sz w:val="20"/>
                <w:szCs w:val="20"/>
              </w:rPr>
            </w:pPr>
            <w:r w:rsidRPr="00D84938">
              <w:rPr>
                <w:rFonts w:cs="Times New Roman"/>
                <w:sz w:val="20"/>
                <w:szCs w:val="20"/>
              </w:rPr>
              <w:t> </w:t>
            </w:r>
          </w:p>
        </w:tc>
        <w:tc>
          <w:tcPr>
            <w:tcW w:w="0" w:type="auto"/>
            <w:tcMar>
              <w:top w:w="15" w:type="dxa"/>
              <w:left w:w="75" w:type="dxa"/>
              <w:bottom w:w="15" w:type="dxa"/>
              <w:right w:w="75" w:type="dxa"/>
            </w:tcMar>
            <w:vAlign w:val="center"/>
            <w:hideMark/>
          </w:tcPr>
          <w:p w14:paraId="7BFCDCFF" w14:textId="77777777" w:rsidR="003C1A2D" w:rsidRPr="00D84938" w:rsidRDefault="003C1A2D" w:rsidP="003C1A2D">
            <w:pPr>
              <w:spacing w:before="0" w:after="0"/>
              <w:rPr>
                <w:rFonts w:cs="Times New Roman"/>
                <w:sz w:val="20"/>
                <w:szCs w:val="20"/>
              </w:rPr>
            </w:pPr>
            <w:r w:rsidRPr="00D84938">
              <w:rPr>
                <w:rFonts w:cs="Times New Roman"/>
                <w:sz w:val="20"/>
                <w:szCs w:val="20"/>
              </w:rPr>
              <w:t>0.08</w:t>
            </w:r>
          </w:p>
        </w:tc>
        <w:tc>
          <w:tcPr>
            <w:tcW w:w="0" w:type="auto"/>
            <w:tcMar>
              <w:top w:w="15" w:type="dxa"/>
              <w:left w:w="75" w:type="dxa"/>
              <w:bottom w:w="15" w:type="dxa"/>
              <w:right w:w="75" w:type="dxa"/>
            </w:tcMar>
            <w:vAlign w:val="center"/>
            <w:hideMark/>
          </w:tcPr>
          <w:p w14:paraId="2EB714D4" w14:textId="77777777" w:rsidR="003C1A2D" w:rsidRPr="00D84938" w:rsidRDefault="003C1A2D" w:rsidP="003C1A2D">
            <w:pPr>
              <w:spacing w:before="0" w:after="0"/>
              <w:rPr>
                <w:rFonts w:cs="Times New Roman"/>
                <w:sz w:val="20"/>
                <w:szCs w:val="20"/>
              </w:rPr>
            </w:pPr>
            <w:r w:rsidRPr="00D84938">
              <w:rPr>
                <w:rFonts w:cs="Times New Roman"/>
                <w:sz w:val="20"/>
                <w:szCs w:val="20"/>
              </w:rPr>
              <w:t>0.08</w:t>
            </w:r>
          </w:p>
        </w:tc>
        <w:tc>
          <w:tcPr>
            <w:tcW w:w="0" w:type="auto"/>
            <w:tcMar>
              <w:top w:w="15" w:type="dxa"/>
              <w:left w:w="75" w:type="dxa"/>
              <w:bottom w:w="15" w:type="dxa"/>
              <w:right w:w="75" w:type="dxa"/>
            </w:tcMar>
            <w:vAlign w:val="center"/>
            <w:hideMark/>
          </w:tcPr>
          <w:p w14:paraId="40A6DBF6" w14:textId="77777777" w:rsidR="003C1A2D" w:rsidRPr="00D84938" w:rsidRDefault="003C1A2D" w:rsidP="003C1A2D">
            <w:pPr>
              <w:spacing w:before="0" w:after="0"/>
              <w:rPr>
                <w:rFonts w:cs="Times New Roman"/>
                <w:sz w:val="20"/>
                <w:szCs w:val="20"/>
              </w:rPr>
            </w:pPr>
            <w:r w:rsidRPr="00D84938">
              <w:rPr>
                <w:rFonts w:cs="Times New Roman"/>
                <w:sz w:val="20"/>
                <w:szCs w:val="20"/>
              </w:rPr>
              <w:t>0.07</w:t>
            </w:r>
          </w:p>
        </w:tc>
        <w:tc>
          <w:tcPr>
            <w:tcW w:w="0" w:type="auto"/>
            <w:tcMar>
              <w:top w:w="15" w:type="dxa"/>
              <w:left w:w="75" w:type="dxa"/>
              <w:bottom w:w="15" w:type="dxa"/>
              <w:right w:w="75" w:type="dxa"/>
            </w:tcMar>
            <w:vAlign w:val="center"/>
            <w:hideMark/>
          </w:tcPr>
          <w:p w14:paraId="5C514921" w14:textId="77777777" w:rsidR="003C1A2D" w:rsidRPr="00D84938" w:rsidRDefault="003C1A2D" w:rsidP="003C1A2D">
            <w:pPr>
              <w:spacing w:before="0" w:after="0"/>
              <w:rPr>
                <w:rFonts w:cs="Times New Roman"/>
                <w:sz w:val="20"/>
                <w:szCs w:val="20"/>
              </w:rPr>
            </w:pPr>
            <w:r w:rsidRPr="00D84938">
              <w:rPr>
                <w:rFonts w:cs="Times New Roman"/>
                <w:sz w:val="20"/>
                <w:szCs w:val="20"/>
              </w:rPr>
              <w:t>0.07</w:t>
            </w:r>
          </w:p>
        </w:tc>
      </w:tr>
      <w:tr w:rsidR="003C1A2D" w:rsidRPr="00D84938" w14:paraId="0041E9D7" w14:textId="77777777" w:rsidTr="00352667">
        <w:tc>
          <w:tcPr>
            <w:tcW w:w="0" w:type="auto"/>
            <w:tcMar>
              <w:top w:w="15" w:type="dxa"/>
              <w:left w:w="75" w:type="dxa"/>
              <w:bottom w:w="15" w:type="dxa"/>
              <w:right w:w="75" w:type="dxa"/>
            </w:tcMar>
            <w:vAlign w:val="center"/>
            <w:hideMark/>
          </w:tcPr>
          <w:p w14:paraId="09BEEF3A" w14:textId="77777777" w:rsidR="003C1A2D" w:rsidRPr="00D84938" w:rsidRDefault="003C1A2D" w:rsidP="003C1A2D">
            <w:pPr>
              <w:spacing w:before="0" w:after="0"/>
              <w:rPr>
                <w:rFonts w:cs="Times New Roman"/>
                <w:sz w:val="20"/>
                <w:szCs w:val="20"/>
              </w:rPr>
            </w:pPr>
            <w:r w:rsidRPr="00D84938">
              <w:rPr>
                <w:rFonts w:cs="Times New Roman"/>
                <w:sz w:val="20"/>
                <w:szCs w:val="20"/>
              </w:rPr>
              <w:lastRenderedPageBreak/>
              <w:t> </w:t>
            </w:r>
          </w:p>
        </w:tc>
        <w:tc>
          <w:tcPr>
            <w:tcW w:w="0" w:type="auto"/>
            <w:tcMar>
              <w:top w:w="15" w:type="dxa"/>
              <w:left w:w="75" w:type="dxa"/>
              <w:bottom w:w="15" w:type="dxa"/>
              <w:right w:w="75" w:type="dxa"/>
            </w:tcMar>
            <w:vAlign w:val="center"/>
            <w:hideMark/>
          </w:tcPr>
          <w:p w14:paraId="7CEC3A8A" w14:textId="77777777" w:rsidR="003C1A2D" w:rsidRPr="00D84938" w:rsidRDefault="003C1A2D" w:rsidP="003C1A2D">
            <w:pPr>
              <w:spacing w:before="0" w:after="0"/>
              <w:rPr>
                <w:rFonts w:cs="Times New Roman"/>
                <w:sz w:val="20"/>
                <w:szCs w:val="20"/>
              </w:rPr>
            </w:pPr>
            <w:r w:rsidRPr="00D84938">
              <w:rPr>
                <w:rFonts w:cs="Times New Roman"/>
                <w:sz w:val="20"/>
                <w:szCs w:val="20"/>
              </w:rPr>
              <w:t>(0.05)</w:t>
            </w:r>
          </w:p>
        </w:tc>
        <w:tc>
          <w:tcPr>
            <w:tcW w:w="0" w:type="auto"/>
            <w:tcMar>
              <w:top w:w="15" w:type="dxa"/>
              <w:left w:w="75" w:type="dxa"/>
              <w:bottom w:w="15" w:type="dxa"/>
              <w:right w:w="75" w:type="dxa"/>
            </w:tcMar>
            <w:vAlign w:val="center"/>
            <w:hideMark/>
          </w:tcPr>
          <w:p w14:paraId="0D8EC25D" w14:textId="77777777" w:rsidR="003C1A2D" w:rsidRPr="00D84938" w:rsidRDefault="003C1A2D" w:rsidP="003C1A2D">
            <w:pPr>
              <w:spacing w:before="0" w:after="0"/>
              <w:rPr>
                <w:rFonts w:cs="Times New Roman"/>
                <w:sz w:val="20"/>
                <w:szCs w:val="20"/>
              </w:rPr>
            </w:pPr>
            <w:r w:rsidRPr="00D84938">
              <w:rPr>
                <w:rFonts w:cs="Times New Roman"/>
                <w:sz w:val="20"/>
                <w:szCs w:val="20"/>
              </w:rPr>
              <w:t> </w:t>
            </w:r>
          </w:p>
        </w:tc>
        <w:tc>
          <w:tcPr>
            <w:tcW w:w="0" w:type="auto"/>
            <w:tcMar>
              <w:top w:w="15" w:type="dxa"/>
              <w:left w:w="75" w:type="dxa"/>
              <w:bottom w:w="15" w:type="dxa"/>
              <w:right w:w="75" w:type="dxa"/>
            </w:tcMar>
            <w:vAlign w:val="center"/>
            <w:hideMark/>
          </w:tcPr>
          <w:p w14:paraId="38C31193" w14:textId="77777777" w:rsidR="003C1A2D" w:rsidRPr="00D84938" w:rsidRDefault="003C1A2D" w:rsidP="003C1A2D">
            <w:pPr>
              <w:spacing w:before="0" w:after="0"/>
              <w:rPr>
                <w:rFonts w:cs="Times New Roman"/>
                <w:sz w:val="20"/>
                <w:szCs w:val="20"/>
              </w:rPr>
            </w:pPr>
            <w:r w:rsidRPr="00D84938">
              <w:rPr>
                <w:rFonts w:cs="Times New Roman"/>
                <w:sz w:val="20"/>
                <w:szCs w:val="20"/>
              </w:rPr>
              <w:t>(0.05)</w:t>
            </w:r>
          </w:p>
        </w:tc>
        <w:tc>
          <w:tcPr>
            <w:tcW w:w="0" w:type="auto"/>
            <w:tcMar>
              <w:top w:w="15" w:type="dxa"/>
              <w:left w:w="75" w:type="dxa"/>
              <w:bottom w:w="15" w:type="dxa"/>
              <w:right w:w="75" w:type="dxa"/>
            </w:tcMar>
            <w:vAlign w:val="center"/>
            <w:hideMark/>
          </w:tcPr>
          <w:p w14:paraId="2E85F930" w14:textId="77777777" w:rsidR="003C1A2D" w:rsidRPr="00D84938" w:rsidRDefault="003C1A2D" w:rsidP="003C1A2D">
            <w:pPr>
              <w:spacing w:before="0" w:after="0"/>
              <w:rPr>
                <w:rFonts w:cs="Times New Roman"/>
                <w:sz w:val="20"/>
                <w:szCs w:val="20"/>
              </w:rPr>
            </w:pPr>
            <w:r w:rsidRPr="00D84938">
              <w:rPr>
                <w:rFonts w:cs="Times New Roman"/>
                <w:sz w:val="20"/>
                <w:szCs w:val="20"/>
              </w:rPr>
              <w:t>(0.05)</w:t>
            </w:r>
          </w:p>
        </w:tc>
        <w:tc>
          <w:tcPr>
            <w:tcW w:w="0" w:type="auto"/>
            <w:tcMar>
              <w:top w:w="15" w:type="dxa"/>
              <w:left w:w="75" w:type="dxa"/>
              <w:bottom w:w="15" w:type="dxa"/>
              <w:right w:w="75" w:type="dxa"/>
            </w:tcMar>
            <w:vAlign w:val="center"/>
            <w:hideMark/>
          </w:tcPr>
          <w:p w14:paraId="64B57689" w14:textId="77777777" w:rsidR="003C1A2D" w:rsidRPr="00D84938" w:rsidRDefault="003C1A2D" w:rsidP="003C1A2D">
            <w:pPr>
              <w:spacing w:before="0" w:after="0"/>
              <w:rPr>
                <w:rFonts w:cs="Times New Roman"/>
                <w:sz w:val="20"/>
                <w:szCs w:val="20"/>
              </w:rPr>
            </w:pPr>
            <w:r w:rsidRPr="00D84938">
              <w:rPr>
                <w:rFonts w:cs="Times New Roman"/>
                <w:sz w:val="20"/>
                <w:szCs w:val="20"/>
              </w:rPr>
              <w:t>(0.05)</w:t>
            </w:r>
          </w:p>
        </w:tc>
        <w:tc>
          <w:tcPr>
            <w:tcW w:w="0" w:type="auto"/>
            <w:tcMar>
              <w:top w:w="15" w:type="dxa"/>
              <w:left w:w="75" w:type="dxa"/>
              <w:bottom w:w="15" w:type="dxa"/>
              <w:right w:w="75" w:type="dxa"/>
            </w:tcMar>
            <w:vAlign w:val="center"/>
            <w:hideMark/>
          </w:tcPr>
          <w:p w14:paraId="20914648" w14:textId="77777777" w:rsidR="003C1A2D" w:rsidRPr="00D84938" w:rsidRDefault="003C1A2D" w:rsidP="003C1A2D">
            <w:pPr>
              <w:spacing w:before="0" w:after="0"/>
              <w:rPr>
                <w:rFonts w:cs="Times New Roman"/>
                <w:sz w:val="20"/>
                <w:szCs w:val="20"/>
              </w:rPr>
            </w:pPr>
            <w:r w:rsidRPr="00D84938">
              <w:rPr>
                <w:rFonts w:cs="Times New Roman"/>
                <w:sz w:val="20"/>
                <w:szCs w:val="20"/>
              </w:rPr>
              <w:t>(0.05)</w:t>
            </w:r>
          </w:p>
        </w:tc>
      </w:tr>
      <w:tr w:rsidR="003C1A2D" w:rsidRPr="00D84938" w14:paraId="0C058B1B" w14:textId="77777777" w:rsidTr="002B0184">
        <w:tc>
          <w:tcPr>
            <w:tcW w:w="0" w:type="auto"/>
            <w:tcMar>
              <w:top w:w="15" w:type="dxa"/>
              <w:left w:w="75" w:type="dxa"/>
              <w:bottom w:w="15" w:type="dxa"/>
              <w:right w:w="75" w:type="dxa"/>
            </w:tcMar>
            <w:vAlign w:val="center"/>
            <w:hideMark/>
          </w:tcPr>
          <w:p w14:paraId="7BB47AA0" w14:textId="77777777" w:rsidR="003C1A2D" w:rsidRPr="00D84938" w:rsidRDefault="003C1A2D" w:rsidP="003C1A2D">
            <w:pPr>
              <w:spacing w:before="0" w:after="0"/>
              <w:rPr>
                <w:rFonts w:cs="Times New Roman"/>
                <w:sz w:val="20"/>
                <w:szCs w:val="20"/>
              </w:rPr>
            </w:pPr>
            <w:commentRangeStart w:id="20"/>
            <w:commentRangeStart w:id="21"/>
            <w:commentRangeStart w:id="22"/>
            <w:r w:rsidRPr="00D84938">
              <w:rPr>
                <w:rFonts w:cs="Times New Roman"/>
                <w:sz w:val="20"/>
                <w:szCs w:val="20"/>
              </w:rPr>
              <w:t>Network diversity</w:t>
            </w:r>
            <w:commentRangeEnd w:id="20"/>
            <w:r w:rsidR="006531B4">
              <w:rPr>
                <w:rStyle w:val="CommentReference"/>
              </w:rPr>
              <w:commentReference w:id="20"/>
            </w:r>
            <w:commentRangeEnd w:id="21"/>
            <w:r w:rsidR="00275696">
              <w:rPr>
                <w:rStyle w:val="CommentReference"/>
              </w:rPr>
              <w:commentReference w:id="21"/>
            </w:r>
            <w:commentRangeEnd w:id="22"/>
            <w:r w:rsidR="000B7BA4">
              <w:rPr>
                <w:rStyle w:val="CommentReference"/>
              </w:rPr>
              <w:commentReference w:id="22"/>
            </w:r>
          </w:p>
        </w:tc>
        <w:tc>
          <w:tcPr>
            <w:tcW w:w="0" w:type="auto"/>
            <w:tcMar>
              <w:top w:w="15" w:type="dxa"/>
              <w:left w:w="75" w:type="dxa"/>
              <w:bottom w:w="15" w:type="dxa"/>
              <w:right w:w="75" w:type="dxa"/>
            </w:tcMar>
            <w:vAlign w:val="center"/>
            <w:hideMark/>
          </w:tcPr>
          <w:p w14:paraId="55D13BB2" w14:textId="77777777" w:rsidR="003C1A2D" w:rsidRPr="00D84938" w:rsidRDefault="003C1A2D" w:rsidP="003C1A2D">
            <w:pPr>
              <w:spacing w:before="0" w:after="0"/>
              <w:rPr>
                <w:rFonts w:cs="Times New Roman"/>
                <w:sz w:val="20"/>
                <w:szCs w:val="20"/>
              </w:rPr>
            </w:pPr>
            <w:r w:rsidRPr="00D84938">
              <w:rPr>
                <w:rFonts w:cs="Times New Roman"/>
                <w:sz w:val="20"/>
                <w:szCs w:val="20"/>
              </w:rPr>
              <w:t> </w:t>
            </w:r>
          </w:p>
        </w:tc>
        <w:tc>
          <w:tcPr>
            <w:tcW w:w="0" w:type="auto"/>
            <w:shd w:val="clear" w:color="auto" w:fill="auto"/>
            <w:tcMar>
              <w:top w:w="15" w:type="dxa"/>
              <w:left w:w="75" w:type="dxa"/>
              <w:bottom w:w="15" w:type="dxa"/>
              <w:right w:w="75" w:type="dxa"/>
            </w:tcMar>
            <w:vAlign w:val="center"/>
            <w:hideMark/>
          </w:tcPr>
          <w:p w14:paraId="56EBEF5C" w14:textId="77777777" w:rsidR="003C1A2D" w:rsidRPr="00D84938" w:rsidRDefault="003C1A2D" w:rsidP="003C1A2D">
            <w:pPr>
              <w:spacing w:before="0" w:after="0"/>
              <w:rPr>
                <w:rFonts w:cs="Times New Roman"/>
                <w:sz w:val="20"/>
                <w:szCs w:val="20"/>
              </w:rPr>
            </w:pPr>
            <w:r w:rsidRPr="00D84938">
              <w:rPr>
                <w:rFonts w:cs="Times New Roman"/>
                <w:sz w:val="20"/>
                <w:szCs w:val="20"/>
              </w:rPr>
              <w:t>-0.05</w:t>
            </w:r>
            <w:r w:rsidRPr="00D84938">
              <w:rPr>
                <w:rFonts w:cs="Times New Roman"/>
                <w:sz w:val="20"/>
                <w:szCs w:val="20"/>
                <w:vertAlign w:val="superscript"/>
              </w:rPr>
              <w:t>**</w:t>
            </w:r>
          </w:p>
        </w:tc>
        <w:tc>
          <w:tcPr>
            <w:tcW w:w="0" w:type="auto"/>
            <w:shd w:val="clear" w:color="auto" w:fill="auto"/>
            <w:tcMar>
              <w:top w:w="15" w:type="dxa"/>
              <w:left w:w="75" w:type="dxa"/>
              <w:bottom w:w="15" w:type="dxa"/>
              <w:right w:w="75" w:type="dxa"/>
            </w:tcMar>
            <w:vAlign w:val="center"/>
            <w:hideMark/>
          </w:tcPr>
          <w:p w14:paraId="344A7224" w14:textId="77777777" w:rsidR="003C1A2D" w:rsidRPr="00D84938" w:rsidRDefault="003C1A2D" w:rsidP="003C1A2D">
            <w:pPr>
              <w:spacing w:before="0" w:after="0"/>
              <w:rPr>
                <w:rFonts w:cs="Times New Roman"/>
                <w:sz w:val="20"/>
                <w:szCs w:val="20"/>
              </w:rPr>
            </w:pPr>
            <w:r w:rsidRPr="00D84938">
              <w:rPr>
                <w:rFonts w:cs="Times New Roman"/>
                <w:sz w:val="20"/>
                <w:szCs w:val="20"/>
              </w:rPr>
              <w:t>-0.05</w:t>
            </w:r>
            <w:r w:rsidRPr="00D84938">
              <w:rPr>
                <w:rFonts w:cs="Times New Roman"/>
                <w:sz w:val="20"/>
                <w:szCs w:val="20"/>
                <w:vertAlign w:val="superscript"/>
              </w:rPr>
              <w:t>**</w:t>
            </w:r>
          </w:p>
        </w:tc>
        <w:tc>
          <w:tcPr>
            <w:tcW w:w="0" w:type="auto"/>
            <w:shd w:val="clear" w:color="auto" w:fill="auto"/>
            <w:tcMar>
              <w:top w:w="15" w:type="dxa"/>
              <w:left w:w="75" w:type="dxa"/>
              <w:bottom w:w="15" w:type="dxa"/>
              <w:right w:w="75" w:type="dxa"/>
            </w:tcMar>
            <w:vAlign w:val="center"/>
            <w:hideMark/>
          </w:tcPr>
          <w:p w14:paraId="2709A120" w14:textId="77777777" w:rsidR="003C1A2D" w:rsidRPr="00D84938" w:rsidRDefault="003C1A2D" w:rsidP="003C1A2D">
            <w:pPr>
              <w:spacing w:before="0" w:after="0"/>
              <w:rPr>
                <w:rFonts w:cs="Times New Roman"/>
                <w:sz w:val="20"/>
                <w:szCs w:val="20"/>
              </w:rPr>
            </w:pPr>
            <w:r w:rsidRPr="00D84938">
              <w:rPr>
                <w:rFonts w:cs="Times New Roman"/>
                <w:sz w:val="20"/>
                <w:szCs w:val="20"/>
              </w:rPr>
              <w:t>-0.05</w:t>
            </w:r>
            <w:r w:rsidRPr="00D84938">
              <w:rPr>
                <w:rFonts w:cs="Times New Roman"/>
                <w:sz w:val="20"/>
                <w:szCs w:val="20"/>
                <w:vertAlign w:val="superscript"/>
              </w:rPr>
              <w:t>**</w:t>
            </w:r>
          </w:p>
        </w:tc>
        <w:tc>
          <w:tcPr>
            <w:tcW w:w="0" w:type="auto"/>
            <w:shd w:val="clear" w:color="auto" w:fill="auto"/>
            <w:tcMar>
              <w:top w:w="15" w:type="dxa"/>
              <w:left w:w="75" w:type="dxa"/>
              <w:bottom w:w="15" w:type="dxa"/>
              <w:right w:w="75" w:type="dxa"/>
            </w:tcMar>
            <w:vAlign w:val="center"/>
            <w:hideMark/>
          </w:tcPr>
          <w:p w14:paraId="37771E7E" w14:textId="77777777" w:rsidR="003C1A2D" w:rsidRPr="00D84938" w:rsidRDefault="003C1A2D" w:rsidP="003C1A2D">
            <w:pPr>
              <w:spacing w:before="0" w:after="0"/>
              <w:rPr>
                <w:rFonts w:cs="Times New Roman"/>
                <w:sz w:val="20"/>
                <w:szCs w:val="20"/>
              </w:rPr>
            </w:pPr>
            <w:r w:rsidRPr="00D84938">
              <w:rPr>
                <w:rFonts w:cs="Times New Roman"/>
                <w:sz w:val="20"/>
                <w:szCs w:val="20"/>
              </w:rPr>
              <w:t>-0.05</w:t>
            </w:r>
            <w:r w:rsidRPr="00D84938">
              <w:rPr>
                <w:rFonts w:cs="Times New Roman"/>
                <w:sz w:val="20"/>
                <w:szCs w:val="20"/>
                <w:vertAlign w:val="superscript"/>
              </w:rPr>
              <w:t>**</w:t>
            </w:r>
          </w:p>
        </w:tc>
        <w:tc>
          <w:tcPr>
            <w:tcW w:w="0" w:type="auto"/>
            <w:shd w:val="clear" w:color="auto" w:fill="auto"/>
            <w:tcMar>
              <w:top w:w="15" w:type="dxa"/>
              <w:left w:w="75" w:type="dxa"/>
              <w:bottom w:w="15" w:type="dxa"/>
              <w:right w:w="75" w:type="dxa"/>
            </w:tcMar>
            <w:vAlign w:val="center"/>
            <w:hideMark/>
          </w:tcPr>
          <w:p w14:paraId="6FD9A7C1" w14:textId="77777777" w:rsidR="003C1A2D" w:rsidRPr="00D84938" w:rsidRDefault="003C1A2D" w:rsidP="003C1A2D">
            <w:pPr>
              <w:spacing w:before="0" w:after="0"/>
              <w:rPr>
                <w:rFonts w:cs="Times New Roman"/>
                <w:sz w:val="20"/>
                <w:szCs w:val="20"/>
              </w:rPr>
            </w:pPr>
            <w:r w:rsidRPr="00D84938">
              <w:rPr>
                <w:rFonts w:cs="Times New Roman"/>
                <w:sz w:val="20"/>
                <w:szCs w:val="20"/>
              </w:rPr>
              <w:t>-0.05</w:t>
            </w:r>
            <w:r w:rsidRPr="00D84938">
              <w:rPr>
                <w:rFonts w:cs="Times New Roman"/>
                <w:sz w:val="20"/>
                <w:szCs w:val="20"/>
                <w:vertAlign w:val="superscript"/>
              </w:rPr>
              <w:t>**</w:t>
            </w:r>
          </w:p>
        </w:tc>
      </w:tr>
      <w:tr w:rsidR="003C1A2D" w:rsidRPr="00D84938" w14:paraId="1C3DF552" w14:textId="77777777" w:rsidTr="00352667">
        <w:tc>
          <w:tcPr>
            <w:tcW w:w="0" w:type="auto"/>
            <w:tcMar>
              <w:top w:w="15" w:type="dxa"/>
              <w:left w:w="75" w:type="dxa"/>
              <w:bottom w:w="15" w:type="dxa"/>
              <w:right w:w="75" w:type="dxa"/>
            </w:tcMar>
            <w:vAlign w:val="center"/>
            <w:hideMark/>
          </w:tcPr>
          <w:p w14:paraId="4BB6452D" w14:textId="77777777" w:rsidR="003C1A2D" w:rsidRPr="00D84938" w:rsidRDefault="003C1A2D" w:rsidP="003C1A2D">
            <w:pPr>
              <w:spacing w:before="0" w:after="0"/>
              <w:rPr>
                <w:rFonts w:cs="Times New Roman"/>
                <w:sz w:val="20"/>
                <w:szCs w:val="20"/>
              </w:rPr>
            </w:pPr>
            <w:r w:rsidRPr="00D84938">
              <w:rPr>
                <w:rFonts w:cs="Times New Roman"/>
                <w:sz w:val="20"/>
                <w:szCs w:val="20"/>
              </w:rPr>
              <w:t> </w:t>
            </w:r>
          </w:p>
        </w:tc>
        <w:tc>
          <w:tcPr>
            <w:tcW w:w="0" w:type="auto"/>
            <w:tcMar>
              <w:top w:w="15" w:type="dxa"/>
              <w:left w:w="75" w:type="dxa"/>
              <w:bottom w:w="15" w:type="dxa"/>
              <w:right w:w="75" w:type="dxa"/>
            </w:tcMar>
            <w:vAlign w:val="center"/>
            <w:hideMark/>
          </w:tcPr>
          <w:p w14:paraId="2A88BC4C" w14:textId="77777777" w:rsidR="003C1A2D" w:rsidRPr="00D84938" w:rsidRDefault="003C1A2D" w:rsidP="003C1A2D">
            <w:pPr>
              <w:spacing w:before="0" w:after="0"/>
              <w:rPr>
                <w:rFonts w:cs="Times New Roman"/>
                <w:sz w:val="20"/>
                <w:szCs w:val="20"/>
              </w:rPr>
            </w:pPr>
            <w:r w:rsidRPr="00D84938">
              <w:rPr>
                <w:rFonts w:cs="Times New Roman"/>
                <w:sz w:val="20"/>
                <w:szCs w:val="20"/>
              </w:rPr>
              <w:t> </w:t>
            </w:r>
          </w:p>
        </w:tc>
        <w:tc>
          <w:tcPr>
            <w:tcW w:w="0" w:type="auto"/>
            <w:tcMar>
              <w:top w:w="15" w:type="dxa"/>
              <w:left w:w="75" w:type="dxa"/>
              <w:bottom w:w="15" w:type="dxa"/>
              <w:right w:w="75" w:type="dxa"/>
            </w:tcMar>
            <w:vAlign w:val="center"/>
            <w:hideMark/>
          </w:tcPr>
          <w:p w14:paraId="5AAC6721" w14:textId="77777777" w:rsidR="003C1A2D" w:rsidRPr="00D84938" w:rsidRDefault="003C1A2D" w:rsidP="003C1A2D">
            <w:pPr>
              <w:spacing w:before="0" w:after="0"/>
              <w:rPr>
                <w:rFonts w:cs="Times New Roman"/>
                <w:sz w:val="20"/>
                <w:szCs w:val="20"/>
              </w:rPr>
            </w:pPr>
            <w:r w:rsidRPr="00D84938">
              <w:rPr>
                <w:rFonts w:cs="Times New Roman"/>
                <w:sz w:val="20"/>
                <w:szCs w:val="20"/>
              </w:rPr>
              <w:t>(0.02)</w:t>
            </w:r>
          </w:p>
        </w:tc>
        <w:tc>
          <w:tcPr>
            <w:tcW w:w="0" w:type="auto"/>
            <w:tcMar>
              <w:top w:w="15" w:type="dxa"/>
              <w:left w:w="75" w:type="dxa"/>
              <w:bottom w:w="15" w:type="dxa"/>
              <w:right w:w="75" w:type="dxa"/>
            </w:tcMar>
            <w:vAlign w:val="center"/>
            <w:hideMark/>
          </w:tcPr>
          <w:p w14:paraId="22FD4DAF" w14:textId="77777777" w:rsidR="003C1A2D" w:rsidRPr="00D84938" w:rsidRDefault="003C1A2D" w:rsidP="003C1A2D">
            <w:pPr>
              <w:spacing w:before="0" w:after="0"/>
              <w:rPr>
                <w:rFonts w:cs="Times New Roman"/>
                <w:sz w:val="20"/>
                <w:szCs w:val="20"/>
              </w:rPr>
            </w:pPr>
            <w:r w:rsidRPr="00D84938">
              <w:rPr>
                <w:rFonts w:cs="Times New Roman"/>
                <w:sz w:val="20"/>
                <w:szCs w:val="20"/>
              </w:rPr>
              <w:t>(0.02)</w:t>
            </w:r>
          </w:p>
        </w:tc>
        <w:tc>
          <w:tcPr>
            <w:tcW w:w="0" w:type="auto"/>
            <w:tcMar>
              <w:top w:w="15" w:type="dxa"/>
              <w:left w:w="75" w:type="dxa"/>
              <w:bottom w:w="15" w:type="dxa"/>
              <w:right w:w="75" w:type="dxa"/>
            </w:tcMar>
            <w:vAlign w:val="center"/>
            <w:hideMark/>
          </w:tcPr>
          <w:p w14:paraId="6A99ED3E" w14:textId="77777777" w:rsidR="003C1A2D" w:rsidRPr="00D84938" w:rsidRDefault="003C1A2D" w:rsidP="003C1A2D">
            <w:pPr>
              <w:spacing w:before="0" w:after="0"/>
              <w:rPr>
                <w:rFonts w:cs="Times New Roman"/>
                <w:sz w:val="20"/>
                <w:szCs w:val="20"/>
              </w:rPr>
            </w:pPr>
            <w:r w:rsidRPr="00D84938">
              <w:rPr>
                <w:rFonts w:cs="Times New Roman"/>
                <w:sz w:val="20"/>
                <w:szCs w:val="20"/>
              </w:rPr>
              <w:t>(0.02)</w:t>
            </w:r>
          </w:p>
        </w:tc>
        <w:tc>
          <w:tcPr>
            <w:tcW w:w="0" w:type="auto"/>
            <w:tcMar>
              <w:top w:w="15" w:type="dxa"/>
              <w:left w:w="75" w:type="dxa"/>
              <w:bottom w:w="15" w:type="dxa"/>
              <w:right w:w="75" w:type="dxa"/>
            </w:tcMar>
            <w:vAlign w:val="center"/>
            <w:hideMark/>
          </w:tcPr>
          <w:p w14:paraId="2E2F45FB" w14:textId="77777777" w:rsidR="003C1A2D" w:rsidRPr="00D84938" w:rsidRDefault="003C1A2D" w:rsidP="003C1A2D">
            <w:pPr>
              <w:spacing w:before="0" w:after="0"/>
              <w:rPr>
                <w:rFonts w:cs="Times New Roman"/>
                <w:sz w:val="20"/>
                <w:szCs w:val="20"/>
              </w:rPr>
            </w:pPr>
            <w:r w:rsidRPr="00D84938">
              <w:rPr>
                <w:rFonts w:cs="Times New Roman"/>
                <w:sz w:val="20"/>
                <w:szCs w:val="20"/>
              </w:rPr>
              <w:t>(0.02)</w:t>
            </w:r>
          </w:p>
        </w:tc>
        <w:tc>
          <w:tcPr>
            <w:tcW w:w="0" w:type="auto"/>
            <w:tcMar>
              <w:top w:w="15" w:type="dxa"/>
              <w:left w:w="75" w:type="dxa"/>
              <w:bottom w:w="15" w:type="dxa"/>
              <w:right w:w="75" w:type="dxa"/>
            </w:tcMar>
            <w:vAlign w:val="center"/>
            <w:hideMark/>
          </w:tcPr>
          <w:p w14:paraId="669C7B95" w14:textId="77777777" w:rsidR="003C1A2D" w:rsidRPr="00D84938" w:rsidRDefault="003C1A2D" w:rsidP="003C1A2D">
            <w:pPr>
              <w:spacing w:before="0" w:after="0"/>
              <w:rPr>
                <w:rFonts w:cs="Times New Roman"/>
                <w:sz w:val="20"/>
                <w:szCs w:val="20"/>
              </w:rPr>
            </w:pPr>
            <w:r w:rsidRPr="00D84938">
              <w:rPr>
                <w:rFonts w:cs="Times New Roman"/>
                <w:sz w:val="20"/>
                <w:szCs w:val="20"/>
              </w:rPr>
              <w:t>(0.02)</w:t>
            </w:r>
          </w:p>
        </w:tc>
      </w:tr>
      <w:tr w:rsidR="003C1A2D" w:rsidRPr="00D84938" w14:paraId="2B8BCFB1" w14:textId="77777777" w:rsidTr="00352667">
        <w:tc>
          <w:tcPr>
            <w:tcW w:w="0" w:type="auto"/>
            <w:tcMar>
              <w:top w:w="15" w:type="dxa"/>
              <w:left w:w="75" w:type="dxa"/>
              <w:bottom w:w="15" w:type="dxa"/>
              <w:right w:w="75" w:type="dxa"/>
            </w:tcMar>
            <w:vAlign w:val="center"/>
            <w:hideMark/>
          </w:tcPr>
          <w:p w14:paraId="0FF91DBD" w14:textId="77777777" w:rsidR="003C1A2D" w:rsidRPr="00D84938" w:rsidRDefault="003C1A2D" w:rsidP="003C1A2D">
            <w:pPr>
              <w:spacing w:before="0" w:after="0"/>
              <w:rPr>
                <w:rFonts w:cs="Times New Roman"/>
                <w:sz w:val="20"/>
                <w:szCs w:val="20"/>
              </w:rPr>
            </w:pPr>
            <w:r w:rsidRPr="00D84938">
              <w:rPr>
                <w:rFonts w:cs="Times New Roman"/>
                <w:sz w:val="20"/>
                <w:szCs w:val="20"/>
              </w:rPr>
              <w:t>Network status</w:t>
            </w:r>
          </w:p>
        </w:tc>
        <w:tc>
          <w:tcPr>
            <w:tcW w:w="0" w:type="auto"/>
            <w:tcMar>
              <w:top w:w="15" w:type="dxa"/>
              <w:left w:w="75" w:type="dxa"/>
              <w:bottom w:w="15" w:type="dxa"/>
              <w:right w:w="75" w:type="dxa"/>
            </w:tcMar>
            <w:vAlign w:val="center"/>
            <w:hideMark/>
          </w:tcPr>
          <w:p w14:paraId="62F6920E" w14:textId="77777777" w:rsidR="003C1A2D" w:rsidRPr="00D84938" w:rsidRDefault="003C1A2D" w:rsidP="003C1A2D">
            <w:pPr>
              <w:spacing w:before="0" w:after="0"/>
              <w:rPr>
                <w:rFonts w:cs="Times New Roman"/>
                <w:sz w:val="20"/>
                <w:szCs w:val="20"/>
              </w:rPr>
            </w:pPr>
            <w:r w:rsidRPr="00D84938">
              <w:rPr>
                <w:rFonts w:cs="Times New Roman"/>
                <w:sz w:val="20"/>
                <w:szCs w:val="20"/>
              </w:rPr>
              <w:t> </w:t>
            </w:r>
          </w:p>
        </w:tc>
        <w:tc>
          <w:tcPr>
            <w:tcW w:w="0" w:type="auto"/>
            <w:tcMar>
              <w:top w:w="15" w:type="dxa"/>
              <w:left w:w="75" w:type="dxa"/>
              <w:bottom w:w="15" w:type="dxa"/>
              <w:right w:w="75" w:type="dxa"/>
            </w:tcMar>
            <w:vAlign w:val="center"/>
            <w:hideMark/>
          </w:tcPr>
          <w:p w14:paraId="284E1E58" w14:textId="77777777" w:rsidR="003C1A2D" w:rsidRPr="00D84938" w:rsidRDefault="003C1A2D" w:rsidP="003C1A2D">
            <w:pPr>
              <w:spacing w:before="0" w:after="0"/>
              <w:rPr>
                <w:rFonts w:cs="Times New Roman"/>
                <w:sz w:val="20"/>
                <w:szCs w:val="20"/>
              </w:rPr>
            </w:pPr>
            <w:r w:rsidRPr="00D84938">
              <w:rPr>
                <w:rFonts w:cs="Times New Roman"/>
                <w:sz w:val="20"/>
                <w:szCs w:val="20"/>
              </w:rPr>
              <w:t> </w:t>
            </w:r>
          </w:p>
        </w:tc>
        <w:tc>
          <w:tcPr>
            <w:tcW w:w="0" w:type="auto"/>
            <w:tcMar>
              <w:top w:w="15" w:type="dxa"/>
              <w:left w:w="75" w:type="dxa"/>
              <w:bottom w:w="15" w:type="dxa"/>
              <w:right w:w="75" w:type="dxa"/>
            </w:tcMar>
            <w:vAlign w:val="center"/>
            <w:hideMark/>
          </w:tcPr>
          <w:p w14:paraId="57EEE817" w14:textId="77777777" w:rsidR="003C1A2D" w:rsidRPr="00D84938" w:rsidRDefault="003C1A2D" w:rsidP="003C1A2D">
            <w:pPr>
              <w:spacing w:before="0" w:after="0"/>
              <w:rPr>
                <w:rFonts w:cs="Times New Roman"/>
                <w:sz w:val="20"/>
                <w:szCs w:val="20"/>
              </w:rPr>
            </w:pPr>
            <w:r w:rsidRPr="00D84938">
              <w:rPr>
                <w:rFonts w:cs="Times New Roman"/>
                <w:sz w:val="20"/>
                <w:szCs w:val="20"/>
              </w:rPr>
              <w:t> </w:t>
            </w:r>
          </w:p>
        </w:tc>
        <w:tc>
          <w:tcPr>
            <w:tcW w:w="0" w:type="auto"/>
            <w:tcMar>
              <w:top w:w="15" w:type="dxa"/>
              <w:left w:w="75" w:type="dxa"/>
              <w:bottom w:w="15" w:type="dxa"/>
              <w:right w:w="75" w:type="dxa"/>
            </w:tcMar>
            <w:vAlign w:val="center"/>
            <w:hideMark/>
          </w:tcPr>
          <w:p w14:paraId="034A9732" w14:textId="77777777" w:rsidR="003C1A2D" w:rsidRPr="00D84938" w:rsidRDefault="003C1A2D" w:rsidP="003C1A2D">
            <w:pPr>
              <w:spacing w:before="0" w:after="0"/>
              <w:rPr>
                <w:rFonts w:cs="Times New Roman"/>
                <w:sz w:val="20"/>
                <w:szCs w:val="20"/>
              </w:rPr>
            </w:pPr>
            <w:r w:rsidRPr="00D84938">
              <w:rPr>
                <w:rFonts w:cs="Times New Roman"/>
                <w:sz w:val="20"/>
                <w:szCs w:val="20"/>
              </w:rPr>
              <w:t>0.03</w:t>
            </w:r>
          </w:p>
        </w:tc>
        <w:tc>
          <w:tcPr>
            <w:tcW w:w="0" w:type="auto"/>
            <w:tcMar>
              <w:top w:w="15" w:type="dxa"/>
              <w:left w:w="75" w:type="dxa"/>
              <w:bottom w:w="15" w:type="dxa"/>
              <w:right w:w="75" w:type="dxa"/>
            </w:tcMar>
            <w:vAlign w:val="center"/>
            <w:hideMark/>
          </w:tcPr>
          <w:p w14:paraId="5F970EA9" w14:textId="77777777" w:rsidR="003C1A2D" w:rsidRPr="00D84938" w:rsidRDefault="003C1A2D" w:rsidP="003C1A2D">
            <w:pPr>
              <w:spacing w:before="0" w:after="0"/>
              <w:rPr>
                <w:rFonts w:cs="Times New Roman"/>
                <w:sz w:val="20"/>
                <w:szCs w:val="20"/>
              </w:rPr>
            </w:pPr>
            <w:r w:rsidRPr="00D84938">
              <w:rPr>
                <w:rFonts w:cs="Times New Roman"/>
                <w:sz w:val="20"/>
                <w:szCs w:val="20"/>
              </w:rPr>
              <w:t> </w:t>
            </w:r>
          </w:p>
        </w:tc>
        <w:tc>
          <w:tcPr>
            <w:tcW w:w="0" w:type="auto"/>
            <w:tcMar>
              <w:top w:w="15" w:type="dxa"/>
              <w:left w:w="75" w:type="dxa"/>
              <w:bottom w:w="15" w:type="dxa"/>
              <w:right w:w="75" w:type="dxa"/>
            </w:tcMar>
            <w:vAlign w:val="center"/>
            <w:hideMark/>
          </w:tcPr>
          <w:p w14:paraId="411A5DC3" w14:textId="77777777" w:rsidR="003C1A2D" w:rsidRPr="00D84938" w:rsidRDefault="003C1A2D" w:rsidP="003C1A2D">
            <w:pPr>
              <w:spacing w:before="0" w:after="0"/>
              <w:rPr>
                <w:rFonts w:cs="Times New Roman"/>
                <w:sz w:val="20"/>
                <w:szCs w:val="20"/>
              </w:rPr>
            </w:pPr>
            <w:r w:rsidRPr="00D84938">
              <w:rPr>
                <w:rFonts w:cs="Times New Roman"/>
                <w:sz w:val="20"/>
                <w:szCs w:val="20"/>
              </w:rPr>
              <w:t>0.03</w:t>
            </w:r>
          </w:p>
        </w:tc>
      </w:tr>
      <w:tr w:rsidR="003C1A2D" w:rsidRPr="00D84938" w14:paraId="6655F121" w14:textId="77777777" w:rsidTr="00352667">
        <w:tc>
          <w:tcPr>
            <w:tcW w:w="0" w:type="auto"/>
            <w:tcMar>
              <w:top w:w="15" w:type="dxa"/>
              <w:left w:w="75" w:type="dxa"/>
              <w:bottom w:w="15" w:type="dxa"/>
              <w:right w:w="75" w:type="dxa"/>
            </w:tcMar>
            <w:vAlign w:val="center"/>
            <w:hideMark/>
          </w:tcPr>
          <w:p w14:paraId="2DAB8894" w14:textId="77777777" w:rsidR="003C1A2D" w:rsidRPr="00D84938" w:rsidRDefault="003C1A2D" w:rsidP="003C1A2D">
            <w:pPr>
              <w:spacing w:before="0" w:after="0"/>
              <w:rPr>
                <w:rFonts w:cs="Times New Roman"/>
                <w:sz w:val="20"/>
                <w:szCs w:val="20"/>
              </w:rPr>
            </w:pPr>
            <w:r w:rsidRPr="00D84938">
              <w:rPr>
                <w:rFonts w:cs="Times New Roman"/>
                <w:sz w:val="20"/>
                <w:szCs w:val="20"/>
              </w:rPr>
              <w:t> </w:t>
            </w:r>
          </w:p>
        </w:tc>
        <w:tc>
          <w:tcPr>
            <w:tcW w:w="0" w:type="auto"/>
            <w:tcMar>
              <w:top w:w="15" w:type="dxa"/>
              <w:left w:w="75" w:type="dxa"/>
              <w:bottom w:w="15" w:type="dxa"/>
              <w:right w:w="75" w:type="dxa"/>
            </w:tcMar>
            <w:vAlign w:val="center"/>
            <w:hideMark/>
          </w:tcPr>
          <w:p w14:paraId="28A34FFD" w14:textId="77777777" w:rsidR="003C1A2D" w:rsidRPr="00D84938" w:rsidRDefault="003C1A2D" w:rsidP="003C1A2D">
            <w:pPr>
              <w:spacing w:before="0" w:after="0"/>
              <w:rPr>
                <w:rFonts w:cs="Times New Roman"/>
                <w:sz w:val="20"/>
                <w:szCs w:val="20"/>
              </w:rPr>
            </w:pPr>
            <w:r w:rsidRPr="00D84938">
              <w:rPr>
                <w:rFonts w:cs="Times New Roman"/>
                <w:sz w:val="20"/>
                <w:szCs w:val="20"/>
              </w:rPr>
              <w:t> </w:t>
            </w:r>
          </w:p>
        </w:tc>
        <w:tc>
          <w:tcPr>
            <w:tcW w:w="0" w:type="auto"/>
            <w:tcMar>
              <w:top w:w="15" w:type="dxa"/>
              <w:left w:w="75" w:type="dxa"/>
              <w:bottom w:w="15" w:type="dxa"/>
              <w:right w:w="75" w:type="dxa"/>
            </w:tcMar>
            <w:vAlign w:val="center"/>
            <w:hideMark/>
          </w:tcPr>
          <w:p w14:paraId="1C40558F" w14:textId="77777777" w:rsidR="003C1A2D" w:rsidRPr="00D84938" w:rsidRDefault="003C1A2D" w:rsidP="003C1A2D">
            <w:pPr>
              <w:spacing w:before="0" w:after="0"/>
              <w:rPr>
                <w:rFonts w:cs="Times New Roman"/>
                <w:sz w:val="20"/>
                <w:szCs w:val="20"/>
              </w:rPr>
            </w:pPr>
            <w:r w:rsidRPr="00D84938">
              <w:rPr>
                <w:rFonts w:cs="Times New Roman"/>
                <w:sz w:val="20"/>
                <w:szCs w:val="20"/>
              </w:rPr>
              <w:t> </w:t>
            </w:r>
          </w:p>
        </w:tc>
        <w:tc>
          <w:tcPr>
            <w:tcW w:w="0" w:type="auto"/>
            <w:tcMar>
              <w:top w:w="15" w:type="dxa"/>
              <w:left w:w="75" w:type="dxa"/>
              <w:bottom w:w="15" w:type="dxa"/>
              <w:right w:w="75" w:type="dxa"/>
            </w:tcMar>
            <w:vAlign w:val="center"/>
            <w:hideMark/>
          </w:tcPr>
          <w:p w14:paraId="6B1F0EB6" w14:textId="77777777" w:rsidR="003C1A2D" w:rsidRPr="00D84938" w:rsidRDefault="003C1A2D" w:rsidP="003C1A2D">
            <w:pPr>
              <w:spacing w:before="0" w:after="0"/>
              <w:rPr>
                <w:rFonts w:cs="Times New Roman"/>
                <w:sz w:val="20"/>
                <w:szCs w:val="20"/>
              </w:rPr>
            </w:pPr>
            <w:r w:rsidRPr="00D84938">
              <w:rPr>
                <w:rFonts w:cs="Times New Roman"/>
                <w:sz w:val="20"/>
                <w:szCs w:val="20"/>
              </w:rPr>
              <w:t> </w:t>
            </w:r>
          </w:p>
        </w:tc>
        <w:tc>
          <w:tcPr>
            <w:tcW w:w="0" w:type="auto"/>
            <w:tcMar>
              <w:top w:w="15" w:type="dxa"/>
              <w:left w:w="75" w:type="dxa"/>
              <w:bottom w:w="15" w:type="dxa"/>
              <w:right w:w="75" w:type="dxa"/>
            </w:tcMar>
            <w:vAlign w:val="center"/>
            <w:hideMark/>
          </w:tcPr>
          <w:p w14:paraId="21844C10" w14:textId="77777777" w:rsidR="003C1A2D" w:rsidRPr="00D84938" w:rsidRDefault="003C1A2D" w:rsidP="003C1A2D">
            <w:pPr>
              <w:spacing w:before="0" w:after="0"/>
              <w:rPr>
                <w:rFonts w:cs="Times New Roman"/>
                <w:sz w:val="20"/>
                <w:szCs w:val="20"/>
              </w:rPr>
            </w:pPr>
            <w:r w:rsidRPr="00D84938">
              <w:rPr>
                <w:rFonts w:cs="Times New Roman"/>
                <w:sz w:val="20"/>
                <w:szCs w:val="20"/>
              </w:rPr>
              <w:t>(0.02)</w:t>
            </w:r>
          </w:p>
        </w:tc>
        <w:tc>
          <w:tcPr>
            <w:tcW w:w="0" w:type="auto"/>
            <w:tcMar>
              <w:top w:w="15" w:type="dxa"/>
              <w:left w:w="75" w:type="dxa"/>
              <w:bottom w:w="15" w:type="dxa"/>
              <w:right w:w="75" w:type="dxa"/>
            </w:tcMar>
            <w:vAlign w:val="center"/>
            <w:hideMark/>
          </w:tcPr>
          <w:p w14:paraId="6B66C3AC" w14:textId="77777777" w:rsidR="003C1A2D" w:rsidRPr="00D84938" w:rsidRDefault="003C1A2D" w:rsidP="003C1A2D">
            <w:pPr>
              <w:spacing w:before="0" w:after="0"/>
              <w:rPr>
                <w:rFonts w:cs="Times New Roman"/>
                <w:sz w:val="20"/>
                <w:szCs w:val="20"/>
              </w:rPr>
            </w:pPr>
            <w:r w:rsidRPr="00D84938">
              <w:rPr>
                <w:rFonts w:cs="Times New Roman"/>
                <w:sz w:val="20"/>
                <w:szCs w:val="20"/>
              </w:rPr>
              <w:t> </w:t>
            </w:r>
          </w:p>
        </w:tc>
        <w:tc>
          <w:tcPr>
            <w:tcW w:w="0" w:type="auto"/>
            <w:tcMar>
              <w:top w:w="15" w:type="dxa"/>
              <w:left w:w="75" w:type="dxa"/>
              <w:bottom w:w="15" w:type="dxa"/>
              <w:right w:w="75" w:type="dxa"/>
            </w:tcMar>
            <w:vAlign w:val="center"/>
            <w:hideMark/>
          </w:tcPr>
          <w:p w14:paraId="606D90B9" w14:textId="77777777" w:rsidR="003C1A2D" w:rsidRPr="00D84938" w:rsidRDefault="003C1A2D" w:rsidP="003C1A2D">
            <w:pPr>
              <w:spacing w:before="0" w:after="0"/>
              <w:rPr>
                <w:rFonts w:cs="Times New Roman"/>
                <w:sz w:val="20"/>
                <w:szCs w:val="20"/>
              </w:rPr>
            </w:pPr>
            <w:r w:rsidRPr="00D84938">
              <w:rPr>
                <w:rFonts w:cs="Times New Roman"/>
                <w:sz w:val="20"/>
                <w:szCs w:val="20"/>
              </w:rPr>
              <w:t>(0.02)</w:t>
            </w:r>
          </w:p>
        </w:tc>
      </w:tr>
      <w:tr w:rsidR="003C1A2D" w:rsidRPr="00D84938" w14:paraId="090570F7" w14:textId="77777777" w:rsidTr="00352667">
        <w:tc>
          <w:tcPr>
            <w:tcW w:w="0" w:type="auto"/>
            <w:tcMar>
              <w:top w:w="15" w:type="dxa"/>
              <w:left w:w="75" w:type="dxa"/>
              <w:bottom w:w="15" w:type="dxa"/>
              <w:right w:w="75" w:type="dxa"/>
            </w:tcMar>
            <w:vAlign w:val="center"/>
            <w:hideMark/>
          </w:tcPr>
          <w:p w14:paraId="0A107CB9" w14:textId="77777777" w:rsidR="003C1A2D" w:rsidRPr="00D84938" w:rsidRDefault="003C1A2D" w:rsidP="003C1A2D">
            <w:pPr>
              <w:spacing w:before="0" w:after="0"/>
              <w:rPr>
                <w:rFonts w:cs="Times New Roman"/>
                <w:sz w:val="20"/>
                <w:szCs w:val="20"/>
              </w:rPr>
            </w:pPr>
            <w:r w:rsidRPr="00D84938">
              <w:rPr>
                <w:rFonts w:cs="Times New Roman"/>
                <w:sz w:val="20"/>
                <w:szCs w:val="20"/>
              </w:rPr>
              <w:t>Network size</w:t>
            </w:r>
          </w:p>
        </w:tc>
        <w:tc>
          <w:tcPr>
            <w:tcW w:w="0" w:type="auto"/>
            <w:tcMar>
              <w:top w:w="15" w:type="dxa"/>
              <w:left w:w="75" w:type="dxa"/>
              <w:bottom w:w="15" w:type="dxa"/>
              <w:right w:w="75" w:type="dxa"/>
            </w:tcMar>
            <w:vAlign w:val="center"/>
            <w:hideMark/>
          </w:tcPr>
          <w:p w14:paraId="358D70BE" w14:textId="77777777" w:rsidR="003C1A2D" w:rsidRPr="00D84938" w:rsidRDefault="003C1A2D" w:rsidP="003C1A2D">
            <w:pPr>
              <w:spacing w:before="0" w:after="0"/>
              <w:rPr>
                <w:rFonts w:cs="Times New Roman"/>
                <w:sz w:val="20"/>
                <w:szCs w:val="20"/>
              </w:rPr>
            </w:pPr>
            <w:r w:rsidRPr="00D84938">
              <w:rPr>
                <w:rFonts w:cs="Times New Roman"/>
                <w:sz w:val="20"/>
                <w:szCs w:val="20"/>
              </w:rPr>
              <w:t> </w:t>
            </w:r>
          </w:p>
        </w:tc>
        <w:tc>
          <w:tcPr>
            <w:tcW w:w="0" w:type="auto"/>
            <w:tcMar>
              <w:top w:w="15" w:type="dxa"/>
              <w:left w:w="75" w:type="dxa"/>
              <w:bottom w:w="15" w:type="dxa"/>
              <w:right w:w="75" w:type="dxa"/>
            </w:tcMar>
            <w:vAlign w:val="center"/>
            <w:hideMark/>
          </w:tcPr>
          <w:p w14:paraId="0E2AF0F5" w14:textId="77777777" w:rsidR="003C1A2D" w:rsidRPr="00D84938" w:rsidRDefault="003C1A2D" w:rsidP="003C1A2D">
            <w:pPr>
              <w:spacing w:before="0" w:after="0"/>
              <w:rPr>
                <w:rFonts w:cs="Times New Roman"/>
                <w:sz w:val="20"/>
                <w:szCs w:val="20"/>
              </w:rPr>
            </w:pPr>
            <w:r w:rsidRPr="00D84938">
              <w:rPr>
                <w:rFonts w:cs="Times New Roman"/>
                <w:sz w:val="20"/>
                <w:szCs w:val="20"/>
              </w:rPr>
              <w:t> </w:t>
            </w:r>
          </w:p>
        </w:tc>
        <w:tc>
          <w:tcPr>
            <w:tcW w:w="0" w:type="auto"/>
            <w:tcMar>
              <w:top w:w="15" w:type="dxa"/>
              <w:left w:w="75" w:type="dxa"/>
              <w:bottom w:w="15" w:type="dxa"/>
              <w:right w:w="75" w:type="dxa"/>
            </w:tcMar>
            <w:vAlign w:val="center"/>
            <w:hideMark/>
          </w:tcPr>
          <w:p w14:paraId="206AA8DE" w14:textId="77777777" w:rsidR="003C1A2D" w:rsidRPr="00D84938" w:rsidRDefault="003C1A2D" w:rsidP="003C1A2D">
            <w:pPr>
              <w:spacing w:before="0" w:after="0"/>
              <w:rPr>
                <w:rFonts w:cs="Times New Roman"/>
                <w:sz w:val="20"/>
                <w:szCs w:val="20"/>
              </w:rPr>
            </w:pPr>
            <w:r w:rsidRPr="00D84938">
              <w:rPr>
                <w:rFonts w:cs="Times New Roman"/>
                <w:sz w:val="20"/>
                <w:szCs w:val="20"/>
              </w:rPr>
              <w:t> </w:t>
            </w:r>
          </w:p>
        </w:tc>
        <w:tc>
          <w:tcPr>
            <w:tcW w:w="0" w:type="auto"/>
            <w:tcMar>
              <w:top w:w="15" w:type="dxa"/>
              <w:left w:w="75" w:type="dxa"/>
              <w:bottom w:w="15" w:type="dxa"/>
              <w:right w:w="75" w:type="dxa"/>
            </w:tcMar>
            <w:vAlign w:val="center"/>
            <w:hideMark/>
          </w:tcPr>
          <w:p w14:paraId="36DD1987" w14:textId="77777777" w:rsidR="003C1A2D" w:rsidRPr="00D84938" w:rsidRDefault="003C1A2D" w:rsidP="003C1A2D">
            <w:pPr>
              <w:spacing w:before="0" w:after="0"/>
              <w:rPr>
                <w:rFonts w:cs="Times New Roman"/>
                <w:sz w:val="20"/>
                <w:szCs w:val="20"/>
              </w:rPr>
            </w:pPr>
            <w:r w:rsidRPr="00D84938">
              <w:rPr>
                <w:rFonts w:cs="Times New Roman"/>
                <w:sz w:val="20"/>
                <w:szCs w:val="20"/>
              </w:rPr>
              <w:t>-0.01</w:t>
            </w:r>
          </w:p>
        </w:tc>
        <w:tc>
          <w:tcPr>
            <w:tcW w:w="0" w:type="auto"/>
            <w:tcMar>
              <w:top w:w="15" w:type="dxa"/>
              <w:left w:w="75" w:type="dxa"/>
              <w:bottom w:w="15" w:type="dxa"/>
              <w:right w:w="75" w:type="dxa"/>
            </w:tcMar>
            <w:vAlign w:val="center"/>
            <w:hideMark/>
          </w:tcPr>
          <w:p w14:paraId="5B291174" w14:textId="77777777" w:rsidR="003C1A2D" w:rsidRPr="00D84938" w:rsidRDefault="003C1A2D" w:rsidP="003C1A2D">
            <w:pPr>
              <w:spacing w:before="0" w:after="0"/>
              <w:rPr>
                <w:rFonts w:cs="Times New Roman"/>
                <w:sz w:val="20"/>
                <w:szCs w:val="20"/>
              </w:rPr>
            </w:pPr>
            <w:r w:rsidRPr="00D84938">
              <w:rPr>
                <w:rFonts w:cs="Times New Roman"/>
                <w:sz w:val="20"/>
                <w:szCs w:val="20"/>
              </w:rPr>
              <w:t> </w:t>
            </w:r>
          </w:p>
        </w:tc>
        <w:tc>
          <w:tcPr>
            <w:tcW w:w="0" w:type="auto"/>
            <w:tcMar>
              <w:top w:w="15" w:type="dxa"/>
              <w:left w:w="75" w:type="dxa"/>
              <w:bottom w:w="15" w:type="dxa"/>
              <w:right w:w="75" w:type="dxa"/>
            </w:tcMar>
            <w:vAlign w:val="center"/>
            <w:hideMark/>
          </w:tcPr>
          <w:p w14:paraId="518F7EEF" w14:textId="77777777" w:rsidR="003C1A2D" w:rsidRPr="00D84938" w:rsidRDefault="003C1A2D" w:rsidP="003C1A2D">
            <w:pPr>
              <w:spacing w:before="0" w:after="0"/>
              <w:rPr>
                <w:rFonts w:cs="Times New Roman"/>
                <w:sz w:val="20"/>
                <w:szCs w:val="20"/>
              </w:rPr>
            </w:pPr>
            <w:r w:rsidRPr="00D84938">
              <w:rPr>
                <w:rFonts w:cs="Times New Roman"/>
                <w:sz w:val="20"/>
                <w:szCs w:val="20"/>
              </w:rPr>
              <w:t>-0.01</w:t>
            </w:r>
          </w:p>
        </w:tc>
      </w:tr>
      <w:tr w:rsidR="003C1A2D" w:rsidRPr="00D84938" w14:paraId="5413A687" w14:textId="77777777" w:rsidTr="00352667">
        <w:tc>
          <w:tcPr>
            <w:tcW w:w="0" w:type="auto"/>
            <w:tcMar>
              <w:top w:w="15" w:type="dxa"/>
              <w:left w:w="75" w:type="dxa"/>
              <w:bottom w:w="15" w:type="dxa"/>
              <w:right w:w="75" w:type="dxa"/>
            </w:tcMar>
            <w:vAlign w:val="center"/>
            <w:hideMark/>
          </w:tcPr>
          <w:p w14:paraId="30CB7AEA" w14:textId="77777777" w:rsidR="003C1A2D" w:rsidRPr="00D84938" w:rsidRDefault="003C1A2D" w:rsidP="003C1A2D">
            <w:pPr>
              <w:spacing w:before="0" w:after="0"/>
              <w:rPr>
                <w:rFonts w:cs="Times New Roman"/>
                <w:sz w:val="20"/>
                <w:szCs w:val="20"/>
              </w:rPr>
            </w:pPr>
            <w:r w:rsidRPr="00D84938">
              <w:rPr>
                <w:rFonts w:cs="Times New Roman"/>
                <w:sz w:val="20"/>
                <w:szCs w:val="20"/>
              </w:rPr>
              <w:t> </w:t>
            </w:r>
          </w:p>
        </w:tc>
        <w:tc>
          <w:tcPr>
            <w:tcW w:w="0" w:type="auto"/>
            <w:tcMar>
              <w:top w:w="15" w:type="dxa"/>
              <w:left w:w="75" w:type="dxa"/>
              <w:bottom w:w="15" w:type="dxa"/>
              <w:right w:w="75" w:type="dxa"/>
            </w:tcMar>
            <w:vAlign w:val="center"/>
            <w:hideMark/>
          </w:tcPr>
          <w:p w14:paraId="09372BEB" w14:textId="77777777" w:rsidR="003C1A2D" w:rsidRPr="00D84938" w:rsidRDefault="003C1A2D" w:rsidP="003C1A2D">
            <w:pPr>
              <w:spacing w:before="0" w:after="0"/>
              <w:rPr>
                <w:rFonts w:cs="Times New Roman"/>
                <w:sz w:val="20"/>
                <w:szCs w:val="20"/>
              </w:rPr>
            </w:pPr>
            <w:r w:rsidRPr="00D84938">
              <w:rPr>
                <w:rFonts w:cs="Times New Roman"/>
                <w:sz w:val="20"/>
                <w:szCs w:val="20"/>
              </w:rPr>
              <w:t> </w:t>
            </w:r>
          </w:p>
        </w:tc>
        <w:tc>
          <w:tcPr>
            <w:tcW w:w="0" w:type="auto"/>
            <w:tcMar>
              <w:top w:w="15" w:type="dxa"/>
              <w:left w:w="75" w:type="dxa"/>
              <w:bottom w:w="15" w:type="dxa"/>
              <w:right w:w="75" w:type="dxa"/>
            </w:tcMar>
            <w:vAlign w:val="center"/>
            <w:hideMark/>
          </w:tcPr>
          <w:p w14:paraId="249C7FBC" w14:textId="77777777" w:rsidR="003C1A2D" w:rsidRPr="00D84938" w:rsidRDefault="003C1A2D" w:rsidP="003C1A2D">
            <w:pPr>
              <w:spacing w:before="0" w:after="0"/>
              <w:rPr>
                <w:rFonts w:cs="Times New Roman"/>
                <w:sz w:val="20"/>
                <w:szCs w:val="20"/>
              </w:rPr>
            </w:pPr>
            <w:r w:rsidRPr="00D84938">
              <w:rPr>
                <w:rFonts w:cs="Times New Roman"/>
                <w:sz w:val="20"/>
                <w:szCs w:val="20"/>
              </w:rPr>
              <w:t> </w:t>
            </w:r>
          </w:p>
        </w:tc>
        <w:tc>
          <w:tcPr>
            <w:tcW w:w="0" w:type="auto"/>
            <w:tcMar>
              <w:top w:w="15" w:type="dxa"/>
              <w:left w:w="75" w:type="dxa"/>
              <w:bottom w:w="15" w:type="dxa"/>
              <w:right w:w="75" w:type="dxa"/>
            </w:tcMar>
            <w:vAlign w:val="center"/>
            <w:hideMark/>
          </w:tcPr>
          <w:p w14:paraId="22DD0CF7" w14:textId="77777777" w:rsidR="003C1A2D" w:rsidRPr="00D84938" w:rsidRDefault="003C1A2D" w:rsidP="003C1A2D">
            <w:pPr>
              <w:spacing w:before="0" w:after="0"/>
              <w:rPr>
                <w:rFonts w:cs="Times New Roman"/>
                <w:sz w:val="20"/>
                <w:szCs w:val="20"/>
              </w:rPr>
            </w:pPr>
            <w:r w:rsidRPr="00D84938">
              <w:rPr>
                <w:rFonts w:cs="Times New Roman"/>
                <w:sz w:val="20"/>
                <w:szCs w:val="20"/>
              </w:rPr>
              <w:t> </w:t>
            </w:r>
          </w:p>
        </w:tc>
        <w:tc>
          <w:tcPr>
            <w:tcW w:w="0" w:type="auto"/>
            <w:tcMar>
              <w:top w:w="15" w:type="dxa"/>
              <w:left w:w="75" w:type="dxa"/>
              <w:bottom w:w="15" w:type="dxa"/>
              <w:right w:w="75" w:type="dxa"/>
            </w:tcMar>
            <w:vAlign w:val="center"/>
            <w:hideMark/>
          </w:tcPr>
          <w:p w14:paraId="15472604" w14:textId="77777777" w:rsidR="003C1A2D" w:rsidRPr="00D84938" w:rsidRDefault="003C1A2D" w:rsidP="003C1A2D">
            <w:pPr>
              <w:spacing w:before="0" w:after="0"/>
              <w:rPr>
                <w:rFonts w:cs="Times New Roman"/>
                <w:sz w:val="20"/>
                <w:szCs w:val="20"/>
              </w:rPr>
            </w:pPr>
            <w:r w:rsidRPr="00D84938">
              <w:rPr>
                <w:rFonts w:cs="Times New Roman"/>
                <w:sz w:val="20"/>
                <w:szCs w:val="20"/>
              </w:rPr>
              <w:t>(0.02)</w:t>
            </w:r>
          </w:p>
        </w:tc>
        <w:tc>
          <w:tcPr>
            <w:tcW w:w="0" w:type="auto"/>
            <w:tcMar>
              <w:top w:w="15" w:type="dxa"/>
              <w:left w:w="75" w:type="dxa"/>
              <w:bottom w:w="15" w:type="dxa"/>
              <w:right w:w="75" w:type="dxa"/>
            </w:tcMar>
            <w:vAlign w:val="center"/>
            <w:hideMark/>
          </w:tcPr>
          <w:p w14:paraId="658A2977" w14:textId="77777777" w:rsidR="003C1A2D" w:rsidRPr="00D84938" w:rsidRDefault="003C1A2D" w:rsidP="003C1A2D">
            <w:pPr>
              <w:spacing w:before="0" w:after="0"/>
              <w:rPr>
                <w:rFonts w:cs="Times New Roman"/>
                <w:sz w:val="20"/>
                <w:szCs w:val="20"/>
              </w:rPr>
            </w:pPr>
            <w:r w:rsidRPr="00D84938">
              <w:rPr>
                <w:rFonts w:cs="Times New Roman"/>
                <w:sz w:val="20"/>
                <w:szCs w:val="20"/>
              </w:rPr>
              <w:t> </w:t>
            </w:r>
          </w:p>
        </w:tc>
        <w:tc>
          <w:tcPr>
            <w:tcW w:w="0" w:type="auto"/>
            <w:tcMar>
              <w:top w:w="15" w:type="dxa"/>
              <w:left w:w="75" w:type="dxa"/>
              <w:bottom w:w="15" w:type="dxa"/>
              <w:right w:w="75" w:type="dxa"/>
            </w:tcMar>
            <w:vAlign w:val="center"/>
            <w:hideMark/>
          </w:tcPr>
          <w:p w14:paraId="0065950C" w14:textId="77777777" w:rsidR="003C1A2D" w:rsidRPr="00D84938" w:rsidRDefault="003C1A2D" w:rsidP="003C1A2D">
            <w:pPr>
              <w:spacing w:before="0" w:after="0"/>
              <w:rPr>
                <w:rFonts w:cs="Times New Roman"/>
                <w:sz w:val="20"/>
                <w:szCs w:val="20"/>
              </w:rPr>
            </w:pPr>
            <w:r w:rsidRPr="00D84938">
              <w:rPr>
                <w:rFonts w:cs="Times New Roman"/>
                <w:sz w:val="20"/>
                <w:szCs w:val="20"/>
              </w:rPr>
              <w:t>(0.02)</w:t>
            </w:r>
          </w:p>
        </w:tc>
      </w:tr>
      <w:tr w:rsidR="003C1A2D" w:rsidRPr="00D84938" w14:paraId="1A2EA53C" w14:textId="77777777" w:rsidTr="00352667">
        <w:tc>
          <w:tcPr>
            <w:tcW w:w="0" w:type="auto"/>
            <w:tcMar>
              <w:top w:w="15" w:type="dxa"/>
              <w:left w:w="75" w:type="dxa"/>
              <w:bottom w:w="15" w:type="dxa"/>
              <w:right w:w="75" w:type="dxa"/>
            </w:tcMar>
            <w:vAlign w:val="center"/>
            <w:hideMark/>
          </w:tcPr>
          <w:p w14:paraId="10E87997" w14:textId="77777777" w:rsidR="003C1A2D" w:rsidRPr="00D84938" w:rsidRDefault="003C1A2D" w:rsidP="003C1A2D">
            <w:pPr>
              <w:spacing w:before="0" w:after="0"/>
              <w:rPr>
                <w:rFonts w:cs="Times New Roman"/>
                <w:sz w:val="20"/>
                <w:szCs w:val="20"/>
              </w:rPr>
            </w:pPr>
            <w:r w:rsidRPr="00D84938">
              <w:rPr>
                <w:rFonts w:cs="Times New Roman"/>
                <w:sz w:val="20"/>
                <w:szCs w:val="20"/>
              </w:rPr>
              <w:t>HH Income</w:t>
            </w:r>
          </w:p>
        </w:tc>
        <w:tc>
          <w:tcPr>
            <w:tcW w:w="0" w:type="auto"/>
            <w:tcMar>
              <w:top w:w="15" w:type="dxa"/>
              <w:left w:w="75" w:type="dxa"/>
              <w:bottom w:w="15" w:type="dxa"/>
              <w:right w:w="75" w:type="dxa"/>
            </w:tcMar>
            <w:vAlign w:val="center"/>
            <w:hideMark/>
          </w:tcPr>
          <w:p w14:paraId="418D50F9" w14:textId="77777777" w:rsidR="003C1A2D" w:rsidRPr="00D84938" w:rsidRDefault="003C1A2D" w:rsidP="003C1A2D">
            <w:pPr>
              <w:spacing w:before="0" w:after="0"/>
              <w:rPr>
                <w:rFonts w:cs="Times New Roman"/>
                <w:sz w:val="20"/>
                <w:szCs w:val="20"/>
              </w:rPr>
            </w:pPr>
            <w:r w:rsidRPr="00D84938">
              <w:rPr>
                <w:rFonts w:cs="Times New Roman"/>
                <w:sz w:val="20"/>
                <w:szCs w:val="20"/>
              </w:rPr>
              <w:t> </w:t>
            </w:r>
          </w:p>
        </w:tc>
        <w:tc>
          <w:tcPr>
            <w:tcW w:w="0" w:type="auto"/>
            <w:tcMar>
              <w:top w:w="15" w:type="dxa"/>
              <w:left w:w="75" w:type="dxa"/>
              <w:bottom w:w="15" w:type="dxa"/>
              <w:right w:w="75" w:type="dxa"/>
            </w:tcMar>
            <w:vAlign w:val="center"/>
            <w:hideMark/>
          </w:tcPr>
          <w:p w14:paraId="6568465C" w14:textId="77777777" w:rsidR="003C1A2D" w:rsidRPr="00D84938" w:rsidRDefault="003C1A2D" w:rsidP="003C1A2D">
            <w:pPr>
              <w:spacing w:before="0" w:after="0"/>
              <w:rPr>
                <w:rFonts w:cs="Times New Roman"/>
                <w:sz w:val="20"/>
                <w:szCs w:val="20"/>
              </w:rPr>
            </w:pPr>
            <w:r w:rsidRPr="00D84938">
              <w:rPr>
                <w:rFonts w:cs="Times New Roman"/>
                <w:sz w:val="20"/>
                <w:szCs w:val="20"/>
              </w:rPr>
              <w:t> </w:t>
            </w:r>
          </w:p>
        </w:tc>
        <w:tc>
          <w:tcPr>
            <w:tcW w:w="0" w:type="auto"/>
            <w:tcMar>
              <w:top w:w="15" w:type="dxa"/>
              <w:left w:w="75" w:type="dxa"/>
              <w:bottom w:w="15" w:type="dxa"/>
              <w:right w:w="75" w:type="dxa"/>
            </w:tcMar>
            <w:vAlign w:val="center"/>
            <w:hideMark/>
          </w:tcPr>
          <w:p w14:paraId="6C601275" w14:textId="77777777" w:rsidR="003C1A2D" w:rsidRPr="00D84938" w:rsidRDefault="003C1A2D" w:rsidP="003C1A2D">
            <w:pPr>
              <w:spacing w:before="0" w:after="0"/>
              <w:rPr>
                <w:rFonts w:cs="Times New Roman"/>
                <w:sz w:val="20"/>
                <w:szCs w:val="20"/>
              </w:rPr>
            </w:pPr>
            <w:r w:rsidRPr="00D84938">
              <w:rPr>
                <w:rFonts w:cs="Times New Roman"/>
                <w:sz w:val="20"/>
                <w:szCs w:val="20"/>
              </w:rPr>
              <w:t> </w:t>
            </w:r>
          </w:p>
        </w:tc>
        <w:tc>
          <w:tcPr>
            <w:tcW w:w="0" w:type="auto"/>
            <w:tcMar>
              <w:top w:w="15" w:type="dxa"/>
              <w:left w:w="75" w:type="dxa"/>
              <w:bottom w:w="15" w:type="dxa"/>
              <w:right w:w="75" w:type="dxa"/>
            </w:tcMar>
            <w:vAlign w:val="center"/>
            <w:hideMark/>
          </w:tcPr>
          <w:p w14:paraId="3CB106F1" w14:textId="77777777" w:rsidR="003C1A2D" w:rsidRPr="00D84938" w:rsidRDefault="003C1A2D" w:rsidP="003C1A2D">
            <w:pPr>
              <w:spacing w:before="0" w:after="0"/>
              <w:rPr>
                <w:rFonts w:cs="Times New Roman"/>
                <w:sz w:val="20"/>
                <w:szCs w:val="20"/>
              </w:rPr>
            </w:pPr>
            <w:r w:rsidRPr="00D84938">
              <w:rPr>
                <w:rFonts w:cs="Times New Roman"/>
                <w:sz w:val="20"/>
                <w:szCs w:val="20"/>
              </w:rPr>
              <w:t> </w:t>
            </w:r>
          </w:p>
        </w:tc>
        <w:tc>
          <w:tcPr>
            <w:tcW w:w="0" w:type="auto"/>
            <w:tcMar>
              <w:top w:w="15" w:type="dxa"/>
              <w:left w:w="75" w:type="dxa"/>
              <w:bottom w:w="15" w:type="dxa"/>
              <w:right w:w="75" w:type="dxa"/>
            </w:tcMar>
            <w:vAlign w:val="center"/>
            <w:hideMark/>
          </w:tcPr>
          <w:p w14:paraId="6E642FE1" w14:textId="77777777" w:rsidR="003C1A2D" w:rsidRPr="00D84938" w:rsidRDefault="003C1A2D" w:rsidP="003C1A2D">
            <w:pPr>
              <w:spacing w:before="0" w:after="0"/>
              <w:rPr>
                <w:rFonts w:cs="Times New Roman"/>
                <w:sz w:val="20"/>
                <w:szCs w:val="20"/>
              </w:rPr>
            </w:pPr>
            <w:r w:rsidRPr="00D84938">
              <w:rPr>
                <w:rFonts w:cs="Times New Roman"/>
                <w:sz w:val="20"/>
                <w:szCs w:val="20"/>
              </w:rPr>
              <w:t>-0.03</w:t>
            </w:r>
          </w:p>
        </w:tc>
        <w:tc>
          <w:tcPr>
            <w:tcW w:w="0" w:type="auto"/>
            <w:tcMar>
              <w:top w:w="15" w:type="dxa"/>
              <w:left w:w="75" w:type="dxa"/>
              <w:bottom w:w="15" w:type="dxa"/>
              <w:right w:w="75" w:type="dxa"/>
            </w:tcMar>
            <w:vAlign w:val="center"/>
            <w:hideMark/>
          </w:tcPr>
          <w:p w14:paraId="148DACE6" w14:textId="77777777" w:rsidR="003C1A2D" w:rsidRPr="00D84938" w:rsidRDefault="003C1A2D" w:rsidP="003C1A2D">
            <w:pPr>
              <w:spacing w:before="0" w:after="0"/>
              <w:rPr>
                <w:rFonts w:cs="Times New Roman"/>
                <w:sz w:val="20"/>
                <w:szCs w:val="20"/>
              </w:rPr>
            </w:pPr>
            <w:r w:rsidRPr="00D84938">
              <w:rPr>
                <w:rFonts w:cs="Times New Roman"/>
                <w:sz w:val="20"/>
                <w:szCs w:val="20"/>
              </w:rPr>
              <w:t>-0.03</w:t>
            </w:r>
          </w:p>
        </w:tc>
      </w:tr>
      <w:tr w:rsidR="003C1A2D" w:rsidRPr="00D84938" w14:paraId="03630550" w14:textId="77777777" w:rsidTr="00352667">
        <w:tc>
          <w:tcPr>
            <w:tcW w:w="0" w:type="auto"/>
            <w:tcMar>
              <w:top w:w="15" w:type="dxa"/>
              <w:left w:w="75" w:type="dxa"/>
              <w:bottom w:w="15" w:type="dxa"/>
              <w:right w:w="75" w:type="dxa"/>
            </w:tcMar>
            <w:vAlign w:val="center"/>
            <w:hideMark/>
          </w:tcPr>
          <w:p w14:paraId="0A85B2AF" w14:textId="77777777" w:rsidR="003C1A2D" w:rsidRPr="00D84938" w:rsidRDefault="003C1A2D" w:rsidP="003C1A2D">
            <w:pPr>
              <w:spacing w:before="0" w:after="0"/>
              <w:rPr>
                <w:rFonts w:cs="Times New Roman"/>
                <w:sz w:val="20"/>
                <w:szCs w:val="20"/>
              </w:rPr>
            </w:pPr>
            <w:r w:rsidRPr="00D84938">
              <w:rPr>
                <w:rFonts w:cs="Times New Roman"/>
                <w:sz w:val="20"/>
                <w:szCs w:val="20"/>
              </w:rPr>
              <w:t> </w:t>
            </w:r>
          </w:p>
        </w:tc>
        <w:tc>
          <w:tcPr>
            <w:tcW w:w="0" w:type="auto"/>
            <w:tcMar>
              <w:top w:w="15" w:type="dxa"/>
              <w:left w:w="75" w:type="dxa"/>
              <w:bottom w:w="15" w:type="dxa"/>
              <w:right w:w="75" w:type="dxa"/>
            </w:tcMar>
            <w:vAlign w:val="center"/>
            <w:hideMark/>
          </w:tcPr>
          <w:p w14:paraId="4624ACC7" w14:textId="77777777" w:rsidR="003C1A2D" w:rsidRPr="00D84938" w:rsidRDefault="003C1A2D" w:rsidP="003C1A2D">
            <w:pPr>
              <w:spacing w:before="0" w:after="0"/>
              <w:rPr>
                <w:rFonts w:cs="Times New Roman"/>
                <w:sz w:val="20"/>
                <w:szCs w:val="20"/>
              </w:rPr>
            </w:pPr>
            <w:r w:rsidRPr="00D84938">
              <w:rPr>
                <w:rFonts w:cs="Times New Roman"/>
                <w:sz w:val="20"/>
                <w:szCs w:val="20"/>
              </w:rPr>
              <w:t> </w:t>
            </w:r>
          </w:p>
        </w:tc>
        <w:tc>
          <w:tcPr>
            <w:tcW w:w="0" w:type="auto"/>
            <w:tcMar>
              <w:top w:w="15" w:type="dxa"/>
              <w:left w:w="75" w:type="dxa"/>
              <w:bottom w:w="15" w:type="dxa"/>
              <w:right w:w="75" w:type="dxa"/>
            </w:tcMar>
            <w:vAlign w:val="center"/>
            <w:hideMark/>
          </w:tcPr>
          <w:p w14:paraId="080539E5" w14:textId="77777777" w:rsidR="003C1A2D" w:rsidRPr="00D84938" w:rsidRDefault="003C1A2D" w:rsidP="003C1A2D">
            <w:pPr>
              <w:spacing w:before="0" w:after="0"/>
              <w:rPr>
                <w:rFonts w:cs="Times New Roman"/>
                <w:sz w:val="20"/>
                <w:szCs w:val="20"/>
              </w:rPr>
            </w:pPr>
            <w:r w:rsidRPr="00D84938">
              <w:rPr>
                <w:rFonts w:cs="Times New Roman"/>
                <w:sz w:val="20"/>
                <w:szCs w:val="20"/>
              </w:rPr>
              <w:t> </w:t>
            </w:r>
          </w:p>
        </w:tc>
        <w:tc>
          <w:tcPr>
            <w:tcW w:w="0" w:type="auto"/>
            <w:tcMar>
              <w:top w:w="15" w:type="dxa"/>
              <w:left w:w="75" w:type="dxa"/>
              <w:bottom w:w="15" w:type="dxa"/>
              <w:right w:w="75" w:type="dxa"/>
            </w:tcMar>
            <w:vAlign w:val="center"/>
            <w:hideMark/>
          </w:tcPr>
          <w:p w14:paraId="4B8AB35F" w14:textId="77777777" w:rsidR="003C1A2D" w:rsidRPr="00D84938" w:rsidRDefault="003C1A2D" w:rsidP="003C1A2D">
            <w:pPr>
              <w:spacing w:before="0" w:after="0"/>
              <w:rPr>
                <w:rFonts w:cs="Times New Roman"/>
                <w:sz w:val="20"/>
                <w:szCs w:val="20"/>
              </w:rPr>
            </w:pPr>
            <w:r w:rsidRPr="00D84938">
              <w:rPr>
                <w:rFonts w:cs="Times New Roman"/>
                <w:sz w:val="20"/>
                <w:szCs w:val="20"/>
              </w:rPr>
              <w:t> </w:t>
            </w:r>
          </w:p>
        </w:tc>
        <w:tc>
          <w:tcPr>
            <w:tcW w:w="0" w:type="auto"/>
            <w:tcMar>
              <w:top w:w="15" w:type="dxa"/>
              <w:left w:w="75" w:type="dxa"/>
              <w:bottom w:w="15" w:type="dxa"/>
              <w:right w:w="75" w:type="dxa"/>
            </w:tcMar>
            <w:vAlign w:val="center"/>
            <w:hideMark/>
          </w:tcPr>
          <w:p w14:paraId="231031A9" w14:textId="77777777" w:rsidR="003C1A2D" w:rsidRPr="00D84938" w:rsidRDefault="003C1A2D" w:rsidP="003C1A2D">
            <w:pPr>
              <w:spacing w:before="0" w:after="0"/>
              <w:rPr>
                <w:rFonts w:cs="Times New Roman"/>
                <w:sz w:val="20"/>
                <w:szCs w:val="20"/>
              </w:rPr>
            </w:pPr>
            <w:r w:rsidRPr="00D84938">
              <w:rPr>
                <w:rFonts w:cs="Times New Roman"/>
                <w:sz w:val="20"/>
                <w:szCs w:val="20"/>
              </w:rPr>
              <w:t> </w:t>
            </w:r>
          </w:p>
        </w:tc>
        <w:tc>
          <w:tcPr>
            <w:tcW w:w="0" w:type="auto"/>
            <w:tcMar>
              <w:top w:w="15" w:type="dxa"/>
              <w:left w:w="75" w:type="dxa"/>
              <w:bottom w:w="15" w:type="dxa"/>
              <w:right w:w="75" w:type="dxa"/>
            </w:tcMar>
            <w:vAlign w:val="center"/>
            <w:hideMark/>
          </w:tcPr>
          <w:p w14:paraId="3F4DD452" w14:textId="77777777" w:rsidR="003C1A2D" w:rsidRPr="00D84938" w:rsidRDefault="003C1A2D" w:rsidP="003C1A2D">
            <w:pPr>
              <w:spacing w:before="0" w:after="0"/>
              <w:rPr>
                <w:rFonts w:cs="Times New Roman"/>
                <w:sz w:val="20"/>
                <w:szCs w:val="20"/>
              </w:rPr>
            </w:pPr>
            <w:r w:rsidRPr="00D84938">
              <w:rPr>
                <w:rFonts w:cs="Times New Roman"/>
                <w:sz w:val="20"/>
                <w:szCs w:val="20"/>
              </w:rPr>
              <w:t>(0.02)</w:t>
            </w:r>
          </w:p>
        </w:tc>
        <w:tc>
          <w:tcPr>
            <w:tcW w:w="0" w:type="auto"/>
            <w:tcMar>
              <w:top w:w="15" w:type="dxa"/>
              <w:left w:w="75" w:type="dxa"/>
              <w:bottom w:w="15" w:type="dxa"/>
              <w:right w:w="75" w:type="dxa"/>
            </w:tcMar>
            <w:vAlign w:val="center"/>
            <w:hideMark/>
          </w:tcPr>
          <w:p w14:paraId="27D722E9" w14:textId="77777777" w:rsidR="003C1A2D" w:rsidRPr="00D84938" w:rsidRDefault="003C1A2D" w:rsidP="003C1A2D">
            <w:pPr>
              <w:spacing w:before="0" w:after="0"/>
              <w:rPr>
                <w:rFonts w:cs="Times New Roman"/>
                <w:sz w:val="20"/>
                <w:szCs w:val="20"/>
              </w:rPr>
            </w:pPr>
            <w:r w:rsidRPr="00D84938">
              <w:rPr>
                <w:rFonts w:cs="Times New Roman"/>
                <w:sz w:val="20"/>
                <w:szCs w:val="20"/>
              </w:rPr>
              <w:t>(0.02)</w:t>
            </w:r>
          </w:p>
        </w:tc>
      </w:tr>
      <w:tr w:rsidR="003C1A2D" w:rsidRPr="00D84938" w14:paraId="579A0448" w14:textId="77777777" w:rsidTr="00352667">
        <w:tc>
          <w:tcPr>
            <w:tcW w:w="0" w:type="auto"/>
            <w:tcMar>
              <w:top w:w="15" w:type="dxa"/>
              <w:left w:w="75" w:type="dxa"/>
              <w:bottom w:w="15" w:type="dxa"/>
              <w:right w:w="75" w:type="dxa"/>
            </w:tcMar>
            <w:vAlign w:val="center"/>
            <w:hideMark/>
          </w:tcPr>
          <w:p w14:paraId="08CF782D" w14:textId="77777777" w:rsidR="003C1A2D" w:rsidRPr="00D84938" w:rsidRDefault="003C1A2D" w:rsidP="003C1A2D">
            <w:pPr>
              <w:spacing w:before="0" w:after="0"/>
              <w:rPr>
                <w:rFonts w:cs="Times New Roman"/>
                <w:sz w:val="20"/>
                <w:szCs w:val="20"/>
              </w:rPr>
            </w:pPr>
            <w:r w:rsidRPr="00D84938">
              <w:rPr>
                <w:rFonts w:cs="Times New Roman"/>
                <w:sz w:val="20"/>
                <w:szCs w:val="20"/>
              </w:rPr>
              <w:t>University Degree</w:t>
            </w:r>
          </w:p>
        </w:tc>
        <w:tc>
          <w:tcPr>
            <w:tcW w:w="0" w:type="auto"/>
            <w:tcMar>
              <w:top w:w="15" w:type="dxa"/>
              <w:left w:w="75" w:type="dxa"/>
              <w:bottom w:w="15" w:type="dxa"/>
              <w:right w:w="75" w:type="dxa"/>
            </w:tcMar>
            <w:vAlign w:val="center"/>
            <w:hideMark/>
          </w:tcPr>
          <w:p w14:paraId="1A420CF9" w14:textId="77777777" w:rsidR="003C1A2D" w:rsidRPr="00D84938" w:rsidRDefault="003C1A2D" w:rsidP="003C1A2D">
            <w:pPr>
              <w:spacing w:before="0" w:after="0"/>
              <w:rPr>
                <w:rFonts w:cs="Times New Roman"/>
                <w:sz w:val="20"/>
                <w:szCs w:val="20"/>
              </w:rPr>
            </w:pPr>
            <w:r w:rsidRPr="00D84938">
              <w:rPr>
                <w:rFonts w:cs="Times New Roman"/>
                <w:sz w:val="20"/>
                <w:szCs w:val="20"/>
              </w:rPr>
              <w:t> </w:t>
            </w:r>
          </w:p>
        </w:tc>
        <w:tc>
          <w:tcPr>
            <w:tcW w:w="0" w:type="auto"/>
            <w:tcMar>
              <w:top w:w="15" w:type="dxa"/>
              <w:left w:w="75" w:type="dxa"/>
              <w:bottom w:w="15" w:type="dxa"/>
              <w:right w:w="75" w:type="dxa"/>
            </w:tcMar>
            <w:vAlign w:val="center"/>
            <w:hideMark/>
          </w:tcPr>
          <w:p w14:paraId="72F86FE4" w14:textId="77777777" w:rsidR="003C1A2D" w:rsidRPr="00D84938" w:rsidRDefault="003C1A2D" w:rsidP="003C1A2D">
            <w:pPr>
              <w:spacing w:before="0" w:after="0"/>
              <w:rPr>
                <w:rFonts w:cs="Times New Roman"/>
                <w:sz w:val="20"/>
                <w:szCs w:val="20"/>
              </w:rPr>
            </w:pPr>
            <w:r w:rsidRPr="00D84938">
              <w:rPr>
                <w:rFonts w:cs="Times New Roman"/>
                <w:sz w:val="20"/>
                <w:szCs w:val="20"/>
              </w:rPr>
              <w:t> </w:t>
            </w:r>
          </w:p>
        </w:tc>
        <w:tc>
          <w:tcPr>
            <w:tcW w:w="0" w:type="auto"/>
            <w:tcMar>
              <w:top w:w="15" w:type="dxa"/>
              <w:left w:w="75" w:type="dxa"/>
              <w:bottom w:w="15" w:type="dxa"/>
              <w:right w:w="75" w:type="dxa"/>
            </w:tcMar>
            <w:vAlign w:val="center"/>
            <w:hideMark/>
          </w:tcPr>
          <w:p w14:paraId="3FE969F3" w14:textId="77777777" w:rsidR="003C1A2D" w:rsidRPr="00D84938" w:rsidRDefault="003C1A2D" w:rsidP="003C1A2D">
            <w:pPr>
              <w:spacing w:before="0" w:after="0"/>
              <w:rPr>
                <w:rFonts w:cs="Times New Roman"/>
                <w:sz w:val="20"/>
                <w:szCs w:val="20"/>
              </w:rPr>
            </w:pPr>
            <w:r w:rsidRPr="00D84938">
              <w:rPr>
                <w:rFonts w:cs="Times New Roman"/>
                <w:sz w:val="20"/>
                <w:szCs w:val="20"/>
              </w:rPr>
              <w:t> </w:t>
            </w:r>
          </w:p>
        </w:tc>
        <w:tc>
          <w:tcPr>
            <w:tcW w:w="0" w:type="auto"/>
            <w:tcMar>
              <w:top w:w="15" w:type="dxa"/>
              <w:left w:w="75" w:type="dxa"/>
              <w:bottom w:w="15" w:type="dxa"/>
              <w:right w:w="75" w:type="dxa"/>
            </w:tcMar>
            <w:vAlign w:val="center"/>
            <w:hideMark/>
          </w:tcPr>
          <w:p w14:paraId="78926D4F" w14:textId="77777777" w:rsidR="003C1A2D" w:rsidRPr="00D84938" w:rsidRDefault="003C1A2D" w:rsidP="003C1A2D">
            <w:pPr>
              <w:spacing w:before="0" w:after="0"/>
              <w:rPr>
                <w:rFonts w:cs="Times New Roman"/>
                <w:sz w:val="20"/>
                <w:szCs w:val="20"/>
              </w:rPr>
            </w:pPr>
            <w:r w:rsidRPr="00D84938">
              <w:rPr>
                <w:rFonts w:cs="Times New Roman"/>
                <w:sz w:val="20"/>
                <w:szCs w:val="20"/>
              </w:rPr>
              <w:t> </w:t>
            </w:r>
          </w:p>
        </w:tc>
        <w:tc>
          <w:tcPr>
            <w:tcW w:w="0" w:type="auto"/>
            <w:tcMar>
              <w:top w:w="15" w:type="dxa"/>
              <w:left w:w="75" w:type="dxa"/>
              <w:bottom w:w="15" w:type="dxa"/>
              <w:right w:w="75" w:type="dxa"/>
            </w:tcMar>
            <w:vAlign w:val="center"/>
            <w:hideMark/>
          </w:tcPr>
          <w:p w14:paraId="24786E54" w14:textId="77777777" w:rsidR="003C1A2D" w:rsidRPr="00D84938" w:rsidRDefault="003C1A2D" w:rsidP="003C1A2D">
            <w:pPr>
              <w:spacing w:before="0" w:after="0"/>
              <w:rPr>
                <w:rFonts w:cs="Times New Roman"/>
                <w:sz w:val="20"/>
                <w:szCs w:val="20"/>
              </w:rPr>
            </w:pPr>
            <w:r w:rsidRPr="00D84938">
              <w:rPr>
                <w:rFonts w:cs="Times New Roman"/>
                <w:sz w:val="20"/>
                <w:szCs w:val="20"/>
              </w:rPr>
              <w:t>-0.01</w:t>
            </w:r>
          </w:p>
        </w:tc>
        <w:tc>
          <w:tcPr>
            <w:tcW w:w="0" w:type="auto"/>
            <w:tcMar>
              <w:top w:w="15" w:type="dxa"/>
              <w:left w:w="75" w:type="dxa"/>
              <w:bottom w:w="15" w:type="dxa"/>
              <w:right w:w="75" w:type="dxa"/>
            </w:tcMar>
            <w:vAlign w:val="center"/>
            <w:hideMark/>
          </w:tcPr>
          <w:p w14:paraId="3B2D6575" w14:textId="77777777" w:rsidR="003C1A2D" w:rsidRPr="00D84938" w:rsidRDefault="003C1A2D" w:rsidP="003C1A2D">
            <w:pPr>
              <w:spacing w:before="0" w:after="0"/>
              <w:rPr>
                <w:rFonts w:cs="Times New Roman"/>
                <w:sz w:val="20"/>
                <w:szCs w:val="20"/>
              </w:rPr>
            </w:pPr>
            <w:r w:rsidRPr="00D84938">
              <w:rPr>
                <w:rFonts w:cs="Times New Roman"/>
                <w:sz w:val="20"/>
                <w:szCs w:val="20"/>
              </w:rPr>
              <w:t>-0.01</w:t>
            </w:r>
          </w:p>
        </w:tc>
      </w:tr>
      <w:tr w:rsidR="003C1A2D" w:rsidRPr="00D84938" w14:paraId="4D8B98C6" w14:textId="77777777" w:rsidTr="00352667">
        <w:tc>
          <w:tcPr>
            <w:tcW w:w="0" w:type="auto"/>
            <w:tcMar>
              <w:top w:w="15" w:type="dxa"/>
              <w:left w:w="75" w:type="dxa"/>
              <w:bottom w:w="15" w:type="dxa"/>
              <w:right w:w="75" w:type="dxa"/>
            </w:tcMar>
            <w:vAlign w:val="center"/>
            <w:hideMark/>
          </w:tcPr>
          <w:p w14:paraId="4AA322A2" w14:textId="77777777" w:rsidR="003C1A2D" w:rsidRPr="00D84938" w:rsidRDefault="003C1A2D" w:rsidP="003C1A2D">
            <w:pPr>
              <w:spacing w:before="0" w:after="0"/>
              <w:rPr>
                <w:rFonts w:cs="Times New Roman"/>
                <w:sz w:val="20"/>
                <w:szCs w:val="20"/>
              </w:rPr>
            </w:pPr>
            <w:r w:rsidRPr="00D84938">
              <w:rPr>
                <w:rFonts w:cs="Times New Roman"/>
                <w:sz w:val="20"/>
                <w:szCs w:val="20"/>
              </w:rPr>
              <w:t> </w:t>
            </w:r>
          </w:p>
        </w:tc>
        <w:tc>
          <w:tcPr>
            <w:tcW w:w="0" w:type="auto"/>
            <w:tcMar>
              <w:top w:w="15" w:type="dxa"/>
              <w:left w:w="75" w:type="dxa"/>
              <w:bottom w:w="15" w:type="dxa"/>
              <w:right w:w="75" w:type="dxa"/>
            </w:tcMar>
            <w:vAlign w:val="center"/>
            <w:hideMark/>
          </w:tcPr>
          <w:p w14:paraId="6F7490F1" w14:textId="77777777" w:rsidR="003C1A2D" w:rsidRPr="00D84938" w:rsidRDefault="003C1A2D" w:rsidP="003C1A2D">
            <w:pPr>
              <w:spacing w:before="0" w:after="0"/>
              <w:rPr>
                <w:rFonts w:cs="Times New Roman"/>
                <w:sz w:val="20"/>
                <w:szCs w:val="20"/>
              </w:rPr>
            </w:pPr>
            <w:r w:rsidRPr="00D84938">
              <w:rPr>
                <w:rFonts w:cs="Times New Roman"/>
                <w:sz w:val="20"/>
                <w:szCs w:val="20"/>
              </w:rPr>
              <w:t> </w:t>
            </w:r>
          </w:p>
        </w:tc>
        <w:tc>
          <w:tcPr>
            <w:tcW w:w="0" w:type="auto"/>
            <w:tcMar>
              <w:top w:w="15" w:type="dxa"/>
              <w:left w:w="75" w:type="dxa"/>
              <w:bottom w:w="15" w:type="dxa"/>
              <w:right w:w="75" w:type="dxa"/>
            </w:tcMar>
            <w:vAlign w:val="center"/>
            <w:hideMark/>
          </w:tcPr>
          <w:p w14:paraId="65E96390" w14:textId="77777777" w:rsidR="003C1A2D" w:rsidRPr="00D84938" w:rsidRDefault="003C1A2D" w:rsidP="003C1A2D">
            <w:pPr>
              <w:spacing w:before="0" w:after="0"/>
              <w:rPr>
                <w:rFonts w:cs="Times New Roman"/>
                <w:sz w:val="20"/>
                <w:szCs w:val="20"/>
              </w:rPr>
            </w:pPr>
            <w:r w:rsidRPr="00D84938">
              <w:rPr>
                <w:rFonts w:cs="Times New Roman"/>
                <w:sz w:val="20"/>
                <w:szCs w:val="20"/>
              </w:rPr>
              <w:t> </w:t>
            </w:r>
          </w:p>
        </w:tc>
        <w:tc>
          <w:tcPr>
            <w:tcW w:w="0" w:type="auto"/>
            <w:tcMar>
              <w:top w:w="15" w:type="dxa"/>
              <w:left w:w="75" w:type="dxa"/>
              <w:bottom w:w="15" w:type="dxa"/>
              <w:right w:w="75" w:type="dxa"/>
            </w:tcMar>
            <w:vAlign w:val="center"/>
            <w:hideMark/>
          </w:tcPr>
          <w:p w14:paraId="459D6873" w14:textId="77777777" w:rsidR="003C1A2D" w:rsidRPr="00D84938" w:rsidRDefault="003C1A2D" w:rsidP="003C1A2D">
            <w:pPr>
              <w:spacing w:before="0" w:after="0"/>
              <w:rPr>
                <w:rFonts w:cs="Times New Roman"/>
                <w:sz w:val="20"/>
                <w:szCs w:val="20"/>
              </w:rPr>
            </w:pPr>
            <w:r w:rsidRPr="00D84938">
              <w:rPr>
                <w:rFonts w:cs="Times New Roman"/>
                <w:sz w:val="20"/>
                <w:szCs w:val="20"/>
              </w:rPr>
              <w:t> </w:t>
            </w:r>
          </w:p>
        </w:tc>
        <w:tc>
          <w:tcPr>
            <w:tcW w:w="0" w:type="auto"/>
            <w:tcMar>
              <w:top w:w="15" w:type="dxa"/>
              <w:left w:w="75" w:type="dxa"/>
              <w:bottom w:w="15" w:type="dxa"/>
              <w:right w:w="75" w:type="dxa"/>
            </w:tcMar>
            <w:vAlign w:val="center"/>
            <w:hideMark/>
          </w:tcPr>
          <w:p w14:paraId="42BCD526" w14:textId="77777777" w:rsidR="003C1A2D" w:rsidRPr="00D84938" w:rsidRDefault="003C1A2D" w:rsidP="003C1A2D">
            <w:pPr>
              <w:spacing w:before="0" w:after="0"/>
              <w:rPr>
                <w:rFonts w:cs="Times New Roman"/>
                <w:sz w:val="20"/>
                <w:szCs w:val="20"/>
              </w:rPr>
            </w:pPr>
            <w:r w:rsidRPr="00D84938">
              <w:rPr>
                <w:rFonts w:cs="Times New Roman"/>
                <w:sz w:val="20"/>
                <w:szCs w:val="20"/>
              </w:rPr>
              <w:t> </w:t>
            </w:r>
          </w:p>
        </w:tc>
        <w:tc>
          <w:tcPr>
            <w:tcW w:w="0" w:type="auto"/>
            <w:tcMar>
              <w:top w:w="15" w:type="dxa"/>
              <w:left w:w="75" w:type="dxa"/>
              <w:bottom w:w="15" w:type="dxa"/>
              <w:right w:w="75" w:type="dxa"/>
            </w:tcMar>
            <w:vAlign w:val="center"/>
            <w:hideMark/>
          </w:tcPr>
          <w:p w14:paraId="6149F6AF" w14:textId="77777777" w:rsidR="003C1A2D" w:rsidRPr="00D84938" w:rsidRDefault="003C1A2D" w:rsidP="003C1A2D">
            <w:pPr>
              <w:spacing w:before="0" w:after="0"/>
              <w:rPr>
                <w:rFonts w:cs="Times New Roman"/>
                <w:sz w:val="20"/>
                <w:szCs w:val="20"/>
              </w:rPr>
            </w:pPr>
            <w:r w:rsidRPr="00D84938">
              <w:rPr>
                <w:rFonts w:cs="Times New Roman"/>
                <w:sz w:val="20"/>
                <w:szCs w:val="20"/>
              </w:rPr>
              <w:t>(0.03)</w:t>
            </w:r>
          </w:p>
        </w:tc>
        <w:tc>
          <w:tcPr>
            <w:tcW w:w="0" w:type="auto"/>
            <w:tcMar>
              <w:top w:w="15" w:type="dxa"/>
              <w:left w:w="75" w:type="dxa"/>
              <w:bottom w:w="15" w:type="dxa"/>
              <w:right w:w="75" w:type="dxa"/>
            </w:tcMar>
            <w:vAlign w:val="center"/>
            <w:hideMark/>
          </w:tcPr>
          <w:p w14:paraId="6D897648" w14:textId="77777777" w:rsidR="003C1A2D" w:rsidRPr="00D84938" w:rsidRDefault="003C1A2D" w:rsidP="003C1A2D">
            <w:pPr>
              <w:spacing w:before="0" w:after="0"/>
              <w:rPr>
                <w:rFonts w:cs="Times New Roman"/>
                <w:sz w:val="20"/>
                <w:szCs w:val="20"/>
              </w:rPr>
            </w:pPr>
            <w:r w:rsidRPr="00D84938">
              <w:rPr>
                <w:rFonts w:cs="Times New Roman"/>
                <w:sz w:val="20"/>
                <w:szCs w:val="20"/>
              </w:rPr>
              <w:t>(0.03)</w:t>
            </w:r>
          </w:p>
        </w:tc>
      </w:tr>
      <w:tr w:rsidR="003C1A2D" w:rsidRPr="00D84938" w14:paraId="454AC312" w14:textId="77777777" w:rsidTr="00352667">
        <w:tc>
          <w:tcPr>
            <w:tcW w:w="0" w:type="auto"/>
            <w:tcMar>
              <w:top w:w="15" w:type="dxa"/>
              <w:left w:w="75" w:type="dxa"/>
              <w:bottom w:w="15" w:type="dxa"/>
              <w:right w:w="75" w:type="dxa"/>
            </w:tcMar>
            <w:vAlign w:val="center"/>
            <w:hideMark/>
          </w:tcPr>
          <w:p w14:paraId="7F70BE11" w14:textId="77777777" w:rsidR="003C1A2D" w:rsidRPr="00D84938" w:rsidRDefault="003C1A2D" w:rsidP="003C1A2D">
            <w:pPr>
              <w:spacing w:before="0" w:after="0"/>
              <w:rPr>
                <w:rFonts w:cs="Times New Roman"/>
                <w:sz w:val="20"/>
                <w:szCs w:val="20"/>
              </w:rPr>
            </w:pPr>
            <w:r w:rsidRPr="00D84938">
              <w:rPr>
                <w:rFonts w:cs="Times New Roman"/>
                <w:sz w:val="20"/>
                <w:szCs w:val="20"/>
              </w:rPr>
              <w:t>Unit FE</w:t>
            </w:r>
          </w:p>
        </w:tc>
        <w:tc>
          <w:tcPr>
            <w:tcW w:w="0" w:type="auto"/>
            <w:tcMar>
              <w:top w:w="15" w:type="dxa"/>
              <w:left w:w="75" w:type="dxa"/>
              <w:bottom w:w="15" w:type="dxa"/>
              <w:right w:w="75" w:type="dxa"/>
            </w:tcMar>
            <w:vAlign w:val="center"/>
            <w:hideMark/>
          </w:tcPr>
          <w:p w14:paraId="23387FB9" w14:textId="77777777" w:rsidR="003C1A2D" w:rsidRPr="00D84938" w:rsidRDefault="003C1A2D" w:rsidP="003C1A2D">
            <w:pPr>
              <w:spacing w:before="0" w:after="0"/>
              <w:rPr>
                <w:rFonts w:cs="Times New Roman"/>
                <w:sz w:val="20"/>
                <w:szCs w:val="20"/>
              </w:rPr>
            </w:pPr>
            <w:r w:rsidRPr="00D84938">
              <w:rPr>
                <w:rFonts w:cs="Times New Roman"/>
                <w:sz w:val="20"/>
                <w:szCs w:val="20"/>
              </w:rPr>
              <w:t>Yes</w:t>
            </w:r>
          </w:p>
        </w:tc>
        <w:tc>
          <w:tcPr>
            <w:tcW w:w="0" w:type="auto"/>
            <w:tcMar>
              <w:top w:w="15" w:type="dxa"/>
              <w:left w:w="75" w:type="dxa"/>
              <w:bottom w:w="15" w:type="dxa"/>
              <w:right w:w="75" w:type="dxa"/>
            </w:tcMar>
            <w:vAlign w:val="center"/>
            <w:hideMark/>
          </w:tcPr>
          <w:p w14:paraId="4988A543" w14:textId="77777777" w:rsidR="003C1A2D" w:rsidRPr="00D84938" w:rsidRDefault="003C1A2D" w:rsidP="003C1A2D">
            <w:pPr>
              <w:spacing w:before="0" w:after="0"/>
              <w:rPr>
                <w:rFonts w:cs="Times New Roman"/>
                <w:sz w:val="20"/>
                <w:szCs w:val="20"/>
              </w:rPr>
            </w:pPr>
            <w:r w:rsidRPr="00D84938">
              <w:rPr>
                <w:rFonts w:cs="Times New Roman"/>
                <w:sz w:val="20"/>
                <w:szCs w:val="20"/>
              </w:rPr>
              <w:t>Yes</w:t>
            </w:r>
          </w:p>
        </w:tc>
        <w:tc>
          <w:tcPr>
            <w:tcW w:w="0" w:type="auto"/>
            <w:tcMar>
              <w:top w:w="15" w:type="dxa"/>
              <w:left w:w="75" w:type="dxa"/>
              <w:bottom w:w="15" w:type="dxa"/>
              <w:right w:w="75" w:type="dxa"/>
            </w:tcMar>
            <w:vAlign w:val="center"/>
            <w:hideMark/>
          </w:tcPr>
          <w:p w14:paraId="1A38D901" w14:textId="77777777" w:rsidR="003C1A2D" w:rsidRPr="00D84938" w:rsidRDefault="003C1A2D" w:rsidP="003C1A2D">
            <w:pPr>
              <w:spacing w:before="0" w:after="0"/>
              <w:rPr>
                <w:rFonts w:cs="Times New Roman"/>
                <w:sz w:val="20"/>
                <w:szCs w:val="20"/>
              </w:rPr>
            </w:pPr>
            <w:r w:rsidRPr="00D84938">
              <w:rPr>
                <w:rFonts w:cs="Times New Roman"/>
                <w:sz w:val="20"/>
                <w:szCs w:val="20"/>
              </w:rPr>
              <w:t>Yes</w:t>
            </w:r>
          </w:p>
        </w:tc>
        <w:tc>
          <w:tcPr>
            <w:tcW w:w="0" w:type="auto"/>
            <w:tcMar>
              <w:top w:w="15" w:type="dxa"/>
              <w:left w:w="75" w:type="dxa"/>
              <w:bottom w:w="15" w:type="dxa"/>
              <w:right w:w="75" w:type="dxa"/>
            </w:tcMar>
            <w:vAlign w:val="center"/>
            <w:hideMark/>
          </w:tcPr>
          <w:p w14:paraId="11E9B0CA" w14:textId="77777777" w:rsidR="003C1A2D" w:rsidRPr="00D84938" w:rsidRDefault="003C1A2D" w:rsidP="003C1A2D">
            <w:pPr>
              <w:spacing w:before="0" w:after="0"/>
              <w:rPr>
                <w:rFonts w:cs="Times New Roman"/>
                <w:sz w:val="20"/>
                <w:szCs w:val="20"/>
              </w:rPr>
            </w:pPr>
            <w:r w:rsidRPr="00D84938">
              <w:rPr>
                <w:rFonts w:cs="Times New Roman"/>
                <w:sz w:val="20"/>
                <w:szCs w:val="20"/>
              </w:rPr>
              <w:t>Yes</w:t>
            </w:r>
          </w:p>
        </w:tc>
        <w:tc>
          <w:tcPr>
            <w:tcW w:w="0" w:type="auto"/>
            <w:tcMar>
              <w:top w:w="15" w:type="dxa"/>
              <w:left w:w="75" w:type="dxa"/>
              <w:bottom w:w="15" w:type="dxa"/>
              <w:right w:w="75" w:type="dxa"/>
            </w:tcMar>
            <w:vAlign w:val="center"/>
            <w:hideMark/>
          </w:tcPr>
          <w:p w14:paraId="4D2FFC6A" w14:textId="77777777" w:rsidR="003C1A2D" w:rsidRPr="00D84938" w:rsidRDefault="003C1A2D" w:rsidP="003C1A2D">
            <w:pPr>
              <w:spacing w:before="0" w:after="0"/>
              <w:rPr>
                <w:rFonts w:cs="Times New Roman"/>
                <w:sz w:val="20"/>
                <w:szCs w:val="20"/>
              </w:rPr>
            </w:pPr>
            <w:r w:rsidRPr="00D84938">
              <w:rPr>
                <w:rFonts w:cs="Times New Roman"/>
                <w:sz w:val="20"/>
                <w:szCs w:val="20"/>
              </w:rPr>
              <w:t>Yes</w:t>
            </w:r>
          </w:p>
        </w:tc>
        <w:tc>
          <w:tcPr>
            <w:tcW w:w="0" w:type="auto"/>
            <w:tcMar>
              <w:top w:w="15" w:type="dxa"/>
              <w:left w:w="75" w:type="dxa"/>
              <w:bottom w:w="15" w:type="dxa"/>
              <w:right w:w="75" w:type="dxa"/>
            </w:tcMar>
            <w:vAlign w:val="center"/>
            <w:hideMark/>
          </w:tcPr>
          <w:p w14:paraId="44F34FD7" w14:textId="77777777" w:rsidR="003C1A2D" w:rsidRPr="00D84938" w:rsidRDefault="003C1A2D" w:rsidP="003C1A2D">
            <w:pPr>
              <w:spacing w:before="0" w:after="0"/>
              <w:rPr>
                <w:rFonts w:cs="Times New Roman"/>
                <w:sz w:val="20"/>
                <w:szCs w:val="20"/>
              </w:rPr>
            </w:pPr>
            <w:r w:rsidRPr="00D84938">
              <w:rPr>
                <w:rFonts w:cs="Times New Roman"/>
                <w:sz w:val="20"/>
                <w:szCs w:val="20"/>
              </w:rPr>
              <w:t>Yes</w:t>
            </w:r>
          </w:p>
        </w:tc>
      </w:tr>
      <w:tr w:rsidR="003C1A2D" w:rsidRPr="00D84938" w14:paraId="03E50015" w14:textId="77777777" w:rsidTr="00352667">
        <w:tc>
          <w:tcPr>
            <w:tcW w:w="0" w:type="auto"/>
            <w:tcMar>
              <w:top w:w="15" w:type="dxa"/>
              <w:left w:w="75" w:type="dxa"/>
              <w:bottom w:w="15" w:type="dxa"/>
              <w:right w:w="75" w:type="dxa"/>
            </w:tcMar>
            <w:vAlign w:val="center"/>
            <w:hideMark/>
          </w:tcPr>
          <w:p w14:paraId="602A6CD1" w14:textId="77777777" w:rsidR="003C1A2D" w:rsidRPr="00D84938" w:rsidRDefault="003C1A2D" w:rsidP="003C1A2D">
            <w:pPr>
              <w:spacing w:before="0" w:after="0"/>
              <w:rPr>
                <w:rFonts w:cs="Times New Roman"/>
                <w:sz w:val="20"/>
                <w:szCs w:val="20"/>
              </w:rPr>
            </w:pPr>
            <w:r w:rsidRPr="00D84938">
              <w:rPr>
                <w:rFonts w:cs="Times New Roman"/>
                <w:sz w:val="20"/>
                <w:szCs w:val="20"/>
              </w:rPr>
              <w:t>Time FE</w:t>
            </w:r>
          </w:p>
        </w:tc>
        <w:tc>
          <w:tcPr>
            <w:tcW w:w="0" w:type="auto"/>
            <w:tcMar>
              <w:top w:w="15" w:type="dxa"/>
              <w:left w:w="75" w:type="dxa"/>
              <w:bottom w:w="15" w:type="dxa"/>
              <w:right w:w="75" w:type="dxa"/>
            </w:tcMar>
            <w:vAlign w:val="center"/>
            <w:hideMark/>
          </w:tcPr>
          <w:p w14:paraId="569D819D" w14:textId="77777777" w:rsidR="003C1A2D" w:rsidRPr="00D84938" w:rsidRDefault="003C1A2D" w:rsidP="003C1A2D">
            <w:pPr>
              <w:spacing w:before="0" w:after="0"/>
              <w:rPr>
                <w:rFonts w:cs="Times New Roman"/>
                <w:sz w:val="20"/>
                <w:szCs w:val="20"/>
              </w:rPr>
            </w:pPr>
            <w:r w:rsidRPr="00D84938">
              <w:rPr>
                <w:rFonts w:cs="Times New Roman"/>
                <w:sz w:val="20"/>
                <w:szCs w:val="20"/>
              </w:rPr>
              <w:t>Yes</w:t>
            </w:r>
          </w:p>
        </w:tc>
        <w:tc>
          <w:tcPr>
            <w:tcW w:w="0" w:type="auto"/>
            <w:tcMar>
              <w:top w:w="15" w:type="dxa"/>
              <w:left w:w="75" w:type="dxa"/>
              <w:bottom w:w="15" w:type="dxa"/>
              <w:right w:w="75" w:type="dxa"/>
            </w:tcMar>
            <w:vAlign w:val="center"/>
            <w:hideMark/>
          </w:tcPr>
          <w:p w14:paraId="73824F41" w14:textId="77777777" w:rsidR="003C1A2D" w:rsidRPr="00D84938" w:rsidRDefault="003C1A2D" w:rsidP="003C1A2D">
            <w:pPr>
              <w:spacing w:before="0" w:after="0"/>
              <w:rPr>
                <w:rFonts w:cs="Times New Roman"/>
                <w:sz w:val="20"/>
                <w:szCs w:val="20"/>
              </w:rPr>
            </w:pPr>
            <w:r w:rsidRPr="00D84938">
              <w:rPr>
                <w:rFonts w:cs="Times New Roman"/>
                <w:sz w:val="20"/>
                <w:szCs w:val="20"/>
              </w:rPr>
              <w:t>Yes</w:t>
            </w:r>
          </w:p>
        </w:tc>
        <w:tc>
          <w:tcPr>
            <w:tcW w:w="0" w:type="auto"/>
            <w:tcMar>
              <w:top w:w="15" w:type="dxa"/>
              <w:left w:w="75" w:type="dxa"/>
              <w:bottom w:w="15" w:type="dxa"/>
              <w:right w:w="75" w:type="dxa"/>
            </w:tcMar>
            <w:vAlign w:val="center"/>
            <w:hideMark/>
          </w:tcPr>
          <w:p w14:paraId="69276E0B" w14:textId="77777777" w:rsidR="003C1A2D" w:rsidRPr="00D84938" w:rsidRDefault="003C1A2D" w:rsidP="003C1A2D">
            <w:pPr>
              <w:spacing w:before="0" w:after="0"/>
              <w:rPr>
                <w:rFonts w:cs="Times New Roman"/>
                <w:sz w:val="20"/>
                <w:szCs w:val="20"/>
              </w:rPr>
            </w:pPr>
            <w:r w:rsidRPr="00D84938">
              <w:rPr>
                <w:rFonts w:cs="Times New Roman"/>
                <w:sz w:val="20"/>
                <w:szCs w:val="20"/>
              </w:rPr>
              <w:t>Yes</w:t>
            </w:r>
          </w:p>
        </w:tc>
        <w:tc>
          <w:tcPr>
            <w:tcW w:w="0" w:type="auto"/>
            <w:tcMar>
              <w:top w:w="15" w:type="dxa"/>
              <w:left w:w="75" w:type="dxa"/>
              <w:bottom w:w="15" w:type="dxa"/>
              <w:right w:w="75" w:type="dxa"/>
            </w:tcMar>
            <w:vAlign w:val="center"/>
            <w:hideMark/>
          </w:tcPr>
          <w:p w14:paraId="28B57889" w14:textId="77777777" w:rsidR="003C1A2D" w:rsidRPr="00D84938" w:rsidRDefault="003C1A2D" w:rsidP="003C1A2D">
            <w:pPr>
              <w:spacing w:before="0" w:after="0"/>
              <w:rPr>
                <w:rFonts w:cs="Times New Roman"/>
                <w:sz w:val="20"/>
                <w:szCs w:val="20"/>
              </w:rPr>
            </w:pPr>
            <w:r w:rsidRPr="00D84938">
              <w:rPr>
                <w:rFonts w:cs="Times New Roman"/>
                <w:sz w:val="20"/>
                <w:szCs w:val="20"/>
              </w:rPr>
              <w:t>Yes</w:t>
            </w:r>
          </w:p>
        </w:tc>
        <w:tc>
          <w:tcPr>
            <w:tcW w:w="0" w:type="auto"/>
            <w:tcMar>
              <w:top w:w="15" w:type="dxa"/>
              <w:left w:w="75" w:type="dxa"/>
              <w:bottom w:w="15" w:type="dxa"/>
              <w:right w:w="75" w:type="dxa"/>
            </w:tcMar>
            <w:vAlign w:val="center"/>
            <w:hideMark/>
          </w:tcPr>
          <w:p w14:paraId="54DDDFC2" w14:textId="77777777" w:rsidR="003C1A2D" w:rsidRPr="00D84938" w:rsidRDefault="003C1A2D" w:rsidP="003C1A2D">
            <w:pPr>
              <w:spacing w:before="0" w:after="0"/>
              <w:rPr>
                <w:rFonts w:cs="Times New Roman"/>
                <w:sz w:val="20"/>
                <w:szCs w:val="20"/>
              </w:rPr>
            </w:pPr>
            <w:r w:rsidRPr="00D84938">
              <w:rPr>
                <w:rFonts w:cs="Times New Roman"/>
                <w:sz w:val="20"/>
                <w:szCs w:val="20"/>
              </w:rPr>
              <w:t>Yes</w:t>
            </w:r>
          </w:p>
        </w:tc>
        <w:tc>
          <w:tcPr>
            <w:tcW w:w="0" w:type="auto"/>
            <w:tcMar>
              <w:top w:w="15" w:type="dxa"/>
              <w:left w:w="75" w:type="dxa"/>
              <w:bottom w:w="15" w:type="dxa"/>
              <w:right w:w="75" w:type="dxa"/>
            </w:tcMar>
            <w:vAlign w:val="center"/>
            <w:hideMark/>
          </w:tcPr>
          <w:p w14:paraId="5EDDF3F6" w14:textId="77777777" w:rsidR="003C1A2D" w:rsidRPr="00D84938" w:rsidRDefault="003C1A2D" w:rsidP="003C1A2D">
            <w:pPr>
              <w:spacing w:before="0" w:after="0"/>
              <w:rPr>
                <w:rFonts w:cs="Times New Roman"/>
                <w:sz w:val="20"/>
                <w:szCs w:val="20"/>
              </w:rPr>
            </w:pPr>
            <w:r w:rsidRPr="00D84938">
              <w:rPr>
                <w:rFonts w:cs="Times New Roman"/>
                <w:sz w:val="20"/>
                <w:szCs w:val="20"/>
              </w:rPr>
              <w:t>Yes</w:t>
            </w:r>
          </w:p>
        </w:tc>
      </w:tr>
      <w:tr w:rsidR="003C1A2D" w:rsidRPr="00D84938" w14:paraId="137CC6A4" w14:textId="77777777" w:rsidTr="00352667">
        <w:tc>
          <w:tcPr>
            <w:tcW w:w="0" w:type="auto"/>
            <w:tcMar>
              <w:top w:w="15" w:type="dxa"/>
              <w:left w:w="75" w:type="dxa"/>
              <w:bottom w:w="15" w:type="dxa"/>
              <w:right w:w="75" w:type="dxa"/>
            </w:tcMar>
            <w:vAlign w:val="center"/>
            <w:hideMark/>
          </w:tcPr>
          <w:p w14:paraId="0340E5B2" w14:textId="77777777" w:rsidR="003C1A2D" w:rsidRPr="00D84938" w:rsidRDefault="003C1A2D" w:rsidP="003C1A2D">
            <w:pPr>
              <w:spacing w:before="0" w:after="0"/>
              <w:rPr>
                <w:rFonts w:cs="Times New Roman"/>
                <w:sz w:val="20"/>
                <w:szCs w:val="20"/>
              </w:rPr>
            </w:pPr>
            <w:r w:rsidRPr="00D84938">
              <w:rPr>
                <w:rFonts w:cs="Times New Roman"/>
                <w:sz w:val="20"/>
                <w:szCs w:val="20"/>
              </w:rPr>
              <w:t>Num. obs.</w:t>
            </w:r>
          </w:p>
        </w:tc>
        <w:tc>
          <w:tcPr>
            <w:tcW w:w="0" w:type="auto"/>
            <w:tcMar>
              <w:top w:w="15" w:type="dxa"/>
              <w:left w:w="75" w:type="dxa"/>
              <w:bottom w:w="15" w:type="dxa"/>
              <w:right w:w="75" w:type="dxa"/>
            </w:tcMar>
            <w:vAlign w:val="center"/>
            <w:hideMark/>
          </w:tcPr>
          <w:p w14:paraId="6BB89CC0" w14:textId="77777777" w:rsidR="003C1A2D" w:rsidRPr="00D84938" w:rsidRDefault="003C1A2D" w:rsidP="003C1A2D">
            <w:pPr>
              <w:spacing w:before="0" w:after="0"/>
              <w:rPr>
                <w:rFonts w:cs="Times New Roman"/>
                <w:sz w:val="20"/>
                <w:szCs w:val="20"/>
              </w:rPr>
            </w:pPr>
            <w:r w:rsidRPr="00D84938">
              <w:rPr>
                <w:rFonts w:cs="Times New Roman"/>
                <w:sz w:val="20"/>
                <w:szCs w:val="20"/>
              </w:rPr>
              <w:t>6118</w:t>
            </w:r>
          </w:p>
        </w:tc>
        <w:tc>
          <w:tcPr>
            <w:tcW w:w="0" w:type="auto"/>
            <w:tcMar>
              <w:top w:w="15" w:type="dxa"/>
              <w:left w:w="75" w:type="dxa"/>
              <w:bottom w:w="15" w:type="dxa"/>
              <w:right w:w="75" w:type="dxa"/>
            </w:tcMar>
            <w:vAlign w:val="center"/>
            <w:hideMark/>
          </w:tcPr>
          <w:p w14:paraId="24626FB5" w14:textId="77777777" w:rsidR="003C1A2D" w:rsidRPr="00D84938" w:rsidRDefault="003C1A2D" w:rsidP="003C1A2D">
            <w:pPr>
              <w:spacing w:before="0" w:after="0"/>
              <w:rPr>
                <w:rFonts w:cs="Times New Roman"/>
                <w:sz w:val="20"/>
                <w:szCs w:val="20"/>
              </w:rPr>
            </w:pPr>
            <w:r w:rsidRPr="00D84938">
              <w:rPr>
                <w:rFonts w:cs="Times New Roman"/>
                <w:sz w:val="20"/>
                <w:szCs w:val="20"/>
              </w:rPr>
              <w:t>6118</w:t>
            </w:r>
          </w:p>
        </w:tc>
        <w:tc>
          <w:tcPr>
            <w:tcW w:w="0" w:type="auto"/>
            <w:tcMar>
              <w:top w:w="15" w:type="dxa"/>
              <w:left w:w="75" w:type="dxa"/>
              <w:bottom w:w="15" w:type="dxa"/>
              <w:right w:w="75" w:type="dxa"/>
            </w:tcMar>
            <w:vAlign w:val="center"/>
            <w:hideMark/>
          </w:tcPr>
          <w:p w14:paraId="6F644A31" w14:textId="77777777" w:rsidR="003C1A2D" w:rsidRPr="00D84938" w:rsidRDefault="003C1A2D" w:rsidP="003C1A2D">
            <w:pPr>
              <w:spacing w:before="0" w:after="0"/>
              <w:rPr>
                <w:rFonts w:cs="Times New Roman"/>
                <w:sz w:val="20"/>
                <w:szCs w:val="20"/>
              </w:rPr>
            </w:pPr>
            <w:r w:rsidRPr="00D84938">
              <w:rPr>
                <w:rFonts w:cs="Times New Roman"/>
                <w:sz w:val="20"/>
                <w:szCs w:val="20"/>
              </w:rPr>
              <w:t>6118</w:t>
            </w:r>
          </w:p>
        </w:tc>
        <w:tc>
          <w:tcPr>
            <w:tcW w:w="0" w:type="auto"/>
            <w:tcMar>
              <w:top w:w="15" w:type="dxa"/>
              <w:left w:w="75" w:type="dxa"/>
              <w:bottom w:w="15" w:type="dxa"/>
              <w:right w:w="75" w:type="dxa"/>
            </w:tcMar>
            <w:vAlign w:val="center"/>
            <w:hideMark/>
          </w:tcPr>
          <w:p w14:paraId="757F3907" w14:textId="77777777" w:rsidR="003C1A2D" w:rsidRPr="00D84938" w:rsidRDefault="003C1A2D" w:rsidP="003C1A2D">
            <w:pPr>
              <w:spacing w:before="0" w:after="0"/>
              <w:rPr>
                <w:rFonts w:cs="Times New Roman"/>
                <w:sz w:val="20"/>
                <w:szCs w:val="20"/>
              </w:rPr>
            </w:pPr>
            <w:r w:rsidRPr="00D84938">
              <w:rPr>
                <w:rFonts w:cs="Times New Roman"/>
                <w:sz w:val="20"/>
                <w:szCs w:val="20"/>
              </w:rPr>
              <w:t>6118</w:t>
            </w:r>
          </w:p>
        </w:tc>
        <w:tc>
          <w:tcPr>
            <w:tcW w:w="0" w:type="auto"/>
            <w:tcMar>
              <w:top w:w="15" w:type="dxa"/>
              <w:left w:w="75" w:type="dxa"/>
              <w:bottom w:w="15" w:type="dxa"/>
              <w:right w:w="75" w:type="dxa"/>
            </w:tcMar>
            <w:vAlign w:val="center"/>
            <w:hideMark/>
          </w:tcPr>
          <w:p w14:paraId="2CBBABDE" w14:textId="77777777" w:rsidR="003C1A2D" w:rsidRPr="00D84938" w:rsidRDefault="003C1A2D" w:rsidP="003C1A2D">
            <w:pPr>
              <w:spacing w:before="0" w:after="0"/>
              <w:rPr>
                <w:rFonts w:cs="Times New Roman"/>
                <w:sz w:val="20"/>
                <w:szCs w:val="20"/>
              </w:rPr>
            </w:pPr>
            <w:r w:rsidRPr="00D84938">
              <w:rPr>
                <w:rFonts w:cs="Times New Roman"/>
                <w:sz w:val="20"/>
                <w:szCs w:val="20"/>
              </w:rPr>
              <w:t>6118</w:t>
            </w:r>
          </w:p>
        </w:tc>
        <w:tc>
          <w:tcPr>
            <w:tcW w:w="0" w:type="auto"/>
            <w:tcMar>
              <w:top w:w="15" w:type="dxa"/>
              <w:left w:w="75" w:type="dxa"/>
              <w:bottom w:w="15" w:type="dxa"/>
              <w:right w:w="75" w:type="dxa"/>
            </w:tcMar>
            <w:vAlign w:val="center"/>
            <w:hideMark/>
          </w:tcPr>
          <w:p w14:paraId="36BD33E6" w14:textId="77777777" w:rsidR="003C1A2D" w:rsidRPr="00D84938" w:rsidRDefault="003C1A2D" w:rsidP="003C1A2D">
            <w:pPr>
              <w:spacing w:before="0" w:after="0"/>
              <w:rPr>
                <w:rFonts w:cs="Times New Roman"/>
                <w:sz w:val="20"/>
                <w:szCs w:val="20"/>
              </w:rPr>
            </w:pPr>
            <w:r w:rsidRPr="00D84938">
              <w:rPr>
                <w:rFonts w:cs="Times New Roman"/>
                <w:sz w:val="20"/>
                <w:szCs w:val="20"/>
              </w:rPr>
              <w:t>6118</w:t>
            </w:r>
          </w:p>
        </w:tc>
      </w:tr>
      <w:tr w:rsidR="003C1A2D" w:rsidRPr="00D84938" w14:paraId="23C7FD17" w14:textId="77777777" w:rsidTr="00352667">
        <w:tc>
          <w:tcPr>
            <w:tcW w:w="0" w:type="auto"/>
            <w:gridSpan w:val="7"/>
            <w:vAlign w:val="center"/>
            <w:hideMark/>
          </w:tcPr>
          <w:p w14:paraId="34DD2B04" w14:textId="77777777" w:rsidR="003C1A2D" w:rsidRPr="00D84938" w:rsidRDefault="003C1A2D" w:rsidP="003C1A2D">
            <w:pPr>
              <w:spacing w:before="0" w:after="0"/>
              <w:rPr>
                <w:rFonts w:cs="Times New Roman"/>
                <w:sz w:val="20"/>
                <w:szCs w:val="20"/>
              </w:rPr>
            </w:pPr>
            <w:r w:rsidRPr="00D84938">
              <w:rPr>
                <w:rFonts w:cs="Times New Roman"/>
                <w:sz w:val="20"/>
                <w:szCs w:val="20"/>
                <w:vertAlign w:val="superscript"/>
              </w:rPr>
              <w:t>***</w:t>
            </w:r>
            <w:r w:rsidRPr="00D84938">
              <w:rPr>
                <w:rFonts w:cs="Times New Roman"/>
                <w:sz w:val="20"/>
                <w:szCs w:val="20"/>
              </w:rPr>
              <w:t>p &lt; 0.001; </w:t>
            </w:r>
            <w:r w:rsidRPr="00D84938">
              <w:rPr>
                <w:rFonts w:cs="Times New Roman"/>
                <w:sz w:val="20"/>
                <w:szCs w:val="20"/>
                <w:vertAlign w:val="superscript"/>
              </w:rPr>
              <w:t>**</w:t>
            </w:r>
            <w:r w:rsidRPr="00D84938">
              <w:rPr>
                <w:rFonts w:cs="Times New Roman"/>
                <w:sz w:val="20"/>
                <w:szCs w:val="20"/>
              </w:rPr>
              <w:t>p &lt; 0.01; </w:t>
            </w:r>
            <w:r w:rsidRPr="00D84938">
              <w:rPr>
                <w:rFonts w:cs="Times New Roman"/>
                <w:sz w:val="20"/>
                <w:szCs w:val="20"/>
                <w:vertAlign w:val="superscript"/>
              </w:rPr>
              <w:t>*</w:t>
            </w:r>
            <w:r w:rsidRPr="00D84938">
              <w:rPr>
                <w:rFonts w:cs="Times New Roman"/>
                <w:sz w:val="20"/>
                <w:szCs w:val="20"/>
              </w:rPr>
              <w:t>p &lt; 0.05; </w:t>
            </w:r>
            <w:r w:rsidRPr="00D84938">
              <w:rPr>
                <w:rFonts w:cs="Times New Roman"/>
                <w:sz w:val="20"/>
                <w:szCs w:val="20"/>
                <w:vertAlign w:val="superscript"/>
              </w:rPr>
              <w:t>·</w:t>
            </w:r>
            <w:r w:rsidRPr="00D84938">
              <w:rPr>
                <w:rFonts w:cs="Times New Roman"/>
                <w:sz w:val="20"/>
                <w:szCs w:val="20"/>
              </w:rPr>
              <w:t>p &lt; 0.1; Standard errors in parentheses. Standardized coefficients. Models include age as control.</w:t>
            </w:r>
          </w:p>
        </w:tc>
      </w:tr>
    </w:tbl>
    <w:p w14:paraId="0D3134B7" w14:textId="77777777" w:rsidR="00B12854" w:rsidRDefault="00B12854" w:rsidP="00C52D56"/>
    <w:p w14:paraId="429187B4" w14:textId="60DEFE3C" w:rsidR="00B12854" w:rsidRDefault="00A80221" w:rsidP="00C52D56">
      <w:r>
        <w:rPr>
          <w:noProof/>
          <w:lang w:eastAsia="en-US"/>
        </w:rPr>
        <w:drawing>
          <wp:inline distT="0" distB="0" distL="0" distR="0" wp14:anchorId="5B46B8CB" wp14:editId="503D747B">
            <wp:extent cx="5400040" cy="3599815"/>
            <wp:effectExtent l="0" t="0" r="0" b="635"/>
            <wp:docPr id="390286966" name="Picture 9" descr="A graph of a line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286966" name="Picture 9" descr="A graph of a line graph&#10;&#10;AI-generated content may be incorrect."/>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00040" cy="3599815"/>
                    </a:xfrm>
                    <a:prstGeom prst="rect">
                      <a:avLst/>
                    </a:prstGeom>
                    <a:noFill/>
                    <a:ln>
                      <a:noFill/>
                    </a:ln>
                  </pic:spPr>
                </pic:pic>
              </a:graphicData>
            </a:graphic>
          </wp:inline>
        </w:drawing>
      </w:r>
    </w:p>
    <w:p w14:paraId="6E3E49E7" w14:textId="1EBA3101" w:rsidR="009D4534" w:rsidRDefault="009D4534" w:rsidP="00BC37AF">
      <w:pPr>
        <w:jc w:val="center"/>
      </w:pPr>
      <w:r>
        <w:t xml:space="preserve">Figure 1: </w:t>
      </w:r>
      <w:r w:rsidRPr="009D4534">
        <w:t>Predictive Estimates of Market Justice Preferences by Network Diversity</w:t>
      </w:r>
    </w:p>
    <w:p w14:paraId="68143F87" w14:textId="7C508806" w:rsidR="009450C7" w:rsidRDefault="009450C7" w:rsidP="00C52D56"/>
    <w:p w14:paraId="7B1FA5C5" w14:textId="6BC51DB7" w:rsidR="000F6711" w:rsidRPr="00D84938" w:rsidRDefault="00B12854" w:rsidP="00C52D56">
      <w:r>
        <w:rPr>
          <w:noProof/>
          <w:lang w:eastAsia="en-US"/>
        </w:rPr>
        <mc:AlternateContent>
          <mc:Choice Requires="wps">
            <w:drawing>
              <wp:inline distT="0" distB="0" distL="0" distR="0" wp14:anchorId="4AA4F59F" wp14:editId="44938E41">
                <wp:extent cx="307340" cy="307340"/>
                <wp:effectExtent l="0" t="0" r="0" b="0"/>
                <wp:docPr id="1905514773" name="Rectangle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7340" cy="307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a14="http://schemas.microsoft.com/office/drawing/2010/main" xmlns:pic="http://schemas.openxmlformats.org/drawingml/2006/picture" xmlns:a="http://schemas.openxmlformats.org/drawingml/2006/main">
            <w:pict>
              <v:rect id="Rectangle 2" style="width:24.2pt;height:24.2pt;visibility:visible;mso-wrap-style:square;mso-left-percent:-10001;mso-top-percent:-10001;mso-position-horizontal:absolute;mso-position-horizontal-relative:char;mso-position-vertical:absolute;mso-position-vertical-relative:line;mso-left-percent:-10001;mso-top-percent:-10001;v-text-anchor:top" o:spid="_x0000_s1026" filled="f" stroked="f" w14:anchorId="3E983A4D"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">
                <o:lock v:ext="edit" aspectratio="t"/>
                <w10:anchorlock/>
              </v:rect>
            </w:pict>
          </mc:Fallback>
        </mc:AlternateContent>
      </w:r>
    </w:p>
    <w:p w14:paraId="4E8A63C9" w14:textId="77777777" w:rsidR="003C1A2D" w:rsidRPr="00D84938" w:rsidRDefault="003C1A2D" w:rsidP="00C52D56"/>
    <w:p w14:paraId="54EF4508" w14:textId="1C1B599B" w:rsidR="00BC6369" w:rsidRPr="00D84938" w:rsidRDefault="00BC6369" w:rsidP="00BC6369">
      <w:pPr>
        <w:pStyle w:val="Heading1"/>
      </w:pPr>
      <w:r w:rsidRPr="00D84938">
        <w:lastRenderedPageBreak/>
        <w:t xml:space="preserve">Discussion </w:t>
      </w:r>
      <w:r w:rsidR="7FABCB7C" w:rsidRPr="00D84938">
        <w:t xml:space="preserve">and conclusion </w:t>
      </w:r>
      <w:r w:rsidR="00590309" w:rsidRPr="00D84938">
        <w:t>(preliminary)</w:t>
      </w:r>
    </w:p>
    <w:p w14:paraId="5518C28F" w14:textId="4C0E3B1F" w:rsidR="77D0FFB4" w:rsidRPr="00D84938" w:rsidRDefault="77D0FFB4" w:rsidP="283D3CE4">
      <w:pPr>
        <w:pStyle w:val="ListParagraph"/>
        <w:numPr>
          <w:ilvl w:val="0"/>
          <w:numId w:val="2"/>
        </w:numPr>
      </w:pPr>
      <w:r w:rsidRPr="00D84938">
        <w:t>The longitudinal relationship holds in line with the market skepticism hypothesis</w:t>
      </w:r>
    </w:p>
    <w:p w14:paraId="072B743A" w14:textId="793A609D" w:rsidR="77D0FFB4" w:rsidRPr="00D84938" w:rsidRDefault="77D0FFB4" w:rsidP="283D3CE4">
      <w:pPr>
        <w:pStyle w:val="ListParagraph"/>
        <w:numPr>
          <w:ilvl w:val="0"/>
          <w:numId w:val="2"/>
        </w:numPr>
      </w:pPr>
      <w:r w:rsidRPr="00D84938">
        <w:t>This relationship is independent of occupational, income</w:t>
      </w:r>
      <w:r w:rsidR="000364C0" w:rsidRPr="00D84938">
        <w:t>,</w:t>
      </w:r>
      <w:r w:rsidRPr="00D84938">
        <w:t xml:space="preserve"> and educational mobility </w:t>
      </w:r>
    </w:p>
    <w:p w14:paraId="406E838A" w14:textId="77777777" w:rsidR="009D38D5" w:rsidRPr="00D84938" w:rsidRDefault="00E15F02" w:rsidP="009D38D5">
      <w:pPr>
        <w:pStyle w:val="ListParagraph"/>
        <w:numPr>
          <w:ilvl w:val="0"/>
          <w:numId w:val="2"/>
        </w:numPr>
      </w:pPr>
      <w:r w:rsidRPr="00D84938">
        <w:t>The theoretical relevance of diversity over other network attributes such as size or status composition</w:t>
      </w:r>
    </w:p>
    <w:p w14:paraId="020523C3" w14:textId="37AE30EA" w:rsidR="00B75A1C" w:rsidRPr="00D84938" w:rsidRDefault="009D38D5" w:rsidP="00B75A1C">
      <w:pPr>
        <w:pStyle w:val="ListParagraph"/>
        <w:numPr>
          <w:ilvl w:val="0"/>
          <w:numId w:val="2"/>
        </w:numPr>
      </w:pPr>
      <w:r w:rsidRPr="00D84938">
        <w:t>Diversity is conceptually related to cros</w:t>
      </w:r>
      <w:r w:rsidR="00734590" w:rsidRPr="00D84938">
        <w:t>s</w:t>
      </w:r>
      <w:r w:rsidRPr="00D84938">
        <w:t>-class embeddedness, a network that contains</w:t>
      </w:r>
      <w:r w:rsidR="00734590" w:rsidRPr="00D84938">
        <w:t xml:space="preserve"> and represents the intersection of different classes in one space</w:t>
      </w:r>
      <w:r w:rsidR="00F770E5" w:rsidRPr="00D84938">
        <w:t xml:space="preserve"> – potentially showing what McPherson argues as </w:t>
      </w:r>
      <w:r w:rsidR="0074783F" w:rsidRPr="00D84938">
        <w:t xml:space="preserve">the </w:t>
      </w:r>
      <w:r w:rsidR="00F770E5" w:rsidRPr="00D84938">
        <w:t>“contagion effect”</w:t>
      </w:r>
    </w:p>
    <w:p w14:paraId="59F485BB" w14:textId="77777777" w:rsidR="00B75A1C" w:rsidRDefault="00B75A1C" w:rsidP="00B75A1C">
      <w:pPr>
        <w:pStyle w:val="NormalWeb"/>
        <w:numPr>
          <w:ilvl w:val="0"/>
          <w:numId w:val="2"/>
        </w:numPr>
        <w:rPr>
          <w:rStyle w:val="citation"/>
          <w:lang w:val="en-US"/>
        </w:rPr>
      </w:pPr>
      <w:r w:rsidRPr="00D84938">
        <w:rPr>
          <w:rStyle w:val="highlight"/>
          <w:lang w:val="en-US"/>
        </w:rPr>
        <w:t>"As we showed, people who experience and reason about the world through integrated networks are much more likely to understand the extent and causes of inequality."</w:t>
      </w:r>
      <w:r w:rsidRPr="00D84938">
        <w:rPr>
          <w:lang w:val="en-US"/>
        </w:rPr>
        <w:t xml:space="preserve"> </w:t>
      </w:r>
      <w:r w:rsidRPr="00D84938">
        <w:rPr>
          <w:rStyle w:val="citation"/>
          <w:lang w:val="en-US"/>
        </w:rPr>
        <w:t>(</w:t>
      </w:r>
      <w:r w:rsidRPr="00D84938">
        <w:rPr>
          <w:rStyle w:val="citation-item"/>
          <w:lang w:val="en-US"/>
        </w:rPr>
        <w:t>Mijs y Usmani, 2024, p. 59</w:t>
      </w:r>
      <w:r w:rsidRPr="00D84938">
        <w:rPr>
          <w:rStyle w:val="citation"/>
          <w:lang w:val="en-US"/>
        </w:rPr>
        <w:t>)</w:t>
      </w:r>
    </w:p>
    <w:p w14:paraId="4A4042FC" w14:textId="08CDFB5A" w:rsidR="00F55FA3" w:rsidRDefault="003A7F35" w:rsidP="00B75A1C">
      <w:pPr>
        <w:pStyle w:val="NormalWeb"/>
        <w:numPr>
          <w:ilvl w:val="0"/>
          <w:numId w:val="2"/>
        </w:numPr>
        <w:rPr>
          <w:rStyle w:val="citation"/>
          <w:lang w:val="en-US"/>
        </w:rPr>
      </w:pPr>
      <w:r>
        <w:rPr>
          <w:rStyle w:val="citation"/>
          <w:lang w:val="en-US"/>
        </w:rPr>
        <w:t>Burt’s conceptualization of</w:t>
      </w:r>
      <w:r w:rsidR="00F55FA3">
        <w:rPr>
          <w:rStyle w:val="citation"/>
          <w:lang w:val="en-US"/>
        </w:rPr>
        <w:t xml:space="preserve"> </w:t>
      </w:r>
      <w:r w:rsidR="00FC72DC">
        <w:rPr>
          <w:rStyle w:val="citation"/>
          <w:lang w:val="en-US"/>
        </w:rPr>
        <w:t xml:space="preserve">a </w:t>
      </w:r>
      <w:r w:rsidR="00F55FA3">
        <w:rPr>
          <w:rStyle w:val="citation"/>
          <w:lang w:val="en-US"/>
        </w:rPr>
        <w:t xml:space="preserve">“structural hole” might help to explain why diversity, and no other attributes, over time, </w:t>
      </w:r>
      <w:r>
        <w:rPr>
          <w:rStyle w:val="citation"/>
          <w:lang w:val="en-US"/>
        </w:rPr>
        <w:t xml:space="preserve">is what </w:t>
      </w:r>
      <w:r w:rsidR="00FC72DC">
        <w:rPr>
          <w:rStyle w:val="citation"/>
          <w:lang w:val="en-US"/>
        </w:rPr>
        <w:t>socializes</w:t>
      </w:r>
      <w:r>
        <w:rPr>
          <w:rStyle w:val="citation"/>
          <w:lang w:val="en-US"/>
        </w:rPr>
        <w:t xml:space="preserve"> individuals and </w:t>
      </w:r>
      <w:r w:rsidR="000C2E13">
        <w:rPr>
          <w:rStyle w:val="citation"/>
          <w:lang w:val="en-US"/>
        </w:rPr>
        <w:t>makes</w:t>
      </w:r>
      <w:r>
        <w:rPr>
          <w:rStyle w:val="citation"/>
          <w:lang w:val="en-US"/>
        </w:rPr>
        <w:t xml:space="preserve"> them more skeptical of </w:t>
      </w:r>
      <w:r w:rsidR="00FC72DC">
        <w:rPr>
          <w:rStyle w:val="citation"/>
          <w:lang w:val="en-US"/>
        </w:rPr>
        <w:t xml:space="preserve">the </w:t>
      </w:r>
      <w:r>
        <w:rPr>
          <w:rStyle w:val="citation"/>
          <w:lang w:val="en-US"/>
        </w:rPr>
        <w:t xml:space="preserve">market-based distribution of welfare </w:t>
      </w:r>
      <w:r w:rsidR="00CB212C">
        <w:rPr>
          <w:rStyle w:val="citation"/>
          <w:lang w:val="en-US"/>
        </w:rPr>
        <w:t xml:space="preserve">– because </w:t>
      </w:r>
      <w:r w:rsidR="00FC5360">
        <w:rPr>
          <w:rStyle w:val="citation"/>
          <w:lang w:val="en-US"/>
        </w:rPr>
        <w:t>being exposed</w:t>
      </w:r>
      <w:r w:rsidR="00CB212C">
        <w:rPr>
          <w:rStyle w:val="citation"/>
          <w:lang w:val="en-US"/>
        </w:rPr>
        <w:t xml:space="preserve"> to specific information through network ties </w:t>
      </w:r>
      <w:r w:rsidR="00FC5360">
        <w:rPr>
          <w:rStyle w:val="citation"/>
          <w:lang w:val="en-US"/>
        </w:rPr>
        <w:t xml:space="preserve">at the same time is what brings attitudinal change </w:t>
      </w:r>
    </w:p>
    <w:p w14:paraId="0D4CF739" w14:textId="77777777" w:rsidR="000C2E13" w:rsidRDefault="000C2E13" w:rsidP="000C2E13">
      <w:pPr>
        <w:pStyle w:val="NormalWeb"/>
        <w:numPr>
          <w:ilvl w:val="1"/>
          <w:numId w:val="2"/>
        </w:numPr>
        <w:rPr>
          <w:rStyle w:val="citation"/>
          <w:lang w:val="en-US"/>
        </w:rPr>
      </w:pPr>
      <w:r w:rsidRPr="000C2E13">
        <w:rPr>
          <w:rStyle w:val="highlight"/>
          <w:lang w:val="en-US"/>
        </w:rPr>
        <w:t>“theory of social capital, that emphasizes the control and informational benefits of structural diversity around ego”</w:t>
      </w:r>
      <w:r w:rsidRPr="000C2E13">
        <w:rPr>
          <w:lang w:val="en-US"/>
        </w:rPr>
        <w:t xml:space="preserve"> </w:t>
      </w:r>
      <w:r w:rsidRPr="000C2E13">
        <w:rPr>
          <w:rStyle w:val="citation"/>
          <w:lang w:val="en-US"/>
        </w:rPr>
        <w:t>(</w:t>
      </w:r>
      <w:r w:rsidRPr="000C2E13">
        <w:rPr>
          <w:rStyle w:val="citation-item"/>
          <w:lang w:val="en-US"/>
        </w:rPr>
        <w:t>“Handbook of Sociological Science: Contributions to Rigorous Sociology”, 2022, p. 423</w:t>
      </w:r>
      <w:r w:rsidRPr="000C2E13">
        <w:rPr>
          <w:rStyle w:val="citation"/>
          <w:lang w:val="en-US"/>
        </w:rPr>
        <w:t>)</w:t>
      </w:r>
    </w:p>
    <w:p w14:paraId="6A1D3769" w14:textId="77777777" w:rsidR="00FD1E27" w:rsidRPr="00FD1E27" w:rsidRDefault="00FD1E27" w:rsidP="006222CF">
      <w:pPr>
        <w:pStyle w:val="NormalWeb"/>
        <w:numPr>
          <w:ilvl w:val="1"/>
          <w:numId w:val="2"/>
        </w:numPr>
        <w:rPr>
          <w:lang w:val="en-US"/>
        </w:rPr>
      </w:pPr>
      <w:r w:rsidRPr="00FD1E27">
        <w:rPr>
          <w:rStyle w:val="highlight"/>
          <w:lang w:val="en-US"/>
        </w:rPr>
        <w:t>“ties that bridge between otherwise unconnected regions in the network (regions surrounded by holes in the structure) are especially valuable, as such bridging ties provide vision and control benefits to those who maintain them”</w:t>
      </w:r>
      <w:r w:rsidRPr="00FD1E27">
        <w:rPr>
          <w:lang w:val="en-US"/>
        </w:rPr>
        <w:t xml:space="preserve"> </w:t>
      </w:r>
      <w:r w:rsidRPr="00FD1E27">
        <w:rPr>
          <w:rStyle w:val="citation"/>
          <w:lang w:val="en-US"/>
        </w:rPr>
        <w:t>(</w:t>
      </w:r>
      <w:r w:rsidRPr="00FD1E27">
        <w:rPr>
          <w:rStyle w:val="citation-item"/>
          <w:lang w:val="en-US"/>
        </w:rPr>
        <w:t>“Handbook of Sociological Science: Contributions to Rigorous Sociology”, 2022, p. 424</w:t>
      </w:r>
      <w:r w:rsidRPr="00FD1E27">
        <w:rPr>
          <w:rStyle w:val="citation"/>
          <w:lang w:val="en-US"/>
        </w:rPr>
        <w:t>)</w:t>
      </w:r>
    </w:p>
    <w:p w14:paraId="0A294DAC" w14:textId="77777777" w:rsidR="00FD1E27" w:rsidRPr="000C2E13" w:rsidRDefault="00FD1E27" w:rsidP="006222CF">
      <w:pPr>
        <w:pStyle w:val="NormalWeb"/>
        <w:rPr>
          <w:lang w:val="en-US"/>
        </w:rPr>
      </w:pPr>
    </w:p>
    <w:p w14:paraId="4657C6F6" w14:textId="562EBC15" w:rsidR="00340EBD" w:rsidRPr="000E2739" w:rsidRDefault="00185357" w:rsidP="00340EBD">
      <w:pPr>
        <w:pStyle w:val="NormalWeb"/>
        <w:ind w:left="720"/>
        <w:rPr>
          <w:rStyle w:val="citation"/>
          <w:lang w:val="en-US"/>
        </w:rPr>
      </w:pPr>
      <w:r w:rsidRPr="000E2739">
        <w:rPr>
          <w:rStyle w:val="citation"/>
          <w:lang w:val="en-US"/>
        </w:rPr>
        <w:t>Open questions for future research</w:t>
      </w:r>
    </w:p>
    <w:p w14:paraId="528C1A34" w14:textId="5B70A4FF" w:rsidR="00B75A1C" w:rsidRPr="00D84938" w:rsidRDefault="00B75A1C" w:rsidP="00B75A1C">
      <w:pPr>
        <w:pStyle w:val="ListParagraph"/>
        <w:numPr>
          <w:ilvl w:val="0"/>
          <w:numId w:val="2"/>
        </w:numPr>
      </w:pPr>
      <w:r w:rsidRPr="00D84938">
        <w:t xml:space="preserve">Who gets stronger influences? Are working-class individuals strongly influenced by their middle or upper-middle-class contacts? (Dominant transfer) </w:t>
      </w:r>
      <w:r w:rsidR="00525B22" w:rsidRPr="00D84938">
        <w:t xml:space="preserve">or are </w:t>
      </w:r>
      <w:r w:rsidR="00506A7C" w:rsidRPr="00D84938">
        <w:t>the upper class</w:t>
      </w:r>
      <w:r w:rsidR="00525B22" w:rsidRPr="00D84938">
        <w:t xml:space="preserve"> </w:t>
      </w:r>
      <w:r w:rsidR="00506A7C" w:rsidRPr="00D84938">
        <w:t>more sensitive to the influence of their working or middle-class contacts? (Solidarity transfer)</w:t>
      </w:r>
    </w:p>
    <w:p w14:paraId="6E0CF8B8" w14:textId="23EE110B" w:rsidR="00185357" w:rsidRPr="00D84938" w:rsidRDefault="00185357" w:rsidP="003B22D1">
      <w:pPr>
        <w:pStyle w:val="ListParagraph"/>
        <w:numPr>
          <w:ilvl w:val="0"/>
          <w:numId w:val="2"/>
        </w:numPr>
      </w:pPr>
      <w:r w:rsidRPr="00D84938">
        <w:t xml:space="preserve">The “cumulative” aspect of exposure: self-selection </w:t>
      </w:r>
      <w:r w:rsidR="00525B22" w:rsidRPr="00D84938">
        <w:t xml:space="preserve">vs. </w:t>
      </w:r>
      <w:r w:rsidR="007D5354">
        <w:t>repeated exposure (or single episode)</w:t>
      </w:r>
      <w:r w:rsidR="003B22D1">
        <w:t xml:space="preserve"> – and alternative to this is to study “</w:t>
      </w:r>
      <w:r w:rsidR="000D0B44">
        <w:t>n</w:t>
      </w:r>
      <w:r w:rsidR="003B22D1" w:rsidRPr="003B22D1">
        <w:t>etwork profiles</w:t>
      </w:r>
      <w:r w:rsidR="003B22D1">
        <w:t>”</w:t>
      </w:r>
      <w:r w:rsidR="003B22D1" w:rsidRPr="003B22D1">
        <w:t xml:space="preserve"> (similar to mobility profiles)</w:t>
      </w:r>
      <w:r w:rsidR="003B22D1">
        <w:t xml:space="preserve"> whether somebody has been con</w:t>
      </w:r>
      <w:r w:rsidR="005F48AA">
        <w:t>stantly connected to low, middle, high, or “mixed”</w:t>
      </w:r>
      <w:r w:rsidR="00FB6FBA">
        <w:t xml:space="preserve"> </w:t>
      </w:r>
      <w:r w:rsidR="005F48AA">
        <w:t>(upward or downward)</w:t>
      </w:r>
      <w:r w:rsidR="00FB6FBA">
        <w:t>.</w:t>
      </w:r>
      <w:r w:rsidR="005F48AA">
        <w:t xml:space="preserve"> </w:t>
      </w:r>
      <w:r w:rsidR="00FB6FBA">
        <w:t>Also, this allows us to use all the ELSOC available waves</w:t>
      </w:r>
      <w:r w:rsidR="000C2419">
        <w:t xml:space="preserve">. </w:t>
      </w:r>
      <w:r w:rsidR="005C23DC">
        <w:t xml:space="preserve">Questions: does network mobility profile affect inequality perceptions? </w:t>
      </w:r>
    </w:p>
    <w:p w14:paraId="6F7AEEF4" w14:textId="11494A57" w:rsidR="00BC6369" w:rsidRPr="002C2534" w:rsidRDefault="00BF68E9" w:rsidP="00BC6369">
      <w:pPr>
        <w:pStyle w:val="Heading1"/>
        <w:rPr>
          <w:lang w:val="de-DE"/>
        </w:rPr>
      </w:pPr>
      <w:r w:rsidRPr="002C2534">
        <w:rPr>
          <w:lang w:val="de-DE"/>
        </w:rPr>
        <w:t xml:space="preserve">References </w:t>
      </w:r>
      <w:r w:rsidR="00BC6369" w:rsidRPr="002C2534">
        <w:rPr>
          <w:lang w:val="de-DE"/>
        </w:rPr>
        <w:br/>
      </w:r>
    </w:p>
    <w:p w14:paraId="34060D50" w14:textId="77777777" w:rsidR="002C2534" w:rsidRDefault="00BF68E9" w:rsidP="002C2534">
      <w:pPr>
        <w:pStyle w:val="Bibliography"/>
      </w:pPr>
      <w:r w:rsidRPr="00D84938">
        <w:fldChar w:fldCharType="begin"/>
      </w:r>
      <w:r w:rsidR="002C2534" w:rsidRPr="002C2534">
        <w:rPr>
          <w:lang w:val="de-DE"/>
        </w:rPr>
        <w:instrText xml:space="preserve"> ADDIN ZOTERO_BIBL {"uncited":[],"omitted":[],"custom":[]} CSL_BIBLIOGRAPHY </w:instrText>
      </w:r>
      <w:r w:rsidRPr="00D84938">
        <w:fldChar w:fldCharType="separate"/>
      </w:r>
      <w:r w:rsidR="002C2534" w:rsidRPr="002C2534">
        <w:rPr>
          <w:lang w:val="de-DE"/>
        </w:rPr>
        <w:t xml:space="preserve">Andreß, H.-J., Golsch, K., &amp; Schmidt, A. W. (2013). </w:t>
      </w:r>
      <w:r w:rsidR="002C2534">
        <w:rPr>
          <w:i/>
          <w:iCs/>
        </w:rPr>
        <w:t>Applied Panel Data Analysis for Economic and Social Surveys</w:t>
      </w:r>
      <w:r w:rsidR="002C2534">
        <w:t>. Berlin, Heidelberg: Springer Berlin Heidelberg.</w:t>
      </w:r>
    </w:p>
    <w:p w14:paraId="67398BDA" w14:textId="77777777" w:rsidR="002C2534" w:rsidRPr="00BC7F6C" w:rsidRDefault="002C2534" w:rsidP="002C2534">
      <w:pPr>
        <w:pStyle w:val="Bibliography"/>
        <w:rPr>
          <w:lang w:val="es-CL"/>
        </w:rPr>
      </w:pPr>
      <w:r>
        <w:lastRenderedPageBreak/>
        <w:t xml:space="preserve">Ares, M. (2020). Changing classes, changing preferences: How social class mobility affects economic preferences. </w:t>
      </w:r>
      <w:r w:rsidRPr="00BC7F6C">
        <w:rPr>
          <w:i/>
          <w:iCs/>
          <w:lang w:val="es-CL"/>
        </w:rPr>
        <w:t>West European Politics</w:t>
      </w:r>
      <w:r w:rsidRPr="00BC7F6C">
        <w:rPr>
          <w:lang w:val="es-CL"/>
        </w:rPr>
        <w:t xml:space="preserve">, </w:t>
      </w:r>
      <w:r w:rsidRPr="00BC7F6C">
        <w:rPr>
          <w:i/>
          <w:iCs/>
          <w:lang w:val="es-CL"/>
        </w:rPr>
        <w:t>43</w:t>
      </w:r>
      <w:r w:rsidRPr="00BC7F6C">
        <w:rPr>
          <w:lang w:val="es-CL"/>
        </w:rPr>
        <w:t>, 1211–1237.</w:t>
      </w:r>
    </w:p>
    <w:p w14:paraId="25B72993" w14:textId="77777777" w:rsidR="002C2534" w:rsidRDefault="002C2534" w:rsidP="002C2534">
      <w:pPr>
        <w:pStyle w:val="Bibliography"/>
      </w:pPr>
      <w:r w:rsidRPr="00BC7F6C">
        <w:rPr>
          <w:lang w:val="es-CL"/>
        </w:rPr>
        <w:t xml:space="preserve">Arrizabalo, X. (1995). Milagro o Quimera. La Economía Chilena Durante La Dictadura. </w:t>
      </w:r>
      <w:r>
        <w:t xml:space="preserve">In </w:t>
      </w:r>
      <w:r>
        <w:rPr>
          <w:i/>
          <w:iCs/>
        </w:rPr>
        <w:t>La catarata</w:t>
      </w:r>
      <w:r>
        <w:t>. Madrid.</w:t>
      </w:r>
    </w:p>
    <w:p w14:paraId="7EC2BE25" w14:textId="77777777" w:rsidR="002C2534" w:rsidRDefault="002C2534" w:rsidP="002C2534">
      <w:pPr>
        <w:pStyle w:val="Bibliography"/>
      </w:pPr>
      <w:r>
        <w:t xml:space="preserve">Benabou, R., &amp; Ok, E. A. (2001). Social Mobility and the Demand for Redistribution: The Poum Hypothesis. </w:t>
      </w:r>
      <w:r>
        <w:rPr>
          <w:i/>
          <w:iCs/>
        </w:rPr>
        <w:t>The Quarterly Journal of Economics</w:t>
      </w:r>
      <w:r>
        <w:t xml:space="preserve">, </w:t>
      </w:r>
      <w:r>
        <w:rPr>
          <w:i/>
          <w:iCs/>
        </w:rPr>
        <w:t>116</w:t>
      </w:r>
      <w:r>
        <w:t>, 447–487.</w:t>
      </w:r>
    </w:p>
    <w:p w14:paraId="1005982A" w14:textId="77777777" w:rsidR="002C2534" w:rsidRDefault="002C2534" w:rsidP="002C2534">
      <w:pPr>
        <w:pStyle w:val="Bibliography"/>
      </w:pPr>
      <w:r>
        <w:t xml:space="preserve">Blau, P. (1977). A Macrosociological Theory of Social Structure. </w:t>
      </w:r>
      <w:r>
        <w:rPr>
          <w:i/>
          <w:iCs/>
        </w:rPr>
        <w:t>American Journal of Sociology</w:t>
      </w:r>
      <w:r>
        <w:t xml:space="preserve">, </w:t>
      </w:r>
      <w:r>
        <w:rPr>
          <w:i/>
          <w:iCs/>
        </w:rPr>
        <w:t>83</w:t>
      </w:r>
      <w:r>
        <w:t>, 26–54.</w:t>
      </w:r>
    </w:p>
    <w:p w14:paraId="41AB4D83" w14:textId="77777777" w:rsidR="002C2534" w:rsidRDefault="002C2534" w:rsidP="002C2534">
      <w:pPr>
        <w:pStyle w:val="Bibliography"/>
      </w:pPr>
      <w:r>
        <w:t xml:space="preserve">Busemeyer, M. R., &amp; Iversen, T. (2020). The Welfare State with Private Alternatives: The Transformation of Popular Support for Social Insurance. </w:t>
      </w:r>
      <w:r>
        <w:rPr>
          <w:i/>
          <w:iCs/>
        </w:rPr>
        <w:t>The Journal of Politics</w:t>
      </w:r>
      <w:r>
        <w:t xml:space="preserve">, </w:t>
      </w:r>
      <w:r>
        <w:rPr>
          <w:i/>
          <w:iCs/>
        </w:rPr>
        <w:t>82</w:t>
      </w:r>
      <w:r>
        <w:t>, 671–686.</w:t>
      </w:r>
    </w:p>
    <w:p w14:paraId="63C974A7" w14:textId="77777777" w:rsidR="002C2534" w:rsidRPr="00BC7F6C" w:rsidRDefault="002C2534" w:rsidP="002C2534">
      <w:pPr>
        <w:pStyle w:val="Bibliography"/>
        <w:rPr>
          <w:lang w:val="es-CL"/>
        </w:rPr>
      </w:pPr>
      <w:r>
        <w:t xml:space="preserve">Castillo, J. C., Madero-Cabib, I., &amp; Salamovich, A. (2013). </w:t>
      </w:r>
      <w:r w:rsidRPr="00BC7F6C">
        <w:rPr>
          <w:lang w:val="es-CL"/>
        </w:rPr>
        <w:t xml:space="preserve">Clivajes Partidarios y Cambios en las Preferencias Distributivas en Chile. </w:t>
      </w:r>
      <w:r w:rsidRPr="00BC7F6C">
        <w:rPr>
          <w:i/>
          <w:iCs/>
          <w:lang w:val="es-CL"/>
        </w:rPr>
        <w:t>Revista de Ciencia Política (Santiago)</w:t>
      </w:r>
      <w:r w:rsidRPr="00BC7F6C">
        <w:rPr>
          <w:lang w:val="es-CL"/>
        </w:rPr>
        <w:t xml:space="preserve">, </w:t>
      </w:r>
      <w:r w:rsidRPr="00BC7F6C">
        <w:rPr>
          <w:i/>
          <w:iCs/>
          <w:lang w:val="es-CL"/>
        </w:rPr>
        <w:t>33</w:t>
      </w:r>
      <w:r w:rsidRPr="00BC7F6C">
        <w:rPr>
          <w:lang w:val="es-CL"/>
        </w:rPr>
        <w:t>, 469–488.</w:t>
      </w:r>
    </w:p>
    <w:p w14:paraId="428D113F" w14:textId="77777777" w:rsidR="002C2534" w:rsidRPr="00BC7F6C" w:rsidRDefault="002C2534" w:rsidP="002C2534">
      <w:pPr>
        <w:pStyle w:val="Bibliography"/>
        <w:rPr>
          <w:lang w:val="es-CL"/>
        </w:rPr>
      </w:pPr>
      <w:r w:rsidRPr="00BC7F6C">
        <w:rPr>
          <w:lang w:val="es-CL"/>
        </w:rPr>
        <w:t xml:space="preserve">Castillo, J. C., Salgado, M., Carrasco, K., &amp; Laffert, A. (2024). </w:t>
      </w:r>
      <w:r>
        <w:t xml:space="preserve">The Socialization of Meritocracy and Market Justice Preferences at School. </w:t>
      </w:r>
      <w:r w:rsidRPr="00BC7F6C">
        <w:rPr>
          <w:i/>
          <w:iCs/>
          <w:lang w:val="es-CL"/>
        </w:rPr>
        <w:t>Societies</w:t>
      </w:r>
      <w:r w:rsidRPr="00BC7F6C">
        <w:rPr>
          <w:lang w:val="es-CL"/>
        </w:rPr>
        <w:t xml:space="preserve">, </w:t>
      </w:r>
      <w:r w:rsidRPr="00BC7F6C">
        <w:rPr>
          <w:i/>
          <w:iCs/>
          <w:lang w:val="es-CL"/>
        </w:rPr>
        <w:t>14</w:t>
      </w:r>
      <w:r w:rsidRPr="00BC7F6C">
        <w:rPr>
          <w:lang w:val="es-CL"/>
        </w:rPr>
        <w:t>, 214.</w:t>
      </w:r>
    </w:p>
    <w:p w14:paraId="38DB6AEA" w14:textId="77777777" w:rsidR="002C2534" w:rsidRPr="00BC7F6C" w:rsidRDefault="002C2534" w:rsidP="002C2534">
      <w:pPr>
        <w:pStyle w:val="Bibliography"/>
        <w:rPr>
          <w:lang w:val="es-CL"/>
        </w:rPr>
      </w:pPr>
      <w:r w:rsidRPr="00BC7F6C">
        <w:rPr>
          <w:lang w:val="es-CL"/>
        </w:rPr>
        <w:t xml:space="preserve">Cobo-Arroyo, P. (2022). </w:t>
      </w:r>
      <w:r w:rsidRPr="00BC7F6C">
        <w:rPr>
          <w:i/>
          <w:iCs/>
          <w:lang w:val="es-CL"/>
        </w:rPr>
        <w:t>Influencia de las redes sobre la percepción subjetiva de la distribución de ingresos en España</w:t>
      </w:r>
      <w:r w:rsidRPr="00BC7F6C">
        <w:rPr>
          <w:lang w:val="es-CL"/>
        </w:rPr>
        <w:t xml:space="preserve"> (Universidade da Coruña). Universidade da Coruña.</w:t>
      </w:r>
    </w:p>
    <w:p w14:paraId="54A1625B" w14:textId="77777777" w:rsidR="002C2534" w:rsidRDefault="002C2534" w:rsidP="002C2534">
      <w:pPr>
        <w:pStyle w:val="Bibliography"/>
      </w:pPr>
      <w:r w:rsidRPr="00BC7F6C">
        <w:rPr>
          <w:lang w:val="es-CL"/>
        </w:rPr>
        <w:t xml:space="preserve">Contreras, D., Otero, G., Díaz, J. D., &amp; Suárez, N. (2019). </w:t>
      </w:r>
      <w:r>
        <w:t xml:space="preserve">Inequality in social capital in Chile: Assessing the importance of network size and contacts’ occupational prestige on status attainment. </w:t>
      </w:r>
      <w:r>
        <w:rPr>
          <w:i/>
          <w:iCs/>
        </w:rPr>
        <w:t>Social Networks</w:t>
      </w:r>
      <w:r>
        <w:t xml:space="preserve">, </w:t>
      </w:r>
      <w:r>
        <w:rPr>
          <w:i/>
          <w:iCs/>
        </w:rPr>
        <w:t>58</w:t>
      </w:r>
      <w:r>
        <w:t>, 59–77.</w:t>
      </w:r>
    </w:p>
    <w:p w14:paraId="4E47249C" w14:textId="77777777" w:rsidR="002C2534" w:rsidRDefault="002C2534" w:rsidP="002C2534">
      <w:pPr>
        <w:pStyle w:val="Bibliography"/>
      </w:pPr>
      <w:r>
        <w:t xml:space="preserve">Druckman, J. N., &amp; Lupia, A. (2000). Preference Formation. </w:t>
      </w:r>
      <w:r>
        <w:rPr>
          <w:i/>
          <w:iCs/>
        </w:rPr>
        <w:t>Annual Review of Political Science</w:t>
      </w:r>
      <w:r>
        <w:t xml:space="preserve">, </w:t>
      </w:r>
      <w:r>
        <w:rPr>
          <w:i/>
          <w:iCs/>
        </w:rPr>
        <w:t>3</w:t>
      </w:r>
      <w:r>
        <w:t>, 1–24.</w:t>
      </w:r>
    </w:p>
    <w:p w14:paraId="1A544F90" w14:textId="77777777" w:rsidR="002C2534" w:rsidRDefault="002C2534" w:rsidP="002C2534">
      <w:pPr>
        <w:pStyle w:val="Bibliography"/>
      </w:pPr>
      <w:r>
        <w:t xml:space="preserve">ELSOC, S. T. (2022). </w:t>
      </w:r>
      <w:r>
        <w:rPr>
          <w:i/>
          <w:iCs/>
        </w:rPr>
        <w:t>Estudio Longitudinal Social de Chile</w:t>
      </w:r>
      <w:r>
        <w:t xml:space="preserve"> [Data set]. Harvard Dataverse.</w:t>
      </w:r>
    </w:p>
    <w:p w14:paraId="2F7D0774" w14:textId="77777777" w:rsidR="002C2534" w:rsidRDefault="002C2534" w:rsidP="002C2534">
      <w:pPr>
        <w:pStyle w:val="Bibliography"/>
      </w:pPr>
      <w:r>
        <w:t xml:space="preserve">Feld, S. L. (1981). The Focused Organization of Social Ties. </w:t>
      </w:r>
      <w:r>
        <w:rPr>
          <w:i/>
          <w:iCs/>
        </w:rPr>
        <w:t>American Journal of Sociology</w:t>
      </w:r>
      <w:r>
        <w:t xml:space="preserve">, </w:t>
      </w:r>
      <w:r>
        <w:rPr>
          <w:i/>
          <w:iCs/>
        </w:rPr>
        <w:t>86</w:t>
      </w:r>
      <w:r>
        <w:t>, 1015–1035.</w:t>
      </w:r>
    </w:p>
    <w:p w14:paraId="6A93B332" w14:textId="77777777" w:rsidR="002C2534" w:rsidRDefault="002C2534" w:rsidP="002C2534">
      <w:pPr>
        <w:pStyle w:val="Bibliography"/>
      </w:pPr>
      <w:r>
        <w:t xml:space="preserve">Ferre, J. C. (2023). Welfare regimes in twenty-first-century Latin America. </w:t>
      </w:r>
      <w:r>
        <w:rPr>
          <w:i/>
          <w:iCs/>
        </w:rPr>
        <w:t>Journal of International and Comparative Social Policy</w:t>
      </w:r>
      <w:r>
        <w:t xml:space="preserve">, </w:t>
      </w:r>
      <w:r>
        <w:rPr>
          <w:i/>
          <w:iCs/>
        </w:rPr>
        <w:t>39</w:t>
      </w:r>
      <w:r>
        <w:t>, 101–127.</w:t>
      </w:r>
    </w:p>
    <w:p w14:paraId="3F4E7EFF" w14:textId="77777777" w:rsidR="002C2534" w:rsidRDefault="002C2534" w:rsidP="002C2534">
      <w:pPr>
        <w:pStyle w:val="Bibliography"/>
      </w:pPr>
      <w:r>
        <w:t xml:space="preserve">Ganzeboom, H. B. (2010). </w:t>
      </w:r>
      <w:r>
        <w:rPr>
          <w:i/>
          <w:iCs/>
        </w:rPr>
        <w:t>A new international socio-economic index (ISEI) of occupational status for the international standard classification of occupation 2008 (ISCO-08) constructed with data from the ISSP 2002–2007</w:t>
      </w:r>
      <w:r>
        <w:t xml:space="preserve">. </w:t>
      </w:r>
      <w:r>
        <w:rPr>
          <w:i/>
          <w:iCs/>
        </w:rPr>
        <w:t>1</w:t>
      </w:r>
      <w:r>
        <w:t>. Lisbon.</w:t>
      </w:r>
    </w:p>
    <w:p w14:paraId="416AE3D0" w14:textId="77777777" w:rsidR="002C2534" w:rsidRDefault="002C2534" w:rsidP="002C2534">
      <w:pPr>
        <w:pStyle w:val="Bibliography"/>
      </w:pPr>
      <w:r>
        <w:t xml:space="preserve">Harvey, D. (2020). </w:t>
      </w:r>
      <w:r>
        <w:rPr>
          <w:i/>
          <w:iCs/>
        </w:rPr>
        <w:t>A brief history of neoliberalism</w:t>
      </w:r>
      <w:r>
        <w:t>. Oxford: Oxford University Press.</w:t>
      </w:r>
    </w:p>
    <w:p w14:paraId="3CB280F9" w14:textId="77777777" w:rsidR="002C2534" w:rsidRDefault="002C2534" w:rsidP="002C2534">
      <w:pPr>
        <w:pStyle w:val="Bibliography"/>
      </w:pPr>
      <w:r w:rsidRPr="00BC7F6C">
        <w:rPr>
          <w:lang w:val="de-DE"/>
        </w:rPr>
        <w:t xml:space="preserve">Häusermann, S., Kurer, T., &amp; Schwander, H. (2015). </w:t>
      </w:r>
      <w:r>
        <w:t xml:space="preserve">High-skilled outsiders? Labor market vulnerability, education and welfare state preferences. </w:t>
      </w:r>
      <w:r>
        <w:rPr>
          <w:i/>
          <w:iCs/>
        </w:rPr>
        <w:t>Socio-Economic Review</w:t>
      </w:r>
      <w:r>
        <w:t xml:space="preserve">, </w:t>
      </w:r>
      <w:r>
        <w:rPr>
          <w:i/>
          <w:iCs/>
        </w:rPr>
        <w:t>13</w:t>
      </w:r>
      <w:r>
        <w:t>, 235–258.</w:t>
      </w:r>
    </w:p>
    <w:p w14:paraId="270AA534" w14:textId="77777777" w:rsidR="002C2534" w:rsidRDefault="002C2534" w:rsidP="002C2534">
      <w:pPr>
        <w:pStyle w:val="Bibliography"/>
      </w:pPr>
      <w:r>
        <w:t xml:space="preserve">Helgason, A. F., &amp; Rehm, P. (2023). Long-term income trajectories and the evolution of political attitudes. </w:t>
      </w:r>
      <w:r>
        <w:rPr>
          <w:i/>
          <w:iCs/>
        </w:rPr>
        <w:t>European Journal of Political Research</w:t>
      </w:r>
      <w:r>
        <w:t xml:space="preserve">, </w:t>
      </w:r>
      <w:r>
        <w:rPr>
          <w:i/>
          <w:iCs/>
        </w:rPr>
        <w:t>62</w:t>
      </w:r>
      <w:r>
        <w:t>, 264–284.</w:t>
      </w:r>
    </w:p>
    <w:p w14:paraId="5E708013" w14:textId="77777777" w:rsidR="002C2534" w:rsidRDefault="002C2534" w:rsidP="002C2534">
      <w:pPr>
        <w:pStyle w:val="Bibliography"/>
      </w:pPr>
      <w:r>
        <w:t xml:space="preserve">Helgason, A. F., &amp; Rehm, P. (2024). Class experiences and the long-term evolution of economic values. </w:t>
      </w:r>
      <w:r>
        <w:rPr>
          <w:i/>
          <w:iCs/>
        </w:rPr>
        <w:t>Social Forces</w:t>
      </w:r>
      <w:r>
        <w:t>, soae135.</w:t>
      </w:r>
    </w:p>
    <w:p w14:paraId="1CEE3DFC" w14:textId="77777777" w:rsidR="002C2534" w:rsidRDefault="002C2534" w:rsidP="002C2534">
      <w:pPr>
        <w:pStyle w:val="Bibliography"/>
      </w:pPr>
      <w:r>
        <w:t xml:space="preserve">Huber, E., &amp; Stephens, J. D. (2012). </w:t>
      </w:r>
      <w:r>
        <w:rPr>
          <w:i/>
          <w:iCs/>
        </w:rPr>
        <w:t>Democracy and the left: Social policy and inequality in Latin America</w:t>
      </w:r>
      <w:r>
        <w:t>. Chicago: University of Chicago Press.</w:t>
      </w:r>
    </w:p>
    <w:p w14:paraId="7ACCA14B" w14:textId="77777777" w:rsidR="002C2534" w:rsidRPr="00BC7F6C" w:rsidRDefault="002C2534" w:rsidP="002C2534">
      <w:pPr>
        <w:pStyle w:val="Bibliography"/>
        <w:rPr>
          <w:lang w:val="es-CL"/>
        </w:rPr>
      </w:pPr>
      <w:r>
        <w:t xml:space="preserve">Immergut, E. M., &amp; Schneider, S. M. (2020). Is it unfair for the affluent to be able to purchase “better” healthcare? Existential standards and institutional norms in healthcare attitudes across 28 countries. </w:t>
      </w:r>
      <w:r w:rsidRPr="00BC7F6C">
        <w:rPr>
          <w:i/>
          <w:iCs/>
          <w:lang w:val="es-CL"/>
        </w:rPr>
        <w:t>Social Science &amp; Medicine</w:t>
      </w:r>
      <w:r w:rsidRPr="00BC7F6C">
        <w:rPr>
          <w:lang w:val="es-CL"/>
        </w:rPr>
        <w:t xml:space="preserve">, </w:t>
      </w:r>
      <w:r w:rsidRPr="00BC7F6C">
        <w:rPr>
          <w:i/>
          <w:iCs/>
          <w:lang w:val="es-CL"/>
        </w:rPr>
        <w:t>267</w:t>
      </w:r>
      <w:r w:rsidRPr="00BC7F6C">
        <w:rPr>
          <w:lang w:val="es-CL"/>
        </w:rPr>
        <w:t>, 113146.</w:t>
      </w:r>
    </w:p>
    <w:p w14:paraId="1754B5A8" w14:textId="77777777" w:rsidR="002C2534" w:rsidRDefault="002C2534" w:rsidP="002C2534">
      <w:pPr>
        <w:pStyle w:val="Bibliography"/>
      </w:pPr>
      <w:r w:rsidRPr="00BC7F6C">
        <w:rPr>
          <w:lang w:val="es-CL"/>
        </w:rPr>
        <w:t xml:space="preserve">Jaime-Castillo, A. M., &amp; Marqués-Perales, I. (2019). </w:t>
      </w:r>
      <w:r>
        <w:t xml:space="preserve">Social mobility and demand for redistribution in Europe: A comparative analysis. </w:t>
      </w:r>
      <w:r>
        <w:rPr>
          <w:i/>
          <w:iCs/>
        </w:rPr>
        <w:t>The British Journal of Sociology</w:t>
      </w:r>
      <w:r>
        <w:t xml:space="preserve">, </w:t>
      </w:r>
      <w:r>
        <w:rPr>
          <w:i/>
          <w:iCs/>
        </w:rPr>
        <w:t>70</w:t>
      </w:r>
      <w:r>
        <w:t>, 138–165.</w:t>
      </w:r>
    </w:p>
    <w:p w14:paraId="27C9A7CE" w14:textId="77777777" w:rsidR="002C2534" w:rsidRDefault="002C2534" w:rsidP="002C2534">
      <w:pPr>
        <w:pStyle w:val="Bibliography"/>
      </w:pPr>
      <w:r>
        <w:lastRenderedPageBreak/>
        <w:t xml:space="preserve">Janmaat, J. G. (2013). Subjective inequality: A review of international comparative studies on people’s views about inequality. </w:t>
      </w:r>
      <w:r>
        <w:rPr>
          <w:i/>
          <w:iCs/>
        </w:rPr>
        <w:t>Archives Europeennes de Sociologie</w:t>
      </w:r>
      <w:r>
        <w:t xml:space="preserve">, </w:t>
      </w:r>
      <w:r>
        <w:rPr>
          <w:i/>
          <w:iCs/>
        </w:rPr>
        <w:t>54</w:t>
      </w:r>
      <w:r>
        <w:t>, 357–389.</w:t>
      </w:r>
    </w:p>
    <w:p w14:paraId="7E373F08" w14:textId="77777777" w:rsidR="002C2534" w:rsidRDefault="002C2534" w:rsidP="002C2534">
      <w:pPr>
        <w:pStyle w:val="Bibliography"/>
      </w:pPr>
      <w:r>
        <w:t xml:space="preserve">Jasso, G. (1978). On the Justice of Earnings: A New Specification of the Justice Evaluation Function. </w:t>
      </w:r>
      <w:r>
        <w:rPr>
          <w:i/>
          <w:iCs/>
        </w:rPr>
        <w:t>American Journal of Sociology</w:t>
      </w:r>
      <w:r>
        <w:t xml:space="preserve">, </w:t>
      </w:r>
      <w:r>
        <w:rPr>
          <w:i/>
          <w:iCs/>
        </w:rPr>
        <w:t>83</w:t>
      </w:r>
      <w:r>
        <w:t>, 1398–1419.</w:t>
      </w:r>
    </w:p>
    <w:p w14:paraId="287A14C3" w14:textId="77777777" w:rsidR="002C2534" w:rsidRDefault="002C2534" w:rsidP="002C2534">
      <w:pPr>
        <w:pStyle w:val="Bibliography"/>
      </w:pPr>
      <w:r>
        <w:t xml:space="preserve">Kelley, J., &amp; Evans, M. D. R. (1993). The legitimation of inequality: Occupational earnings in nine nations. </w:t>
      </w:r>
      <w:r>
        <w:rPr>
          <w:i/>
          <w:iCs/>
        </w:rPr>
        <w:t>American Journal of Sociology</w:t>
      </w:r>
      <w:r>
        <w:t xml:space="preserve">, </w:t>
      </w:r>
      <w:r>
        <w:rPr>
          <w:i/>
          <w:iCs/>
        </w:rPr>
        <w:t>99</w:t>
      </w:r>
      <w:r>
        <w:t>, 75–125.</w:t>
      </w:r>
    </w:p>
    <w:p w14:paraId="6E7B443E" w14:textId="77777777" w:rsidR="002C2534" w:rsidRDefault="002C2534" w:rsidP="002C2534">
      <w:pPr>
        <w:pStyle w:val="Bibliography"/>
      </w:pPr>
      <w:r>
        <w:t xml:space="preserve">Kluegel, J. R., Mason, D. S., &amp; Wegener, B. (1999). The Legitimation of Capitalism in the Postcommunist Transition Public Opinion about Market Justice, 1991—1996. </w:t>
      </w:r>
      <w:r>
        <w:rPr>
          <w:i/>
          <w:iCs/>
        </w:rPr>
        <w:t>European Sociological Review</w:t>
      </w:r>
      <w:r>
        <w:t xml:space="preserve">, </w:t>
      </w:r>
      <w:r>
        <w:rPr>
          <w:i/>
          <w:iCs/>
        </w:rPr>
        <w:t>15</w:t>
      </w:r>
      <w:r>
        <w:t>, 251–283.</w:t>
      </w:r>
    </w:p>
    <w:p w14:paraId="09F602B3" w14:textId="77777777" w:rsidR="002C2534" w:rsidRDefault="002C2534" w:rsidP="002C2534">
      <w:pPr>
        <w:pStyle w:val="Bibliography"/>
      </w:pPr>
      <w:r>
        <w:t xml:space="preserve">Kluegel, J. R., &amp; Smith, E. R. (1981). Beliefs About Stratification. </w:t>
      </w:r>
      <w:r>
        <w:rPr>
          <w:i/>
          <w:iCs/>
        </w:rPr>
        <w:t>Annual Review of Sociology</w:t>
      </w:r>
      <w:r>
        <w:t>, 29–56.</w:t>
      </w:r>
    </w:p>
    <w:p w14:paraId="3DD25063" w14:textId="77777777" w:rsidR="002C2534" w:rsidRDefault="002C2534" w:rsidP="002C2534">
      <w:pPr>
        <w:pStyle w:val="Bibliography"/>
      </w:pPr>
      <w:r>
        <w:t xml:space="preserve">Koos, S., &amp; Sachweh, P. (2019). The moral economies of market societies: Popular attitudes towards market competition, redistribution and reciprocity in comparative perspective. </w:t>
      </w:r>
      <w:r>
        <w:rPr>
          <w:i/>
          <w:iCs/>
        </w:rPr>
        <w:t>Socio-Economic Review</w:t>
      </w:r>
      <w:r>
        <w:t xml:space="preserve">, </w:t>
      </w:r>
      <w:r>
        <w:rPr>
          <w:i/>
          <w:iCs/>
        </w:rPr>
        <w:t>17</w:t>
      </w:r>
      <w:r>
        <w:t>, 793–821.</w:t>
      </w:r>
    </w:p>
    <w:p w14:paraId="4862CB1E" w14:textId="77777777" w:rsidR="002C2534" w:rsidRDefault="002C2534" w:rsidP="002C2534">
      <w:pPr>
        <w:pStyle w:val="Bibliography"/>
      </w:pPr>
      <w:r>
        <w:t xml:space="preserve">Kulin, J., &amp; Svallfors, S. (2013). Class, values, and attitudes towards redistribution: A European comparison. </w:t>
      </w:r>
      <w:r>
        <w:rPr>
          <w:i/>
          <w:iCs/>
        </w:rPr>
        <w:t>European Sociological Review</w:t>
      </w:r>
      <w:r>
        <w:t xml:space="preserve">, </w:t>
      </w:r>
      <w:r>
        <w:rPr>
          <w:i/>
          <w:iCs/>
        </w:rPr>
        <w:t>29</w:t>
      </w:r>
      <w:r>
        <w:t>, 155–167.</w:t>
      </w:r>
    </w:p>
    <w:p w14:paraId="11171FFC" w14:textId="77777777" w:rsidR="002C2534" w:rsidRDefault="002C2534" w:rsidP="002C2534">
      <w:pPr>
        <w:pStyle w:val="Bibliography"/>
      </w:pPr>
      <w:r>
        <w:t xml:space="preserve">Lane, R. E. (1986). Market Justice, Political Justice. </w:t>
      </w:r>
      <w:r>
        <w:rPr>
          <w:i/>
          <w:iCs/>
        </w:rPr>
        <w:t>American Political Science Review</w:t>
      </w:r>
      <w:r>
        <w:t xml:space="preserve">, </w:t>
      </w:r>
      <w:r>
        <w:rPr>
          <w:i/>
          <w:iCs/>
        </w:rPr>
        <w:t>80</w:t>
      </w:r>
      <w:r>
        <w:t>, 383–402.</w:t>
      </w:r>
    </w:p>
    <w:p w14:paraId="3F32B11B" w14:textId="77777777" w:rsidR="002C2534" w:rsidRDefault="002C2534" w:rsidP="002C2534">
      <w:pPr>
        <w:pStyle w:val="Bibliography"/>
      </w:pPr>
      <w:r>
        <w:t xml:space="preserve">Langsæther, P. E., Evans, G., &amp; O’Grady, T. (2022). Explaining the Relationship Between Class Position and Political Preferences: A Long-Term Panel Analysis of Intra-Generational Class Mobility. </w:t>
      </w:r>
      <w:r>
        <w:rPr>
          <w:i/>
          <w:iCs/>
        </w:rPr>
        <w:t>British Journal of Political Science</w:t>
      </w:r>
      <w:r>
        <w:t xml:space="preserve">, </w:t>
      </w:r>
      <w:r>
        <w:rPr>
          <w:i/>
          <w:iCs/>
        </w:rPr>
        <w:t>52</w:t>
      </w:r>
      <w:r>
        <w:t>, 958–967.</w:t>
      </w:r>
    </w:p>
    <w:p w14:paraId="16C1393F" w14:textId="77777777" w:rsidR="002C2534" w:rsidRDefault="002C2534" w:rsidP="002C2534">
      <w:pPr>
        <w:pStyle w:val="Bibliography"/>
      </w:pPr>
      <w:r>
        <w:t xml:space="preserve">Lee, J.-S., &amp; Stacey, M. (2023). Fairness perceptions of income-based educational inequality: The impact of social class and ideological orientations. </w:t>
      </w:r>
      <w:r>
        <w:rPr>
          <w:i/>
          <w:iCs/>
        </w:rPr>
        <w:t>Australian Journal of Social Issues</w:t>
      </w:r>
      <w:r>
        <w:t xml:space="preserve">, </w:t>
      </w:r>
      <w:r>
        <w:rPr>
          <w:i/>
          <w:iCs/>
        </w:rPr>
        <w:t>00</w:t>
      </w:r>
      <w:r>
        <w:t>, 1–22.</w:t>
      </w:r>
    </w:p>
    <w:p w14:paraId="0DBDD099" w14:textId="77777777" w:rsidR="002C2534" w:rsidRDefault="002C2534" w:rsidP="002C2534">
      <w:pPr>
        <w:pStyle w:val="Bibliography"/>
      </w:pPr>
      <w:r>
        <w:t xml:space="preserve">Lin, N. (2001). Building a Network Theory of Social Capital. In N. Lin, K. Cook, &amp; R. S. Burt, </w:t>
      </w:r>
      <w:r>
        <w:rPr>
          <w:i/>
          <w:iCs/>
        </w:rPr>
        <w:t>Social Capital</w:t>
      </w:r>
      <w:r>
        <w:t xml:space="preserve"> (1st ed., pp. 3–28). Routledge.</w:t>
      </w:r>
    </w:p>
    <w:p w14:paraId="45F84597" w14:textId="77777777" w:rsidR="002C2534" w:rsidRDefault="002C2534" w:rsidP="002C2534">
      <w:pPr>
        <w:pStyle w:val="Bibliography"/>
      </w:pPr>
      <w:r>
        <w:t xml:space="preserve">Lindh, A. (2015). Public Opinion against Markets? Attitudes towards Market Distribution of Social Services – A Comparison of 17 Countries. </w:t>
      </w:r>
      <w:r>
        <w:rPr>
          <w:i/>
          <w:iCs/>
        </w:rPr>
        <w:t>Social Policy &amp; Administration</w:t>
      </w:r>
      <w:r>
        <w:t xml:space="preserve">, </w:t>
      </w:r>
      <w:r>
        <w:rPr>
          <w:i/>
          <w:iCs/>
        </w:rPr>
        <w:t>49</w:t>
      </w:r>
      <w:r>
        <w:t>, 887–910.</w:t>
      </w:r>
    </w:p>
    <w:p w14:paraId="60927AAF" w14:textId="77777777" w:rsidR="002C2534" w:rsidRDefault="002C2534" w:rsidP="002C2534">
      <w:pPr>
        <w:pStyle w:val="Bibliography"/>
      </w:pPr>
      <w:r>
        <w:t xml:space="preserve">Lindh, A., &amp; Andersson, A. B. (2024). Social networks and distributive conflict: The class divide in social ties and attitudes to income inequality across 29 countries. </w:t>
      </w:r>
      <w:r>
        <w:rPr>
          <w:i/>
          <w:iCs/>
        </w:rPr>
        <w:t>European Sociological Review</w:t>
      </w:r>
      <w:r>
        <w:t>, jcae039.</w:t>
      </w:r>
    </w:p>
    <w:p w14:paraId="6E797AB1" w14:textId="77777777" w:rsidR="002C2534" w:rsidRDefault="002C2534" w:rsidP="002C2534">
      <w:pPr>
        <w:pStyle w:val="Bibliography"/>
      </w:pPr>
      <w:r>
        <w:t xml:space="preserve">Lindh, A., Andersson, A. B., &amp; Völker, B. (2021). The Missing Link: Network Influences on Class Divides in Political Attitudes. </w:t>
      </w:r>
      <w:r>
        <w:rPr>
          <w:i/>
          <w:iCs/>
        </w:rPr>
        <w:t>European Sociological Review</w:t>
      </w:r>
      <w:r>
        <w:t xml:space="preserve">, </w:t>
      </w:r>
      <w:r>
        <w:rPr>
          <w:i/>
          <w:iCs/>
        </w:rPr>
        <w:t>37</w:t>
      </w:r>
      <w:r>
        <w:t>, 695–712.</w:t>
      </w:r>
    </w:p>
    <w:p w14:paraId="4564C073" w14:textId="77777777" w:rsidR="002C2534" w:rsidRDefault="002C2534" w:rsidP="002C2534">
      <w:pPr>
        <w:pStyle w:val="Bibliography"/>
      </w:pPr>
      <w:r>
        <w:t xml:space="preserve">Lindh, A., &amp; McCall, L. (2020). Class Position and Political Opinion in Rich Democracies. </w:t>
      </w:r>
      <w:r>
        <w:rPr>
          <w:i/>
          <w:iCs/>
        </w:rPr>
        <w:t>Annual Review of Sociology</w:t>
      </w:r>
      <w:r>
        <w:t xml:space="preserve">, </w:t>
      </w:r>
      <w:r>
        <w:rPr>
          <w:i/>
          <w:iCs/>
        </w:rPr>
        <w:t>46</w:t>
      </w:r>
      <w:r>
        <w:t>, 419–441.</w:t>
      </w:r>
    </w:p>
    <w:p w14:paraId="4537E833" w14:textId="77777777" w:rsidR="002C2534" w:rsidRDefault="002C2534" w:rsidP="002C2534">
      <w:pPr>
        <w:pStyle w:val="Bibliography"/>
      </w:pPr>
      <w:r>
        <w:t xml:space="preserve">Londoño-Vélez, J. (2022). The impact of diversity on perceptions of income distribution and preferences for redistribution. </w:t>
      </w:r>
      <w:r>
        <w:rPr>
          <w:i/>
          <w:iCs/>
        </w:rPr>
        <w:t>Journal of Public Economics</w:t>
      </w:r>
      <w:r>
        <w:t xml:space="preserve">, </w:t>
      </w:r>
      <w:r>
        <w:rPr>
          <w:i/>
          <w:iCs/>
        </w:rPr>
        <w:t>214</w:t>
      </w:r>
      <w:r>
        <w:t>, 104732.</w:t>
      </w:r>
    </w:p>
    <w:p w14:paraId="0CD3C000" w14:textId="77777777" w:rsidR="002C2534" w:rsidRDefault="002C2534" w:rsidP="002C2534">
      <w:pPr>
        <w:pStyle w:val="Bibliography"/>
      </w:pPr>
      <w:r>
        <w:t xml:space="preserve">Maldonado, L., Olivos, F., Castillo, J. C., Atria, J., &amp; Azar, A. (2019). Risk Exposure, Humanitarianism and Willingness to Pay for Universal Healthcare: A Cross-National Analysis of 28 Countries. </w:t>
      </w:r>
      <w:r>
        <w:rPr>
          <w:i/>
          <w:iCs/>
        </w:rPr>
        <w:t>Social Justice Research</w:t>
      </w:r>
      <w:r>
        <w:t xml:space="preserve">, </w:t>
      </w:r>
      <w:r>
        <w:rPr>
          <w:i/>
          <w:iCs/>
        </w:rPr>
        <w:t>32</w:t>
      </w:r>
      <w:r>
        <w:t>, 349 283.</w:t>
      </w:r>
    </w:p>
    <w:p w14:paraId="327980D0" w14:textId="77777777" w:rsidR="002C2534" w:rsidRDefault="002C2534" w:rsidP="002C2534">
      <w:pPr>
        <w:pStyle w:val="Bibliography"/>
      </w:pPr>
      <w:r>
        <w:t xml:space="preserve">McCall, L., Burk, D., Laperrière, M., &amp; Richeson, J. A. (2017). Exposure to Rising Inequality Shapes Americans’ Opportunity Beliefs and Policy Support. </w:t>
      </w:r>
      <w:r>
        <w:rPr>
          <w:i/>
          <w:iCs/>
        </w:rPr>
        <w:t>Proceedings of the National Academy of Sciences</w:t>
      </w:r>
      <w:r>
        <w:t>, 201706253.</w:t>
      </w:r>
    </w:p>
    <w:p w14:paraId="7A4F89F8" w14:textId="77777777" w:rsidR="002C2534" w:rsidRDefault="002C2534" w:rsidP="002C2534">
      <w:pPr>
        <w:pStyle w:val="Bibliography"/>
      </w:pPr>
      <w:r>
        <w:t xml:space="preserve">Mijs, J., &amp; Roe, E. L. (2021). Is America coming apart? Socioeconomic segregation in neighborhoods, schools, workplaces, and social networks, 1970–2020. </w:t>
      </w:r>
      <w:r>
        <w:rPr>
          <w:i/>
          <w:iCs/>
        </w:rPr>
        <w:t>Sociology Compass</w:t>
      </w:r>
      <w:r>
        <w:t xml:space="preserve">, </w:t>
      </w:r>
      <w:r>
        <w:rPr>
          <w:i/>
          <w:iCs/>
        </w:rPr>
        <w:t>15</w:t>
      </w:r>
      <w:r>
        <w:t>, e12884.</w:t>
      </w:r>
    </w:p>
    <w:p w14:paraId="586CEA33" w14:textId="77777777" w:rsidR="002C2534" w:rsidRDefault="002C2534" w:rsidP="002C2534">
      <w:pPr>
        <w:pStyle w:val="Bibliography"/>
      </w:pPr>
      <w:r>
        <w:lastRenderedPageBreak/>
        <w:t xml:space="preserve">Mijs, J., &amp; Usmani, A. (2024). How Segregation Ruins Inference: A Sociological Simulation of the Inequality Equilibrium. </w:t>
      </w:r>
      <w:r>
        <w:rPr>
          <w:i/>
          <w:iCs/>
        </w:rPr>
        <w:t>Social Forces</w:t>
      </w:r>
      <w:r>
        <w:t xml:space="preserve">, </w:t>
      </w:r>
      <w:r>
        <w:rPr>
          <w:i/>
          <w:iCs/>
        </w:rPr>
        <w:t>103</w:t>
      </w:r>
      <w:r>
        <w:t>, 45–65.</w:t>
      </w:r>
    </w:p>
    <w:p w14:paraId="65619126" w14:textId="77777777" w:rsidR="002C2534" w:rsidRDefault="002C2534" w:rsidP="002C2534">
      <w:pPr>
        <w:pStyle w:val="Bibliography"/>
      </w:pPr>
      <w:r>
        <w:t xml:space="preserve">Osberg, L., &amp; Smeeding, T. (2006). “Fair” Inequality? Attitudes toward Pay Differentials: The United States in Comparative Perspective. </w:t>
      </w:r>
      <w:r>
        <w:rPr>
          <w:i/>
          <w:iCs/>
        </w:rPr>
        <w:t>American Sociological Review</w:t>
      </w:r>
      <w:r>
        <w:t xml:space="preserve">, </w:t>
      </w:r>
      <w:r>
        <w:rPr>
          <w:i/>
          <w:iCs/>
        </w:rPr>
        <w:t>71</w:t>
      </w:r>
      <w:r>
        <w:t>, 450–473.</w:t>
      </w:r>
    </w:p>
    <w:p w14:paraId="6B0A4AD9" w14:textId="77777777" w:rsidR="002C2534" w:rsidRDefault="002C2534" w:rsidP="002C2534">
      <w:pPr>
        <w:pStyle w:val="Bibliography"/>
      </w:pPr>
      <w:r>
        <w:t xml:space="preserve">Otero, G., &amp; Mendoza, M. (2023). The Power of Diversity: Class, Networks and Attitudes Towards Inequality. </w:t>
      </w:r>
      <w:r>
        <w:rPr>
          <w:i/>
          <w:iCs/>
        </w:rPr>
        <w:t>Sociology</w:t>
      </w:r>
      <w:r>
        <w:t>, 00380385231217625.</w:t>
      </w:r>
    </w:p>
    <w:p w14:paraId="04E66431" w14:textId="77777777" w:rsidR="002C2534" w:rsidRDefault="002C2534" w:rsidP="002C2534">
      <w:pPr>
        <w:pStyle w:val="Bibliography"/>
      </w:pPr>
      <w:r>
        <w:t xml:space="preserve">Paskov, M., &amp; Weisstanner, D. (2022). Cross-Class Embeddedness through Family Ties and Support for Income Redistribution. </w:t>
      </w:r>
      <w:r>
        <w:rPr>
          <w:i/>
          <w:iCs/>
        </w:rPr>
        <w:t>European Sociological Review</w:t>
      </w:r>
      <w:r>
        <w:t xml:space="preserve">, </w:t>
      </w:r>
      <w:r>
        <w:rPr>
          <w:i/>
          <w:iCs/>
        </w:rPr>
        <w:t>38</w:t>
      </w:r>
      <w:r>
        <w:t>, 286–303.</w:t>
      </w:r>
    </w:p>
    <w:p w14:paraId="159E5AEF" w14:textId="77777777" w:rsidR="002C2534" w:rsidRDefault="002C2534" w:rsidP="002C2534">
      <w:pPr>
        <w:pStyle w:val="Bibliography"/>
      </w:pPr>
      <w:r>
        <w:t xml:space="preserve">Reche, E., König, H.-H., &amp; Hajek, A. (2019). Income, Self-Rated Health, and Morbidity. A Systematic Review of Longitudinal Studies. </w:t>
      </w:r>
      <w:r>
        <w:rPr>
          <w:i/>
          <w:iCs/>
        </w:rPr>
        <w:t>International Journal of Environmental Research and Public Health</w:t>
      </w:r>
      <w:r>
        <w:t xml:space="preserve">, </w:t>
      </w:r>
      <w:r>
        <w:rPr>
          <w:i/>
          <w:iCs/>
        </w:rPr>
        <w:t>16</w:t>
      </w:r>
      <w:r>
        <w:t>, 2884.</w:t>
      </w:r>
    </w:p>
    <w:p w14:paraId="77133FF6" w14:textId="77777777" w:rsidR="002C2534" w:rsidRPr="00BC7F6C" w:rsidRDefault="002C2534" w:rsidP="002C2534">
      <w:pPr>
        <w:pStyle w:val="Bibliography"/>
        <w:rPr>
          <w:lang w:val="es-CL"/>
        </w:rPr>
      </w:pPr>
      <w:r w:rsidRPr="00BC7F6C">
        <w:rPr>
          <w:lang w:val="es-CL"/>
        </w:rPr>
        <w:t xml:space="preserve">Rodríguez Weber, J. E. (2017). </w:t>
      </w:r>
      <w:r w:rsidRPr="00BC7F6C">
        <w:rPr>
          <w:i/>
          <w:iCs/>
          <w:lang w:val="es-CL"/>
        </w:rPr>
        <w:t>Desarrollo y desigualdad en Chile (1850-2009): Historia de su economía política</w:t>
      </w:r>
      <w:r w:rsidRPr="00BC7F6C">
        <w:rPr>
          <w:lang w:val="es-CL"/>
        </w:rPr>
        <w:t>.</w:t>
      </w:r>
    </w:p>
    <w:p w14:paraId="3889C8F6" w14:textId="77777777" w:rsidR="002C2534" w:rsidRDefault="002C2534" w:rsidP="002C2534">
      <w:pPr>
        <w:pStyle w:val="Bibliography"/>
      </w:pPr>
      <w:r>
        <w:t xml:space="preserve">Rueda, D., &amp; Stegmueller, D. (2019). </w:t>
      </w:r>
      <w:r>
        <w:rPr>
          <w:i/>
          <w:iCs/>
        </w:rPr>
        <w:t>Who Wants What?: Redistribution Preferences in Comparative Perspective</w:t>
      </w:r>
      <w:r>
        <w:t xml:space="preserve"> (1st ed.). Cambridge University Press.</w:t>
      </w:r>
    </w:p>
    <w:p w14:paraId="18EF644E" w14:textId="77777777" w:rsidR="002C2534" w:rsidRDefault="002C2534" w:rsidP="002C2534">
      <w:pPr>
        <w:pStyle w:val="Bibliography"/>
      </w:pPr>
      <w:r>
        <w:t xml:space="preserve">Sachweh, P. (2012). The moral economy of inequality: Popular views on income differentiation, poverty and wealth. </w:t>
      </w:r>
      <w:r>
        <w:rPr>
          <w:i/>
          <w:iCs/>
        </w:rPr>
        <w:t>Socio-Economic Review</w:t>
      </w:r>
      <w:r>
        <w:t xml:space="preserve">, </w:t>
      </w:r>
      <w:r>
        <w:rPr>
          <w:i/>
          <w:iCs/>
        </w:rPr>
        <w:t>10</w:t>
      </w:r>
      <w:r>
        <w:t>, 419–445.</w:t>
      </w:r>
    </w:p>
    <w:p w14:paraId="32E7BD22" w14:textId="77777777" w:rsidR="002C2534" w:rsidRDefault="002C2534" w:rsidP="002C2534">
      <w:pPr>
        <w:pStyle w:val="Bibliography"/>
      </w:pPr>
      <w:r>
        <w:t xml:space="preserve">Sapin, M., Joye, D., &amp; Wolf, C. (2020). The ISSP 2017 social networks and social resources module. </w:t>
      </w:r>
      <w:r>
        <w:rPr>
          <w:i/>
          <w:iCs/>
        </w:rPr>
        <w:t>International Journal of Sociology</w:t>
      </w:r>
      <w:r>
        <w:t xml:space="preserve">, </w:t>
      </w:r>
      <w:r>
        <w:rPr>
          <w:i/>
          <w:iCs/>
        </w:rPr>
        <w:t>50</w:t>
      </w:r>
      <w:r>
        <w:t>, 1–25.</w:t>
      </w:r>
    </w:p>
    <w:p w14:paraId="7F4F8F0C" w14:textId="77777777" w:rsidR="002C2534" w:rsidRDefault="002C2534" w:rsidP="002C2534">
      <w:pPr>
        <w:pStyle w:val="Bibliography"/>
      </w:pPr>
      <w:r>
        <w:t xml:space="preserve">Somma, N. M., Bargsted, M., Disi Pavlic, R., &amp; Medel, R. M. (2021). No water in the oasis: The Chilean Spring of 2019–2020. </w:t>
      </w:r>
      <w:r>
        <w:rPr>
          <w:i/>
          <w:iCs/>
        </w:rPr>
        <w:t>Social Movement Studies</w:t>
      </w:r>
      <w:r>
        <w:t xml:space="preserve">, </w:t>
      </w:r>
      <w:r>
        <w:rPr>
          <w:i/>
          <w:iCs/>
        </w:rPr>
        <w:t>20</w:t>
      </w:r>
      <w:r>
        <w:t>, 495–502.</w:t>
      </w:r>
    </w:p>
    <w:p w14:paraId="2A2FCD6D" w14:textId="77777777" w:rsidR="002C2534" w:rsidRDefault="002C2534" w:rsidP="002C2534">
      <w:pPr>
        <w:pStyle w:val="Bibliography"/>
      </w:pPr>
      <w:r>
        <w:t xml:space="preserve">Stegmueller, D. (2013). Modeling Dynamic Preferences: A Bayesian Robust Dynamic Latent Ordered Probit Model. </w:t>
      </w:r>
      <w:r>
        <w:rPr>
          <w:i/>
          <w:iCs/>
        </w:rPr>
        <w:t>Political Analysis</w:t>
      </w:r>
      <w:r>
        <w:t xml:space="preserve">, </w:t>
      </w:r>
      <w:r>
        <w:rPr>
          <w:i/>
          <w:iCs/>
        </w:rPr>
        <w:t>21</w:t>
      </w:r>
      <w:r>
        <w:t>, 314–333.</w:t>
      </w:r>
    </w:p>
    <w:p w14:paraId="06E89110" w14:textId="77777777" w:rsidR="002C2534" w:rsidRDefault="002C2534" w:rsidP="002C2534">
      <w:pPr>
        <w:pStyle w:val="Bibliography"/>
      </w:pPr>
      <w:r>
        <w:t xml:space="preserve">Svallfors, S. (2006). </w:t>
      </w:r>
      <w:r>
        <w:rPr>
          <w:i/>
          <w:iCs/>
        </w:rPr>
        <w:t>The moral economy of class: Class and attitudes in comparative perspective</w:t>
      </w:r>
      <w:r>
        <w:t>. Stanford University Press.</w:t>
      </w:r>
    </w:p>
    <w:p w14:paraId="2311CAB6" w14:textId="77777777" w:rsidR="002C2534" w:rsidRDefault="002C2534" w:rsidP="002C2534">
      <w:pPr>
        <w:pStyle w:val="Bibliography"/>
      </w:pPr>
      <w:r>
        <w:t xml:space="preserve">Svallfors, S. (2007). Class and Attitudes to Market Inequality. In S. Svallfors (Ed.), </w:t>
      </w:r>
      <w:r>
        <w:rPr>
          <w:i/>
          <w:iCs/>
        </w:rPr>
        <w:t>The Political Sociology of the Welfare State</w:t>
      </w:r>
      <w:r>
        <w:t xml:space="preserve"> (pp. 189–222). Stanford University Press.</w:t>
      </w:r>
    </w:p>
    <w:p w14:paraId="7C9A6EEC" w14:textId="77777777" w:rsidR="002C2534" w:rsidRDefault="002C2534" w:rsidP="002C2534">
      <w:pPr>
        <w:pStyle w:val="Bibliography"/>
      </w:pPr>
      <w:r>
        <w:t xml:space="preserve">Vargas Salfate, S., &amp; Stern, C. (2023). Is contact among social class groups associated with legitimation of inequality? An examination across 28 countries. </w:t>
      </w:r>
      <w:r>
        <w:rPr>
          <w:i/>
          <w:iCs/>
        </w:rPr>
        <w:t>The British Journal of Social Psychology</w:t>
      </w:r>
      <w:r>
        <w:t>. https://doi.org/10.1111/bjso.12692</w:t>
      </w:r>
    </w:p>
    <w:p w14:paraId="4B9E4686" w14:textId="77777777" w:rsidR="002C2534" w:rsidRDefault="002C2534" w:rsidP="002C2534">
      <w:pPr>
        <w:pStyle w:val="Bibliography"/>
      </w:pPr>
      <w:r w:rsidRPr="00BC7F6C">
        <w:rPr>
          <w:lang w:val="de-DE"/>
        </w:rPr>
        <w:t xml:space="preserve">von dem Knesebeck, O., Vonneilich, N., &amp; Kim, T. J. (2016). </w:t>
      </w:r>
      <w:r>
        <w:t xml:space="preserve">Are health care inequalities unfair? A study on public attitudes in 23 countries. </w:t>
      </w:r>
      <w:r>
        <w:rPr>
          <w:i/>
          <w:iCs/>
        </w:rPr>
        <w:t>International Journal for Equity in Health</w:t>
      </w:r>
      <w:r>
        <w:t xml:space="preserve">, </w:t>
      </w:r>
      <w:r>
        <w:rPr>
          <w:i/>
          <w:iCs/>
        </w:rPr>
        <w:t>15</w:t>
      </w:r>
      <w:r>
        <w:t>, 61.</w:t>
      </w:r>
    </w:p>
    <w:p w14:paraId="12046703" w14:textId="77777777" w:rsidR="002C2534" w:rsidRDefault="002C2534" w:rsidP="002C2534">
      <w:pPr>
        <w:pStyle w:val="Bibliography"/>
      </w:pPr>
      <w:r>
        <w:t xml:space="preserve">Wegener, B. (1987). The Illusion of Distributive Justice. </w:t>
      </w:r>
      <w:r>
        <w:rPr>
          <w:i/>
          <w:iCs/>
        </w:rPr>
        <w:t>European Sociological Review</w:t>
      </w:r>
      <w:r>
        <w:t xml:space="preserve">, </w:t>
      </w:r>
      <w:r>
        <w:rPr>
          <w:i/>
          <w:iCs/>
        </w:rPr>
        <w:t>3</w:t>
      </w:r>
      <w:r>
        <w:t>, 1–13. JSTOR.</w:t>
      </w:r>
    </w:p>
    <w:p w14:paraId="7AB5F9FB" w14:textId="224C4AFF" w:rsidR="00BF68E9" w:rsidRPr="00D84938" w:rsidRDefault="00BF68E9" w:rsidP="1E670E84">
      <w:pPr>
        <w:pStyle w:val="Heading1"/>
      </w:pPr>
      <w:r w:rsidRPr="00D84938">
        <w:fldChar w:fldCharType="end"/>
      </w:r>
      <w:r w:rsidR="217886FA" w:rsidRPr="00D84938">
        <w:t xml:space="preserve">Appendix </w:t>
      </w:r>
    </w:p>
    <w:p w14:paraId="7B5FC698" w14:textId="4222D896" w:rsidR="38E305A8" w:rsidRPr="00D84938" w:rsidRDefault="38E305A8">
      <w:r w:rsidRPr="00D84938">
        <w:t>Table AX: Mobility Matrix</w:t>
      </w:r>
    </w:p>
    <w:tbl>
      <w:tblPr>
        <w:tblStyle w:val="PlainTable2"/>
        <w:tblW w:w="8893" w:type="dxa"/>
        <w:tblLayout w:type="fixed"/>
        <w:tblLook w:val="06A0" w:firstRow="1" w:lastRow="0" w:firstColumn="1" w:lastColumn="0" w:noHBand="1" w:noVBand="1"/>
      </w:tblPr>
      <w:tblGrid>
        <w:gridCol w:w="1062"/>
        <w:gridCol w:w="1305"/>
        <w:gridCol w:w="1305"/>
        <w:gridCol w:w="1305"/>
        <w:gridCol w:w="1305"/>
        <w:gridCol w:w="1306"/>
        <w:gridCol w:w="1305"/>
      </w:tblGrid>
      <w:tr w:rsidR="00E51C98" w:rsidRPr="00D84938" w14:paraId="6262B565" w14:textId="77777777" w:rsidTr="17BCE1FA">
        <w:trPr>
          <w:cnfStyle w:val="100000000000" w:firstRow="1" w:lastRow="0" w:firstColumn="0" w:lastColumn="0" w:oddVBand="0" w:evenVBand="0" w:oddHBand="0" w:evenHBand="0" w:firstRowFirstColumn="0" w:firstRowLastColumn="0" w:lastRowFirstColumn="0" w:lastRowLastColumn="0"/>
          <w:trHeight w:val="266"/>
        </w:trPr>
        <w:tc>
          <w:tcPr>
            <w:cnfStyle w:val="001000000000" w:firstRow="0" w:lastRow="0" w:firstColumn="1" w:lastColumn="0" w:oddVBand="0" w:evenVBand="0" w:oddHBand="0" w:evenHBand="0" w:firstRowFirstColumn="0" w:firstRowLastColumn="0" w:lastRowFirstColumn="0" w:lastRowLastColumn="0"/>
            <w:tcW w:w="1062" w:type="dxa"/>
            <w:vMerge w:val="restart"/>
          </w:tcPr>
          <w:p w14:paraId="7C2E2C0E" w14:textId="717279ED" w:rsidR="00E51C98" w:rsidRPr="00D84938" w:rsidRDefault="00E51C98" w:rsidP="00AB5299">
            <w:pPr>
              <w:spacing w:before="0"/>
              <w:ind w:right="-42"/>
              <w:jc w:val="left"/>
              <w:rPr>
                <w:b w:val="0"/>
                <w:bCs w:val="0"/>
                <w:sz w:val="22"/>
                <w:szCs w:val="22"/>
              </w:rPr>
            </w:pPr>
            <w:r w:rsidRPr="00D84938">
              <w:rPr>
                <w:rFonts w:eastAsia="Times New Roman" w:cs="Times New Roman"/>
                <w:b w:val="0"/>
                <w:bCs w:val="0"/>
                <w:sz w:val="22"/>
                <w:szCs w:val="22"/>
              </w:rPr>
              <w:t xml:space="preserve">ISEI </w:t>
            </w:r>
            <w:r w:rsidR="00AB5299" w:rsidRPr="00D84938">
              <w:rPr>
                <w:rFonts w:eastAsia="Times New Roman" w:cs="Times New Roman"/>
                <w:b w:val="0"/>
                <w:bCs w:val="0"/>
                <w:sz w:val="22"/>
                <w:szCs w:val="22"/>
              </w:rPr>
              <w:t>(</w:t>
            </w:r>
            <w:r w:rsidRPr="00D84938">
              <w:rPr>
                <w:rFonts w:eastAsia="Times New Roman" w:cs="Times New Roman"/>
                <w:b w:val="0"/>
                <w:bCs w:val="0"/>
                <w:sz w:val="22"/>
                <w:szCs w:val="22"/>
              </w:rPr>
              <w:t>T1</w:t>
            </w:r>
            <w:r w:rsidR="00AB5299" w:rsidRPr="00D84938">
              <w:rPr>
                <w:rFonts w:eastAsia="Times New Roman" w:cs="Times New Roman"/>
                <w:b w:val="0"/>
                <w:bCs w:val="0"/>
                <w:sz w:val="22"/>
                <w:szCs w:val="22"/>
              </w:rPr>
              <w:t>)</w:t>
            </w:r>
          </w:p>
        </w:tc>
        <w:tc>
          <w:tcPr>
            <w:tcW w:w="6526" w:type="dxa"/>
            <w:gridSpan w:val="5"/>
          </w:tcPr>
          <w:p w14:paraId="0BB6C05D" w14:textId="4D0B3E1E" w:rsidR="00E51C98" w:rsidRPr="00D84938" w:rsidRDefault="00E51C98" w:rsidP="1E670E84">
            <w:pPr>
              <w:spacing w:before="0"/>
              <w:jc w:val="center"/>
              <w:cnfStyle w:val="100000000000" w:firstRow="1" w:lastRow="0" w:firstColumn="0" w:lastColumn="0" w:oddVBand="0" w:evenVBand="0" w:oddHBand="0" w:evenHBand="0" w:firstRowFirstColumn="0" w:firstRowLastColumn="0" w:lastRowFirstColumn="0" w:lastRowLastColumn="0"/>
              <w:rPr>
                <w:b w:val="0"/>
                <w:bCs w:val="0"/>
                <w:sz w:val="22"/>
                <w:szCs w:val="22"/>
              </w:rPr>
            </w:pPr>
            <w:r w:rsidRPr="00D84938">
              <w:rPr>
                <w:rFonts w:eastAsia="Times New Roman" w:cs="Times New Roman"/>
                <w:b w:val="0"/>
                <w:bCs w:val="0"/>
                <w:sz w:val="22"/>
                <w:szCs w:val="22"/>
              </w:rPr>
              <w:t>ISEI (T4)</w:t>
            </w:r>
          </w:p>
        </w:tc>
        <w:tc>
          <w:tcPr>
            <w:tcW w:w="1305" w:type="dxa"/>
            <w:vMerge w:val="restart"/>
          </w:tcPr>
          <w:p w14:paraId="2B4233B5" w14:textId="4CEDE207" w:rsidR="00E51C98" w:rsidRPr="00D84938" w:rsidRDefault="00E51C98" w:rsidP="1E670E84">
            <w:pPr>
              <w:spacing w:before="0"/>
              <w:jc w:val="center"/>
              <w:cnfStyle w:val="100000000000" w:firstRow="1" w:lastRow="0" w:firstColumn="0" w:lastColumn="0" w:oddVBand="0" w:evenVBand="0" w:oddHBand="0" w:evenHBand="0" w:firstRowFirstColumn="0" w:firstRowLastColumn="0" w:lastRowFirstColumn="0" w:lastRowLastColumn="0"/>
              <w:rPr>
                <w:b w:val="0"/>
                <w:bCs w:val="0"/>
                <w:sz w:val="22"/>
                <w:szCs w:val="22"/>
              </w:rPr>
            </w:pPr>
            <w:r w:rsidRPr="00D84938">
              <w:rPr>
                <w:rFonts w:eastAsia="Times New Roman" w:cs="Times New Roman"/>
                <w:b w:val="0"/>
                <w:bCs w:val="0"/>
                <w:sz w:val="22"/>
                <w:szCs w:val="22"/>
              </w:rPr>
              <w:t>Total</w:t>
            </w:r>
          </w:p>
        </w:tc>
      </w:tr>
      <w:tr w:rsidR="00E51C98" w:rsidRPr="00D84938" w14:paraId="2DB4131C" w14:textId="77777777" w:rsidTr="17BCE1FA">
        <w:trPr>
          <w:trHeight w:val="266"/>
        </w:trPr>
        <w:tc>
          <w:tcPr>
            <w:cnfStyle w:val="001000000000" w:firstRow="0" w:lastRow="0" w:firstColumn="1" w:lastColumn="0" w:oddVBand="0" w:evenVBand="0" w:oddHBand="0" w:evenHBand="0" w:firstRowFirstColumn="0" w:firstRowLastColumn="0" w:lastRowFirstColumn="0" w:lastRowLastColumn="0"/>
            <w:tcW w:w="1062" w:type="dxa"/>
            <w:vMerge/>
          </w:tcPr>
          <w:p w14:paraId="0872A9FD" w14:textId="760B5FD4" w:rsidR="00E51C98" w:rsidRPr="00D84938" w:rsidRDefault="00E51C98" w:rsidP="00AB5299">
            <w:pPr>
              <w:ind w:right="-42"/>
              <w:rPr>
                <w:b w:val="0"/>
                <w:bCs w:val="0"/>
                <w:sz w:val="22"/>
                <w:szCs w:val="22"/>
              </w:rPr>
            </w:pPr>
          </w:p>
        </w:tc>
        <w:tc>
          <w:tcPr>
            <w:tcW w:w="1305" w:type="dxa"/>
          </w:tcPr>
          <w:p w14:paraId="140BC39B" w14:textId="0EB509A5" w:rsidR="00E51C98" w:rsidRPr="00D84938" w:rsidRDefault="00E51C98" w:rsidP="1E670E84">
            <w:pPr>
              <w:spacing w:before="0"/>
              <w:jc w:val="center"/>
              <w:cnfStyle w:val="000000000000" w:firstRow="0" w:lastRow="0" w:firstColumn="0" w:lastColumn="0" w:oddVBand="0" w:evenVBand="0" w:oddHBand="0" w:evenHBand="0" w:firstRowFirstColumn="0" w:firstRowLastColumn="0" w:lastRowFirstColumn="0" w:lastRowLastColumn="0"/>
              <w:rPr>
                <w:sz w:val="22"/>
                <w:szCs w:val="22"/>
              </w:rPr>
            </w:pPr>
            <w:r w:rsidRPr="00D84938">
              <w:rPr>
                <w:rFonts w:eastAsia="Times New Roman" w:cs="Times New Roman"/>
                <w:sz w:val="22"/>
                <w:szCs w:val="22"/>
              </w:rPr>
              <w:t>Low</w:t>
            </w:r>
          </w:p>
        </w:tc>
        <w:tc>
          <w:tcPr>
            <w:tcW w:w="1305" w:type="dxa"/>
          </w:tcPr>
          <w:p w14:paraId="4EB6BBD2" w14:textId="7A8CF36B" w:rsidR="00E51C98" w:rsidRPr="00D84938" w:rsidRDefault="00E51C98" w:rsidP="17BCE1FA">
            <w:pPr>
              <w:spacing w:before="0"/>
              <w:jc w:val="center"/>
              <w:cnfStyle w:val="000000000000" w:firstRow="0" w:lastRow="0" w:firstColumn="0" w:lastColumn="0" w:oddVBand="0" w:evenVBand="0" w:oddHBand="0" w:evenHBand="0" w:firstRowFirstColumn="0" w:firstRowLastColumn="0" w:lastRowFirstColumn="0" w:lastRowLastColumn="0"/>
              <w:rPr>
                <w:sz w:val="22"/>
                <w:szCs w:val="22"/>
              </w:rPr>
            </w:pPr>
            <w:r w:rsidRPr="00D84938">
              <w:rPr>
                <w:rFonts w:eastAsia="Times New Roman" w:cs="Times New Roman"/>
                <w:sz w:val="22"/>
                <w:szCs w:val="22"/>
              </w:rPr>
              <w:t>Mid-low</w:t>
            </w:r>
          </w:p>
        </w:tc>
        <w:tc>
          <w:tcPr>
            <w:tcW w:w="1305" w:type="dxa"/>
          </w:tcPr>
          <w:p w14:paraId="18FB1DE5" w14:textId="0C634F41" w:rsidR="00E51C98" w:rsidRPr="00D84938" w:rsidRDefault="00E51C98" w:rsidP="17BCE1FA">
            <w:pPr>
              <w:spacing w:before="0"/>
              <w:jc w:val="center"/>
              <w:cnfStyle w:val="000000000000" w:firstRow="0" w:lastRow="0" w:firstColumn="0" w:lastColumn="0" w:oddVBand="0" w:evenVBand="0" w:oddHBand="0" w:evenHBand="0" w:firstRowFirstColumn="0" w:firstRowLastColumn="0" w:lastRowFirstColumn="0" w:lastRowLastColumn="0"/>
              <w:rPr>
                <w:sz w:val="22"/>
                <w:szCs w:val="22"/>
              </w:rPr>
            </w:pPr>
            <w:r w:rsidRPr="00D84938">
              <w:rPr>
                <w:rFonts w:eastAsia="Times New Roman" w:cs="Times New Roman"/>
                <w:sz w:val="22"/>
                <w:szCs w:val="22"/>
              </w:rPr>
              <w:t>Mid-high</w:t>
            </w:r>
          </w:p>
        </w:tc>
        <w:tc>
          <w:tcPr>
            <w:tcW w:w="1305" w:type="dxa"/>
          </w:tcPr>
          <w:p w14:paraId="7F413B06" w14:textId="2500219C" w:rsidR="00E51C98" w:rsidRPr="00D84938" w:rsidRDefault="00E51C98" w:rsidP="1E670E84">
            <w:pPr>
              <w:spacing w:before="0"/>
              <w:jc w:val="center"/>
              <w:cnfStyle w:val="000000000000" w:firstRow="0" w:lastRow="0" w:firstColumn="0" w:lastColumn="0" w:oddVBand="0" w:evenVBand="0" w:oddHBand="0" w:evenHBand="0" w:firstRowFirstColumn="0" w:firstRowLastColumn="0" w:lastRowFirstColumn="0" w:lastRowLastColumn="0"/>
              <w:rPr>
                <w:sz w:val="22"/>
                <w:szCs w:val="22"/>
              </w:rPr>
            </w:pPr>
            <w:r w:rsidRPr="00D84938">
              <w:rPr>
                <w:sz w:val="22"/>
                <w:szCs w:val="22"/>
              </w:rPr>
              <w:t>High</w:t>
            </w:r>
          </w:p>
        </w:tc>
        <w:tc>
          <w:tcPr>
            <w:tcW w:w="1306" w:type="dxa"/>
          </w:tcPr>
          <w:p w14:paraId="39ED4AA2" w14:textId="6193037C" w:rsidR="00E51C98" w:rsidRPr="00D84938" w:rsidRDefault="00E51C98" w:rsidP="17BCE1FA">
            <w:pPr>
              <w:spacing w:before="0"/>
              <w:jc w:val="center"/>
              <w:cnfStyle w:val="000000000000" w:firstRow="0" w:lastRow="0" w:firstColumn="0" w:lastColumn="0" w:oddVBand="0" w:evenVBand="0" w:oddHBand="0" w:evenHBand="0" w:firstRowFirstColumn="0" w:firstRowLastColumn="0" w:lastRowFirstColumn="0" w:lastRowLastColumn="0"/>
              <w:rPr>
                <w:sz w:val="22"/>
                <w:szCs w:val="22"/>
              </w:rPr>
            </w:pPr>
            <w:r w:rsidRPr="00D84938">
              <w:rPr>
                <w:rFonts w:eastAsia="Times New Roman" w:cs="Times New Roman"/>
                <w:sz w:val="22"/>
                <w:szCs w:val="22"/>
              </w:rPr>
              <w:t>Missing</w:t>
            </w:r>
          </w:p>
        </w:tc>
        <w:tc>
          <w:tcPr>
            <w:tcW w:w="1305" w:type="dxa"/>
            <w:vMerge/>
          </w:tcPr>
          <w:p w14:paraId="54EC9A84" w14:textId="77777777" w:rsidR="00E51C98" w:rsidRPr="00D84938" w:rsidRDefault="00E51C98">
            <w:pPr>
              <w:cnfStyle w:val="000000000000" w:firstRow="0" w:lastRow="0" w:firstColumn="0" w:lastColumn="0" w:oddVBand="0" w:evenVBand="0" w:oddHBand="0" w:evenHBand="0" w:firstRowFirstColumn="0" w:firstRowLastColumn="0" w:lastRowFirstColumn="0" w:lastRowLastColumn="0"/>
              <w:rPr>
                <w:sz w:val="22"/>
                <w:szCs w:val="22"/>
              </w:rPr>
            </w:pPr>
          </w:p>
        </w:tc>
      </w:tr>
      <w:tr w:rsidR="00E51C98" w:rsidRPr="00D84938" w14:paraId="3B5DBCE9" w14:textId="77777777" w:rsidTr="17BCE1FA">
        <w:trPr>
          <w:trHeight w:val="266"/>
        </w:trPr>
        <w:tc>
          <w:tcPr>
            <w:cnfStyle w:val="001000000000" w:firstRow="0" w:lastRow="0" w:firstColumn="1" w:lastColumn="0" w:oddVBand="0" w:evenVBand="0" w:oddHBand="0" w:evenHBand="0" w:firstRowFirstColumn="0" w:firstRowLastColumn="0" w:lastRowFirstColumn="0" w:lastRowLastColumn="0"/>
            <w:tcW w:w="1062" w:type="dxa"/>
          </w:tcPr>
          <w:p w14:paraId="70305461" w14:textId="32BE9699" w:rsidR="1E670E84" w:rsidRPr="00D84938" w:rsidRDefault="00E51C98" w:rsidP="00AB5299">
            <w:pPr>
              <w:spacing w:before="0"/>
              <w:ind w:right="-42"/>
              <w:jc w:val="left"/>
              <w:rPr>
                <w:b w:val="0"/>
                <w:bCs w:val="0"/>
                <w:sz w:val="22"/>
                <w:szCs w:val="22"/>
              </w:rPr>
            </w:pPr>
            <w:r w:rsidRPr="00D84938">
              <w:rPr>
                <w:rFonts w:eastAsia="Times New Roman" w:cs="Times New Roman"/>
                <w:b w:val="0"/>
                <w:bCs w:val="0"/>
                <w:sz w:val="22"/>
                <w:szCs w:val="22"/>
              </w:rPr>
              <w:t>Low</w:t>
            </w:r>
          </w:p>
        </w:tc>
        <w:tc>
          <w:tcPr>
            <w:tcW w:w="1305" w:type="dxa"/>
            <w:shd w:val="clear" w:color="auto" w:fill="BFBFBF" w:themeFill="background1" w:themeFillShade="BF"/>
          </w:tcPr>
          <w:p w14:paraId="0261CE98" w14:textId="7991A04A" w:rsidR="1E670E84" w:rsidRPr="00D84938" w:rsidRDefault="1E670E84" w:rsidP="1E670E84">
            <w:pPr>
              <w:spacing w:before="0"/>
              <w:jc w:val="center"/>
              <w:cnfStyle w:val="000000000000" w:firstRow="0" w:lastRow="0" w:firstColumn="0" w:lastColumn="0" w:oddVBand="0" w:evenVBand="0" w:oddHBand="0" w:evenHBand="0" w:firstRowFirstColumn="0" w:firstRowLastColumn="0" w:lastRowFirstColumn="0" w:lastRowLastColumn="0"/>
              <w:rPr>
                <w:sz w:val="22"/>
                <w:szCs w:val="22"/>
              </w:rPr>
            </w:pPr>
            <w:r w:rsidRPr="00D84938">
              <w:rPr>
                <w:rFonts w:eastAsia="Times New Roman" w:cs="Times New Roman"/>
                <w:sz w:val="22"/>
                <w:szCs w:val="22"/>
              </w:rPr>
              <w:t>101</w:t>
            </w:r>
            <w:r w:rsidRPr="00D84938">
              <w:rPr>
                <w:sz w:val="22"/>
                <w:szCs w:val="22"/>
              </w:rPr>
              <w:br/>
            </w:r>
            <w:r w:rsidRPr="00D84938">
              <w:rPr>
                <w:rFonts w:eastAsia="Times New Roman" w:cs="Times New Roman"/>
                <w:sz w:val="22"/>
                <w:szCs w:val="22"/>
              </w:rPr>
              <w:t>5.8 %</w:t>
            </w:r>
          </w:p>
        </w:tc>
        <w:tc>
          <w:tcPr>
            <w:tcW w:w="1305" w:type="dxa"/>
          </w:tcPr>
          <w:p w14:paraId="0DEE1C33" w14:textId="37A191D9" w:rsidR="1E670E84" w:rsidRPr="00D84938" w:rsidRDefault="1E670E84" w:rsidP="1E670E84">
            <w:pPr>
              <w:spacing w:before="0"/>
              <w:jc w:val="center"/>
              <w:cnfStyle w:val="000000000000" w:firstRow="0" w:lastRow="0" w:firstColumn="0" w:lastColumn="0" w:oddVBand="0" w:evenVBand="0" w:oddHBand="0" w:evenHBand="0" w:firstRowFirstColumn="0" w:firstRowLastColumn="0" w:lastRowFirstColumn="0" w:lastRowLastColumn="0"/>
              <w:rPr>
                <w:sz w:val="22"/>
                <w:szCs w:val="22"/>
              </w:rPr>
            </w:pPr>
            <w:r w:rsidRPr="00D84938">
              <w:rPr>
                <w:rFonts w:eastAsia="Times New Roman" w:cs="Times New Roman"/>
                <w:sz w:val="22"/>
                <w:szCs w:val="22"/>
              </w:rPr>
              <w:t>59</w:t>
            </w:r>
            <w:r w:rsidRPr="00D84938">
              <w:rPr>
                <w:sz w:val="22"/>
                <w:szCs w:val="22"/>
              </w:rPr>
              <w:br/>
            </w:r>
            <w:r w:rsidRPr="00D84938">
              <w:rPr>
                <w:rFonts w:eastAsia="Times New Roman" w:cs="Times New Roman"/>
                <w:sz w:val="22"/>
                <w:szCs w:val="22"/>
              </w:rPr>
              <w:t>3.4 %</w:t>
            </w:r>
          </w:p>
        </w:tc>
        <w:tc>
          <w:tcPr>
            <w:tcW w:w="1305" w:type="dxa"/>
          </w:tcPr>
          <w:p w14:paraId="019514AE" w14:textId="29F5D03A" w:rsidR="1E670E84" w:rsidRPr="00D84938" w:rsidRDefault="1E670E84" w:rsidP="1E670E84">
            <w:pPr>
              <w:spacing w:before="0"/>
              <w:jc w:val="center"/>
              <w:cnfStyle w:val="000000000000" w:firstRow="0" w:lastRow="0" w:firstColumn="0" w:lastColumn="0" w:oddVBand="0" w:evenVBand="0" w:oddHBand="0" w:evenHBand="0" w:firstRowFirstColumn="0" w:firstRowLastColumn="0" w:lastRowFirstColumn="0" w:lastRowLastColumn="0"/>
              <w:rPr>
                <w:sz w:val="22"/>
                <w:szCs w:val="22"/>
              </w:rPr>
            </w:pPr>
            <w:r w:rsidRPr="00D84938">
              <w:rPr>
                <w:rFonts w:eastAsia="Times New Roman" w:cs="Times New Roman"/>
                <w:sz w:val="22"/>
                <w:szCs w:val="22"/>
              </w:rPr>
              <w:t>44</w:t>
            </w:r>
            <w:r w:rsidRPr="00D84938">
              <w:rPr>
                <w:sz w:val="22"/>
                <w:szCs w:val="22"/>
              </w:rPr>
              <w:br/>
            </w:r>
            <w:r w:rsidRPr="00D84938">
              <w:rPr>
                <w:rFonts w:eastAsia="Times New Roman" w:cs="Times New Roman"/>
                <w:sz w:val="22"/>
                <w:szCs w:val="22"/>
              </w:rPr>
              <w:t>2.5 %</w:t>
            </w:r>
          </w:p>
        </w:tc>
        <w:tc>
          <w:tcPr>
            <w:tcW w:w="1305" w:type="dxa"/>
          </w:tcPr>
          <w:p w14:paraId="1E0C535F" w14:textId="318BD6FA" w:rsidR="1E670E84" w:rsidRPr="00D84938" w:rsidRDefault="1E670E84" w:rsidP="1E670E84">
            <w:pPr>
              <w:spacing w:before="0"/>
              <w:jc w:val="center"/>
              <w:cnfStyle w:val="000000000000" w:firstRow="0" w:lastRow="0" w:firstColumn="0" w:lastColumn="0" w:oddVBand="0" w:evenVBand="0" w:oddHBand="0" w:evenHBand="0" w:firstRowFirstColumn="0" w:firstRowLastColumn="0" w:lastRowFirstColumn="0" w:lastRowLastColumn="0"/>
              <w:rPr>
                <w:sz w:val="22"/>
                <w:szCs w:val="22"/>
              </w:rPr>
            </w:pPr>
            <w:r w:rsidRPr="00D84938">
              <w:rPr>
                <w:rFonts w:eastAsia="Times New Roman" w:cs="Times New Roman"/>
                <w:sz w:val="22"/>
                <w:szCs w:val="22"/>
              </w:rPr>
              <w:t>4</w:t>
            </w:r>
            <w:r w:rsidRPr="00D84938">
              <w:rPr>
                <w:sz w:val="22"/>
                <w:szCs w:val="22"/>
              </w:rPr>
              <w:br/>
            </w:r>
            <w:r w:rsidRPr="00D84938">
              <w:rPr>
                <w:rFonts w:eastAsia="Times New Roman" w:cs="Times New Roman"/>
                <w:sz w:val="22"/>
                <w:szCs w:val="22"/>
              </w:rPr>
              <w:t>0.2 %</w:t>
            </w:r>
          </w:p>
        </w:tc>
        <w:tc>
          <w:tcPr>
            <w:tcW w:w="1306" w:type="dxa"/>
          </w:tcPr>
          <w:p w14:paraId="2FFFEBAC" w14:textId="7A368507" w:rsidR="1E670E84" w:rsidRPr="00D84938" w:rsidRDefault="1E670E84" w:rsidP="1E670E84">
            <w:pPr>
              <w:spacing w:before="0"/>
              <w:jc w:val="center"/>
              <w:cnfStyle w:val="000000000000" w:firstRow="0" w:lastRow="0" w:firstColumn="0" w:lastColumn="0" w:oddVBand="0" w:evenVBand="0" w:oddHBand="0" w:evenHBand="0" w:firstRowFirstColumn="0" w:firstRowLastColumn="0" w:lastRowFirstColumn="0" w:lastRowLastColumn="0"/>
              <w:rPr>
                <w:sz w:val="22"/>
                <w:szCs w:val="22"/>
              </w:rPr>
            </w:pPr>
            <w:r w:rsidRPr="00D84938">
              <w:rPr>
                <w:rFonts w:eastAsia="Times New Roman" w:cs="Times New Roman"/>
                <w:sz w:val="22"/>
                <w:szCs w:val="22"/>
              </w:rPr>
              <w:t>115</w:t>
            </w:r>
            <w:r w:rsidRPr="00D84938">
              <w:rPr>
                <w:sz w:val="22"/>
                <w:szCs w:val="22"/>
              </w:rPr>
              <w:br/>
            </w:r>
            <w:r w:rsidRPr="00D84938">
              <w:rPr>
                <w:rFonts w:eastAsia="Times New Roman" w:cs="Times New Roman"/>
                <w:sz w:val="22"/>
                <w:szCs w:val="22"/>
              </w:rPr>
              <w:t>6.6 %</w:t>
            </w:r>
          </w:p>
        </w:tc>
        <w:tc>
          <w:tcPr>
            <w:tcW w:w="1305" w:type="dxa"/>
          </w:tcPr>
          <w:p w14:paraId="6991A58D" w14:textId="6293311A" w:rsidR="1E670E84" w:rsidRPr="00D84938" w:rsidRDefault="1E670E84" w:rsidP="1E670E84">
            <w:pPr>
              <w:spacing w:before="0"/>
              <w:jc w:val="center"/>
              <w:cnfStyle w:val="000000000000" w:firstRow="0" w:lastRow="0" w:firstColumn="0" w:lastColumn="0" w:oddVBand="0" w:evenVBand="0" w:oddHBand="0" w:evenHBand="0" w:firstRowFirstColumn="0" w:firstRowLastColumn="0" w:lastRowFirstColumn="0" w:lastRowLastColumn="0"/>
              <w:rPr>
                <w:sz w:val="22"/>
                <w:szCs w:val="22"/>
              </w:rPr>
            </w:pPr>
            <w:r w:rsidRPr="00D84938">
              <w:rPr>
                <w:rFonts w:eastAsia="Times New Roman" w:cs="Times New Roman"/>
                <w:sz w:val="22"/>
                <w:szCs w:val="22"/>
              </w:rPr>
              <w:t>323</w:t>
            </w:r>
            <w:r w:rsidRPr="00D84938">
              <w:rPr>
                <w:sz w:val="22"/>
                <w:szCs w:val="22"/>
              </w:rPr>
              <w:br/>
            </w:r>
            <w:r w:rsidRPr="00D84938">
              <w:rPr>
                <w:rFonts w:eastAsia="Times New Roman" w:cs="Times New Roman"/>
                <w:sz w:val="22"/>
                <w:szCs w:val="22"/>
              </w:rPr>
              <w:t>18.5 %</w:t>
            </w:r>
          </w:p>
        </w:tc>
      </w:tr>
      <w:tr w:rsidR="00E51C98" w:rsidRPr="00D84938" w14:paraId="5167828F" w14:textId="77777777" w:rsidTr="17BCE1FA">
        <w:trPr>
          <w:trHeight w:val="266"/>
        </w:trPr>
        <w:tc>
          <w:tcPr>
            <w:cnfStyle w:val="001000000000" w:firstRow="0" w:lastRow="0" w:firstColumn="1" w:lastColumn="0" w:oddVBand="0" w:evenVBand="0" w:oddHBand="0" w:evenHBand="0" w:firstRowFirstColumn="0" w:firstRowLastColumn="0" w:lastRowFirstColumn="0" w:lastRowLastColumn="0"/>
            <w:tcW w:w="1062" w:type="dxa"/>
          </w:tcPr>
          <w:p w14:paraId="1E6E1C33" w14:textId="09D0FAA6" w:rsidR="1E670E84" w:rsidRPr="00D84938" w:rsidRDefault="00E51C98" w:rsidP="17BCE1FA">
            <w:pPr>
              <w:spacing w:before="0"/>
              <w:ind w:right="-42"/>
              <w:jc w:val="left"/>
              <w:rPr>
                <w:b w:val="0"/>
                <w:bCs w:val="0"/>
                <w:sz w:val="22"/>
                <w:szCs w:val="22"/>
              </w:rPr>
            </w:pPr>
            <w:r w:rsidRPr="00D84938">
              <w:rPr>
                <w:rFonts w:eastAsia="Times New Roman" w:cs="Times New Roman"/>
                <w:b w:val="0"/>
                <w:bCs w:val="0"/>
                <w:sz w:val="22"/>
                <w:szCs w:val="22"/>
              </w:rPr>
              <w:t>Mid-</w:t>
            </w:r>
            <w:r w:rsidR="00EE569E" w:rsidRPr="00D84938">
              <w:rPr>
                <w:rFonts w:eastAsia="Times New Roman" w:cs="Times New Roman"/>
                <w:b w:val="0"/>
                <w:bCs w:val="0"/>
                <w:sz w:val="22"/>
                <w:szCs w:val="22"/>
              </w:rPr>
              <w:t>l</w:t>
            </w:r>
            <w:r w:rsidRPr="00D84938">
              <w:rPr>
                <w:rFonts w:eastAsia="Times New Roman" w:cs="Times New Roman"/>
                <w:b w:val="0"/>
                <w:bCs w:val="0"/>
                <w:sz w:val="22"/>
                <w:szCs w:val="22"/>
              </w:rPr>
              <w:t>ow</w:t>
            </w:r>
          </w:p>
        </w:tc>
        <w:tc>
          <w:tcPr>
            <w:tcW w:w="1305" w:type="dxa"/>
          </w:tcPr>
          <w:p w14:paraId="14E68118" w14:textId="01028619" w:rsidR="1E670E84" w:rsidRPr="00D84938" w:rsidRDefault="1E670E84" w:rsidP="1E670E84">
            <w:pPr>
              <w:spacing w:before="0"/>
              <w:jc w:val="center"/>
              <w:cnfStyle w:val="000000000000" w:firstRow="0" w:lastRow="0" w:firstColumn="0" w:lastColumn="0" w:oddVBand="0" w:evenVBand="0" w:oddHBand="0" w:evenHBand="0" w:firstRowFirstColumn="0" w:firstRowLastColumn="0" w:lastRowFirstColumn="0" w:lastRowLastColumn="0"/>
              <w:rPr>
                <w:sz w:val="22"/>
                <w:szCs w:val="22"/>
              </w:rPr>
            </w:pPr>
            <w:r w:rsidRPr="00D84938">
              <w:rPr>
                <w:rFonts w:eastAsia="Times New Roman" w:cs="Times New Roman"/>
                <w:sz w:val="22"/>
                <w:szCs w:val="22"/>
              </w:rPr>
              <w:t>24</w:t>
            </w:r>
            <w:r w:rsidRPr="00D84938">
              <w:rPr>
                <w:sz w:val="22"/>
                <w:szCs w:val="22"/>
              </w:rPr>
              <w:br/>
            </w:r>
            <w:r w:rsidRPr="00D84938">
              <w:rPr>
                <w:rFonts w:eastAsia="Times New Roman" w:cs="Times New Roman"/>
                <w:sz w:val="22"/>
                <w:szCs w:val="22"/>
              </w:rPr>
              <w:t>1.4 %</w:t>
            </w:r>
          </w:p>
        </w:tc>
        <w:tc>
          <w:tcPr>
            <w:tcW w:w="1305" w:type="dxa"/>
            <w:shd w:val="clear" w:color="auto" w:fill="BFBFBF" w:themeFill="background1" w:themeFillShade="BF"/>
          </w:tcPr>
          <w:p w14:paraId="18B19671" w14:textId="33D9B37B" w:rsidR="1E670E84" w:rsidRPr="00D84938" w:rsidRDefault="1E670E84" w:rsidP="1E670E84">
            <w:pPr>
              <w:spacing w:before="0"/>
              <w:jc w:val="center"/>
              <w:cnfStyle w:val="000000000000" w:firstRow="0" w:lastRow="0" w:firstColumn="0" w:lastColumn="0" w:oddVBand="0" w:evenVBand="0" w:oddHBand="0" w:evenHBand="0" w:firstRowFirstColumn="0" w:firstRowLastColumn="0" w:lastRowFirstColumn="0" w:lastRowLastColumn="0"/>
              <w:rPr>
                <w:sz w:val="22"/>
                <w:szCs w:val="22"/>
              </w:rPr>
            </w:pPr>
            <w:r w:rsidRPr="00D84938">
              <w:rPr>
                <w:rFonts w:eastAsia="Times New Roman" w:cs="Times New Roman"/>
                <w:sz w:val="22"/>
                <w:szCs w:val="22"/>
              </w:rPr>
              <w:t>90</w:t>
            </w:r>
            <w:r w:rsidRPr="00D84938">
              <w:rPr>
                <w:sz w:val="22"/>
                <w:szCs w:val="22"/>
              </w:rPr>
              <w:br/>
            </w:r>
            <w:r w:rsidRPr="00D84938">
              <w:rPr>
                <w:rFonts w:eastAsia="Times New Roman" w:cs="Times New Roman"/>
                <w:sz w:val="22"/>
                <w:szCs w:val="22"/>
              </w:rPr>
              <w:t>5.2 %</w:t>
            </w:r>
          </w:p>
        </w:tc>
        <w:tc>
          <w:tcPr>
            <w:tcW w:w="1305" w:type="dxa"/>
          </w:tcPr>
          <w:p w14:paraId="2A868C3D" w14:textId="639673A1" w:rsidR="1E670E84" w:rsidRPr="00D84938" w:rsidRDefault="1E670E84" w:rsidP="1E670E84">
            <w:pPr>
              <w:spacing w:before="0"/>
              <w:jc w:val="center"/>
              <w:cnfStyle w:val="000000000000" w:firstRow="0" w:lastRow="0" w:firstColumn="0" w:lastColumn="0" w:oddVBand="0" w:evenVBand="0" w:oddHBand="0" w:evenHBand="0" w:firstRowFirstColumn="0" w:firstRowLastColumn="0" w:lastRowFirstColumn="0" w:lastRowLastColumn="0"/>
              <w:rPr>
                <w:sz w:val="22"/>
                <w:szCs w:val="22"/>
              </w:rPr>
            </w:pPr>
            <w:r w:rsidRPr="00D84938">
              <w:rPr>
                <w:rFonts w:eastAsia="Times New Roman" w:cs="Times New Roman"/>
                <w:sz w:val="22"/>
                <w:szCs w:val="22"/>
              </w:rPr>
              <w:t>47</w:t>
            </w:r>
            <w:r w:rsidRPr="00D84938">
              <w:rPr>
                <w:sz w:val="22"/>
                <w:szCs w:val="22"/>
              </w:rPr>
              <w:br/>
            </w:r>
            <w:r w:rsidRPr="00D84938">
              <w:rPr>
                <w:rFonts w:eastAsia="Times New Roman" w:cs="Times New Roman"/>
                <w:sz w:val="22"/>
                <w:szCs w:val="22"/>
              </w:rPr>
              <w:t>2.7 %</w:t>
            </w:r>
          </w:p>
        </w:tc>
        <w:tc>
          <w:tcPr>
            <w:tcW w:w="1305" w:type="dxa"/>
          </w:tcPr>
          <w:p w14:paraId="24D50066" w14:textId="3357F0F9" w:rsidR="1E670E84" w:rsidRPr="00D84938" w:rsidRDefault="1E670E84" w:rsidP="1E670E84">
            <w:pPr>
              <w:spacing w:before="0"/>
              <w:jc w:val="center"/>
              <w:cnfStyle w:val="000000000000" w:firstRow="0" w:lastRow="0" w:firstColumn="0" w:lastColumn="0" w:oddVBand="0" w:evenVBand="0" w:oddHBand="0" w:evenHBand="0" w:firstRowFirstColumn="0" w:firstRowLastColumn="0" w:lastRowFirstColumn="0" w:lastRowLastColumn="0"/>
              <w:rPr>
                <w:sz w:val="22"/>
                <w:szCs w:val="22"/>
              </w:rPr>
            </w:pPr>
            <w:r w:rsidRPr="00D84938">
              <w:rPr>
                <w:rFonts w:eastAsia="Times New Roman" w:cs="Times New Roman"/>
                <w:sz w:val="22"/>
                <w:szCs w:val="22"/>
              </w:rPr>
              <w:t>17</w:t>
            </w:r>
            <w:r w:rsidRPr="00D84938">
              <w:rPr>
                <w:sz w:val="22"/>
                <w:szCs w:val="22"/>
              </w:rPr>
              <w:br/>
            </w:r>
            <w:r w:rsidRPr="00D84938">
              <w:rPr>
                <w:rFonts w:eastAsia="Times New Roman" w:cs="Times New Roman"/>
                <w:sz w:val="22"/>
                <w:szCs w:val="22"/>
              </w:rPr>
              <w:t>1 %</w:t>
            </w:r>
          </w:p>
        </w:tc>
        <w:tc>
          <w:tcPr>
            <w:tcW w:w="1306" w:type="dxa"/>
          </w:tcPr>
          <w:p w14:paraId="0D079A7F" w14:textId="7DBBF07B" w:rsidR="1E670E84" w:rsidRPr="00D84938" w:rsidRDefault="1E670E84" w:rsidP="1E670E84">
            <w:pPr>
              <w:spacing w:before="0"/>
              <w:jc w:val="center"/>
              <w:cnfStyle w:val="000000000000" w:firstRow="0" w:lastRow="0" w:firstColumn="0" w:lastColumn="0" w:oddVBand="0" w:evenVBand="0" w:oddHBand="0" w:evenHBand="0" w:firstRowFirstColumn="0" w:firstRowLastColumn="0" w:lastRowFirstColumn="0" w:lastRowLastColumn="0"/>
              <w:rPr>
                <w:sz w:val="22"/>
                <w:szCs w:val="22"/>
              </w:rPr>
            </w:pPr>
            <w:r w:rsidRPr="00D84938">
              <w:rPr>
                <w:rFonts w:eastAsia="Times New Roman" w:cs="Times New Roman"/>
                <w:sz w:val="22"/>
                <w:szCs w:val="22"/>
              </w:rPr>
              <w:t>63</w:t>
            </w:r>
            <w:r w:rsidRPr="00D84938">
              <w:rPr>
                <w:sz w:val="22"/>
                <w:szCs w:val="22"/>
              </w:rPr>
              <w:br/>
            </w:r>
            <w:r w:rsidRPr="00D84938">
              <w:rPr>
                <w:rFonts w:eastAsia="Times New Roman" w:cs="Times New Roman"/>
                <w:sz w:val="22"/>
                <w:szCs w:val="22"/>
              </w:rPr>
              <w:t>3.6 %</w:t>
            </w:r>
          </w:p>
        </w:tc>
        <w:tc>
          <w:tcPr>
            <w:tcW w:w="1305" w:type="dxa"/>
          </w:tcPr>
          <w:p w14:paraId="53AA5DC1" w14:textId="6F94A987" w:rsidR="1E670E84" w:rsidRPr="00D84938" w:rsidRDefault="1E670E84" w:rsidP="1E670E84">
            <w:pPr>
              <w:spacing w:before="0"/>
              <w:jc w:val="center"/>
              <w:cnfStyle w:val="000000000000" w:firstRow="0" w:lastRow="0" w:firstColumn="0" w:lastColumn="0" w:oddVBand="0" w:evenVBand="0" w:oddHBand="0" w:evenHBand="0" w:firstRowFirstColumn="0" w:firstRowLastColumn="0" w:lastRowFirstColumn="0" w:lastRowLastColumn="0"/>
              <w:rPr>
                <w:sz w:val="22"/>
                <w:szCs w:val="22"/>
              </w:rPr>
            </w:pPr>
            <w:r w:rsidRPr="00D84938">
              <w:rPr>
                <w:rFonts w:eastAsia="Times New Roman" w:cs="Times New Roman"/>
                <w:sz w:val="22"/>
                <w:szCs w:val="22"/>
              </w:rPr>
              <w:t>241</w:t>
            </w:r>
            <w:r w:rsidRPr="00D84938">
              <w:rPr>
                <w:sz w:val="22"/>
                <w:szCs w:val="22"/>
              </w:rPr>
              <w:br/>
            </w:r>
            <w:r w:rsidRPr="00D84938">
              <w:rPr>
                <w:rFonts w:eastAsia="Times New Roman" w:cs="Times New Roman"/>
                <w:sz w:val="22"/>
                <w:szCs w:val="22"/>
              </w:rPr>
              <w:t>13.9 %</w:t>
            </w:r>
          </w:p>
        </w:tc>
      </w:tr>
      <w:tr w:rsidR="00E51C98" w:rsidRPr="00D84938" w14:paraId="27ADFB9B" w14:textId="77777777" w:rsidTr="17BCE1FA">
        <w:trPr>
          <w:trHeight w:val="266"/>
        </w:trPr>
        <w:tc>
          <w:tcPr>
            <w:cnfStyle w:val="001000000000" w:firstRow="0" w:lastRow="0" w:firstColumn="1" w:lastColumn="0" w:oddVBand="0" w:evenVBand="0" w:oddHBand="0" w:evenHBand="0" w:firstRowFirstColumn="0" w:firstRowLastColumn="0" w:lastRowFirstColumn="0" w:lastRowLastColumn="0"/>
            <w:tcW w:w="1062" w:type="dxa"/>
          </w:tcPr>
          <w:p w14:paraId="3409E199" w14:textId="57238386" w:rsidR="1E670E84" w:rsidRPr="00D84938" w:rsidRDefault="00E51C98" w:rsidP="17BCE1FA">
            <w:pPr>
              <w:spacing w:before="0"/>
              <w:ind w:right="-42"/>
              <w:jc w:val="left"/>
              <w:rPr>
                <w:b w:val="0"/>
                <w:bCs w:val="0"/>
                <w:sz w:val="22"/>
                <w:szCs w:val="22"/>
              </w:rPr>
            </w:pPr>
            <w:r w:rsidRPr="00D84938">
              <w:rPr>
                <w:rFonts w:eastAsia="Times New Roman" w:cs="Times New Roman"/>
                <w:b w:val="0"/>
                <w:bCs w:val="0"/>
                <w:sz w:val="22"/>
                <w:szCs w:val="22"/>
              </w:rPr>
              <w:t>Mid-high</w:t>
            </w:r>
          </w:p>
        </w:tc>
        <w:tc>
          <w:tcPr>
            <w:tcW w:w="1305" w:type="dxa"/>
          </w:tcPr>
          <w:p w14:paraId="31AED9DB" w14:textId="05D58240" w:rsidR="1E670E84" w:rsidRPr="00D84938" w:rsidRDefault="1E670E84" w:rsidP="1E670E84">
            <w:pPr>
              <w:spacing w:before="0"/>
              <w:jc w:val="center"/>
              <w:cnfStyle w:val="000000000000" w:firstRow="0" w:lastRow="0" w:firstColumn="0" w:lastColumn="0" w:oddVBand="0" w:evenVBand="0" w:oddHBand="0" w:evenHBand="0" w:firstRowFirstColumn="0" w:firstRowLastColumn="0" w:lastRowFirstColumn="0" w:lastRowLastColumn="0"/>
              <w:rPr>
                <w:sz w:val="22"/>
                <w:szCs w:val="22"/>
              </w:rPr>
            </w:pPr>
            <w:r w:rsidRPr="00D84938">
              <w:rPr>
                <w:rFonts w:eastAsia="Times New Roman" w:cs="Times New Roman"/>
                <w:sz w:val="22"/>
                <w:szCs w:val="22"/>
              </w:rPr>
              <w:t>18</w:t>
            </w:r>
            <w:r w:rsidRPr="00D84938">
              <w:rPr>
                <w:sz w:val="22"/>
                <w:szCs w:val="22"/>
              </w:rPr>
              <w:br/>
            </w:r>
            <w:r w:rsidRPr="00D84938">
              <w:rPr>
                <w:rFonts w:eastAsia="Times New Roman" w:cs="Times New Roman"/>
                <w:sz w:val="22"/>
                <w:szCs w:val="22"/>
              </w:rPr>
              <w:t>1 %</w:t>
            </w:r>
          </w:p>
        </w:tc>
        <w:tc>
          <w:tcPr>
            <w:tcW w:w="1305" w:type="dxa"/>
          </w:tcPr>
          <w:p w14:paraId="16FC972B" w14:textId="343ED747" w:rsidR="1E670E84" w:rsidRPr="00D84938" w:rsidRDefault="1E670E84" w:rsidP="1E670E84">
            <w:pPr>
              <w:spacing w:before="0"/>
              <w:jc w:val="center"/>
              <w:cnfStyle w:val="000000000000" w:firstRow="0" w:lastRow="0" w:firstColumn="0" w:lastColumn="0" w:oddVBand="0" w:evenVBand="0" w:oddHBand="0" w:evenHBand="0" w:firstRowFirstColumn="0" w:firstRowLastColumn="0" w:lastRowFirstColumn="0" w:lastRowLastColumn="0"/>
              <w:rPr>
                <w:sz w:val="22"/>
                <w:szCs w:val="22"/>
              </w:rPr>
            </w:pPr>
            <w:r w:rsidRPr="00D84938">
              <w:rPr>
                <w:rFonts w:eastAsia="Times New Roman" w:cs="Times New Roman"/>
                <w:sz w:val="22"/>
                <w:szCs w:val="22"/>
              </w:rPr>
              <w:t>32</w:t>
            </w:r>
            <w:r w:rsidRPr="00D84938">
              <w:rPr>
                <w:sz w:val="22"/>
                <w:szCs w:val="22"/>
              </w:rPr>
              <w:br/>
            </w:r>
            <w:r w:rsidRPr="00D84938">
              <w:rPr>
                <w:rFonts w:eastAsia="Times New Roman" w:cs="Times New Roman"/>
                <w:sz w:val="22"/>
                <w:szCs w:val="22"/>
              </w:rPr>
              <w:t>1.8 %</w:t>
            </w:r>
          </w:p>
        </w:tc>
        <w:tc>
          <w:tcPr>
            <w:tcW w:w="1305" w:type="dxa"/>
            <w:shd w:val="clear" w:color="auto" w:fill="BFBFBF" w:themeFill="background1" w:themeFillShade="BF"/>
          </w:tcPr>
          <w:p w14:paraId="71843687" w14:textId="753FBFB2" w:rsidR="1E670E84" w:rsidRPr="00D84938" w:rsidRDefault="1E670E84" w:rsidP="1E670E84">
            <w:pPr>
              <w:spacing w:before="0"/>
              <w:jc w:val="center"/>
              <w:cnfStyle w:val="000000000000" w:firstRow="0" w:lastRow="0" w:firstColumn="0" w:lastColumn="0" w:oddVBand="0" w:evenVBand="0" w:oddHBand="0" w:evenHBand="0" w:firstRowFirstColumn="0" w:firstRowLastColumn="0" w:lastRowFirstColumn="0" w:lastRowLastColumn="0"/>
              <w:rPr>
                <w:sz w:val="22"/>
                <w:szCs w:val="22"/>
              </w:rPr>
            </w:pPr>
            <w:r w:rsidRPr="00D84938">
              <w:rPr>
                <w:rFonts w:eastAsia="Times New Roman" w:cs="Times New Roman"/>
                <w:sz w:val="22"/>
                <w:szCs w:val="22"/>
              </w:rPr>
              <w:t>92</w:t>
            </w:r>
            <w:r w:rsidRPr="00D84938">
              <w:rPr>
                <w:sz w:val="22"/>
                <w:szCs w:val="22"/>
              </w:rPr>
              <w:br/>
            </w:r>
            <w:r w:rsidRPr="00D84938">
              <w:rPr>
                <w:rFonts w:eastAsia="Times New Roman" w:cs="Times New Roman"/>
                <w:sz w:val="22"/>
                <w:szCs w:val="22"/>
              </w:rPr>
              <w:t>5.3 %</w:t>
            </w:r>
          </w:p>
        </w:tc>
        <w:tc>
          <w:tcPr>
            <w:tcW w:w="1305" w:type="dxa"/>
          </w:tcPr>
          <w:p w14:paraId="74370B5C" w14:textId="1AE2F485" w:rsidR="1E670E84" w:rsidRPr="00D84938" w:rsidRDefault="1E670E84" w:rsidP="1E670E84">
            <w:pPr>
              <w:spacing w:before="0"/>
              <w:jc w:val="center"/>
              <w:cnfStyle w:val="000000000000" w:firstRow="0" w:lastRow="0" w:firstColumn="0" w:lastColumn="0" w:oddVBand="0" w:evenVBand="0" w:oddHBand="0" w:evenHBand="0" w:firstRowFirstColumn="0" w:firstRowLastColumn="0" w:lastRowFirstColumn="0" w:lastRowLastColumn="0"/>
              <w:rPr>
                <w:sz w:val="22"/>
                <w:szCs w:val="22"/>
              </w:rPr>
            </w:pPr>
            <w:r w:rsidRPr="00D84938">
              <w:rPr>
                <w:rFonts w:eastAsia="Times New Roman" w:cs="Times New Roman"/>
                <w:sz w:val="22"/>
                <w:szCs w:val="22"/>
              </w:rPr>
              <w:t>39</w:t>
            </w:r>
            <w:r w:rsidRPr="00D84938">
              <w:rPr>
                <w:sz w:val="22"/>
                <w:szCs w:val="22"/>
              </w:rPr>
              <w:br/>
            </w:r>
            <w:r w:rsidRPr="00D84938">
              <w:rPr>
                <w:rFonts w:eastAsia="Times New Roman" w:cs="Times New Roman"/>
                <w:sz w:val="22"/>
                <w:szCs w:val="22"/>
              </w:rPr>
              <w:t>2.2 %</w:t>
            </w:r>
          </w:p>
        </w:tc>
        <w:tc>
          <w:tcPr>
            <w:tcW w:w="1306" w:type="dxa"/>
          </w:tcPr>
          <w:p w14:paraId="70760D77" w14:textId="14B6543A" w:rsidR="1E670E84" w:rsidRPr="00D84938" w:rsidRDefault="1E670E84" w:rsidP="1E670E84">
            <w:pPr>
              <w:spacing w:before="0"/>
              <w:jc w:val="center"/>
              <w:cnfStyle w:val="000000000000" w:firstRow="0" w:lastRow="0" w:firstColumn="0" w:lastColumn="0" w:oddVBand="0" w:evenVBand="0" w:oddHBand="0" w:evenHBand="0" w:firstRowFirstColumn="0" w:firstRowLastColumn="0" w:lastRowFirstColumn="0" w:lastRowLastColumn="0"/>
              <w:rPr>
                <w:sz w:val="22"/>
                <w:szCs w:val="22"/>
              </w:rPr>
            </w:pPr>
            <w:r w:rsidRPr="00D84938">
              <w:rPr>
                <w:rFonts w:eastAsia="Times New Roman" w:cs="Times New Roman"/>
                <w:sz w:val="22"/>
                <w:szCs w:val="22"/>
              </w:rPr>
              <w:t>77</w:t>
            </w:r>
            <w:r w:rsidRPr="00D84938">
              <w:rPr>
                <w:sz w:val="22"/>
                <w:szCs w:val="22"/>
              </w:rPr>
              <w:br/>
            </w:r>
            <w:r w:rsidRPr="00D84938">
              <w:rPr>
                <w:rFonts w:eastAsia="Times New Roman" w:cs="Times New Roman"/>
                <w:sz w:val="22"/>
                <w:szCs w:val="22"/>
              </w:rPr>
              <w:t>4.4 %</w:t>
            </w:r>
          </w:p>
        </w:tc>
        <w:tc>
          <w:tcPr>
            <w:tcW w:w="1305" w:type="dxa"/>
          </w:tcPr>
          <w:p w14:paraId="1297D9E9" w14:textId="699E1DFC" w:rsidR="1E670E84" w:rsidRPr="00D84938" w:rsidRDefault="1E670E84" w:rsidP="1E670E84">
            <w:pPr>
              <w:spacing w:before="0"/>
              <w:jc w:val="center"/>
              <w:cnfStyle w:val="000000000000" w:firstRow="0" w:lastRow="0" w:firstColumn="0" w:lastColumn="0" w:oddVBand="0" w:evenVBand="0" w:oddHBand="0" w:evenHBand="0" w:firstRowFirstColumn="0" w:firstRowLastColumn="0" w:lastRowFirstColumn="0" w:lastRowLastColumn="0"/>
              <w:rPr>
                <w:sz w:val="22"/>
                <w:szCs w:val="22"/>
              </w:rPr>
            </w:pPr>
            <w:r w:rsidRPr="00D84938">
              <w:rPr>
                <w:rFonts w:eastAsia="Times New Roman" w:cs="Times New Roman"/>
                <w:sz w:val="22"/>
                <w:szCs w:val="22"/>
              </w:rPr>
              <w:t>258</w:t>
            </w:r>
            <w:r w:rsidRPr="00D84938">
              <w:rPr>
                <w:sz w:val="22"/>
                <w:szCs w:val="22"/>
              </w:rPr>
              <w:br/>
            </w:r>
            <w:r w:rsidRPr="00D84938">
              <w:rPr>
                <w:rFonts w:eastAsia="Times New Roman" w:cs="Times New Roman"/>
                <w:sz w:val="22"/>
                <w:szCs w:val="22"/>
              </w:rPr>
              <w:t>14.7 %</w:t>
            </w:r>
          </w:p>
        </w:tc>
      </w:tr>
      <w:tr w:rsidR="00E51C98" w:rsidRPr="00D84938" w14:paraId="15F695C7" w14:textId="77777777" w:rsidTr="17BCE1FA">
        <w:trPr>
          <w:trHeight w:val="266"/>
        </w:trPr>
        <w:tc>
          <w:tcPr>
            <w:cnfStyle w:val="001000000000" w:firstRow="0" w:lastRow="0" w:firstColumn="1" w:lastColumn="0" w:oddVBand="0" w:evenVBand="0" w:oddHBand="0" w:evenHBand="0" w:firstRowFirstColumn="0" w:firstRowLastColumn="0" w:lastRowFirstColumn="0" w:lastRowLastColumn="0"/>
            <w:tcW w:w="1062" w:type="dxa"/>
          </w:tcPr>
          <w:p w14:paraId="6DE6C1CC" w14:textId="2FA1B41C" w:rsidR="1E670E84" w:rsidRPr="00D84938" w:rsidRDefault="00E51C98" w:rsidP="00AB5299">
            <w:pPr>
              <w:spacing w:before="0"/>
              <w:ind w:right="-42"/>
              <w:jc w:val="left"/>
              <w:rPr>
                <w:b w:val="0"/>
                <w:bCs w:val="0"/>
                <w:sz w:val="22"/>
                <w:szCs w:val="22"/>
              </w:rPr>
            </w:pPr>
            <w:r w:rsidRPr="00D84938">
              <w:rPr>
                <w:rFonts w:eastAsia="Times New Roman" w:cs="Times New Roman"/>
                <w:b w:val="0"/>
                <w:bCs w:val="0"/>
                <w:sz w:val="22"/>
                <w:szCs w:val="22"/>
              </w:rPr>
              <w:lastRenderedPageBreak/>
              <w:t>High</w:t>
            </w:r>
          </w:p>
        </w:tc>
        <w:tc>
          <w:tcPr>
            <w:tcW w:w="1305" w:type="dxa"/>
          </w:tcPr>
          <w:p w14:paraId="61D78EF2" w14:textId="4A6A0A82" w:rsidR="1E670E84" w:rsidRPr="00D84938" w:rsidRDefault="1E670E84" w:rsidP="1E670E84">
            <w:pPr>
              <w:spacing w:before="0"/>
              <w:jc w:val="center"/>
              <w:cnfStyle w:val="000000000000" w:firstRow="0" w:lastRow="0" w:firstColumn="0" w:lastColumn="0" w:oddVBand="0" w:evenVBand="0" w:oddHBand="0" w:evenHBand="0" w:firstRowFirstColumn="0" w:firstRowLastColumn="0" w:lastRowFirstColumn="0" w:lastRowLastColumn="0"/>
              <w:rPr>
                <w:sz w:val="22"/>
                <w:szCs w:val="22"/>
              </w:rPr>
            </w:pPr>
            <w:r w:rsidRPr="00D84938">
              <w:rPr>
                <w:rFonts w:eastAsia="Times New Roman" w:cs="Times New Roman"/>
                <w:sz w:val="22"/>
                <w:szCs w:val="22"/>
              </w:rPr>
              <w:t>13</w:t>
            </w:r>
            <w:r w:rsidRPr="00D84938">
              <w:rPr>
                <w:sz w:val="22"/>
                <w:szCs w:val="22"/>
              </w:rPr>
              <w:br/>
            </w:r>
            <w:r w:rsidRPr="00D84938">
              <w:rPr>
                <w:rFonts w:eastAsia="Times New Roman" w:cs="Times New Roman"/>
                <w:sz w:val="22"/>
                <w:szCs w:val="22"/>
              </w:rPr>
              <w:t>0.7 %</w:t>
            </w:r>
          </w:p>
        </w:tc>
        <w:tc>
          <w:tcPr>
            <w:tcW w:w="1305" w:type="dxa"/>
          </w:tcPr>
          <w:p w14:paraId="66126435" w14:textId="20DFCB36" w:rsidR="1E670E84" w:rsidRPr="00D84938" w:rsidRDefault="1E670E84" w:rsidP="1E670E84">
            <w:pPr>
              <w:spacing w:before="0"/>
              <w:jc w:val="center"/>
              <w:cnfStyle w:val="000000000000" w:firstRow="0" w:lastRow="0" w:firstColumn="0" w:lastColumn="0" w:oddVBand="0" w:evenVBand="0" w:oddHBand="0" w:evenHBand="0" w:firstRowFirstColumn="0" w:firstRowLastColumn="0" w:lastRowFirstColumn="0" w:lastRowLastColumn="0"/>
              <w:rPr>
                <w:sz w:val="22"/>
                <w:szCs w:val="22"/>
              </w:rPr>
            </w:pPr>
            <w:r w:rsidRPr="00D84938">
              <w:rPr>
                <w:rFonts w:eastAsia="Times New Roman" w:cs="Times New Roman"/>
                <w:sz w:val="22"/>
                <w:szCs w:val="22"/>
              </w:rPr>
              <w:t>12</w:t>
            </w:r>
            <w:r w:rsidRPr="00D84938">
              <w:rPr>
                <w:sz w:val="22"/>
                <w:szCs w:val="22"/>
              </w:rPr>
              <w:br/>
            </w:r>
            <w:r w:rsidRPr="00D84938">
              <w:rPr>
                <w:rFonts w:eastAsia="Times New Roman" w:cs="Times New Roman"/>
                <w:sz w:val="22"/>
                <w:szCs w:val="22"/>
              </w:rPr>
              <w:t>0.7 %</w:t>
            </w:r>
          </w:p>
        </w:tc>
        <w:tc>
          <w:tcPr>
            <w:tcW w:w="1305" w:type="dxa"/>
          </w:tcPr>
          <w:p w14:paraId="658F71E8" w14:textId="6E82A1F8" w:rsidR="1E670E84" w:rsidRPr="00D84938" w:rsidRDefault="1E670E84" w:rsidP="1E670E84">
            <w:pPr>
              <w:spacing w:before="0"/>
              <w:jc w:val="center"/>
              <w:cnfStyle w:val="000000000000" w:firstRow="0" w:lastRow="0" w:firstColumn="0" w:lastColumn="0" w:oddVBand="0" w:evenVBand="0" w:oddHBand="0" w:evenHBand="0" w:firstRowFirstColumn="0" w:firstRowLastColumn="0" w:lastRowFirstColumn="0" w:lastRowLastColumn="0"/>
              <w:rPr>
                <w:sz w:val="22"/>
                <w:szCs w:val="22"/>
              </w:rPr>
            </w:pPr>
            <w:r w:rsidRPr="00D84938">
              <w:rPr>
                <w:rFonts w:eastAsia="Times New Roman" w:cs="Times New Roman"/>
                <w:sz w:val="22"/>
                <w:szCs w:val="22"/>
              </w:rPr>
              <w:t>25</w:t>
            </w:r>
            <w:r w:rsidRPr="00D84938">
              <w:rPr>
                <w:sz w:val="22"/>
                <w:szCs w:val="22"/>
              </w:rPr>
              <w:br/>
            </w:r>
            <w:r w:rsidRPr="00D84938">
              <w:rPr>
                <w:rFonts w:eastAsia="Times New Roman" w:cs="Times New Roman"/>
                <w:sz w:val="22"/>
                <w:szCs w:val="22"/>
              </w:rPr>
              <w:t>1.4 %</w:t>
            </w:r>
          </w:p>
        </w:tc>
        <w:tc>
          <w:tcPr>
            <w:tcW w:w="1305" w:type="dxa"/>
            <w:shd w:val="clear" w:color="auto" w:fill="BFBFBF" w:themeFill="background1" w:themeFillShade="BF"/>
          </w:tcPr>
          <w:p w14:paraId="01888A14" w14:textId="36AEA175" w:rsidR="1E670E84" w:rsidRPr="00D84938" w:rsidRDefault="1E670E84" w:rsidP="1E670E84">
            <w:pPr>
              <w:spacing w:before="0"/>
              <w:jc w:val="center"/>
              <w:cnfStyle w:val="000000000000" w:firstRow="0" w:lastRow="0" w:firstColumn="0" w:lastColumn="0" w:oddVBand="0" w:evenVBand="0" w:oddHBand="0" w:evenHBand="0" w:firstRowFirstColumn="0" w:firstRowLastColumn="0" w:lastRowFirstColumn="0" w:lastRowLastColumn="0"/>
              <w:rPr>
                <w:sz w:val="22"/>
                <w:szCs w:val="22"/>
              </w:rPr>
            </w:pPr>
            <w:r w:rsidRPr="00D84938">
              <w:rPr>
                <w:rFonts w:eastAsia="Times New Roman" w:cs="Times New Roman"/>
                <w:sz w:val="22"/>
                <w:szCs w:val="22"/>
              </w:rPr>
              <w:t>120</w:t>
            </w:r>
            <w:r w:rsidRPr="00D84938">
              <w:rPr>
                <w:sz w:val="22"/>
                <w:szCs w:val="22"/>
              </w:rPr>
              <w:br/>
            </w:r>
            <w:r w:rsidRPr="00D84938">
              <w:rPr>
                <w:rFonts w:eastAsia="Times New Roman" w:cs="Times New Roman"/>
                <w:sz w:val="22"/>
                <w:szCs w:val="22"/>
              </w:rPr>
              <w:t>6.9 %</w:t>
            </w:r>
          </w:p>
        </w:tc>
        <w:tc>
          <w:tcPr>
            <w:tcW w:w="1306" w:type="dxa"/>
          </w:tcPr>
          <w:p w14:paraId="1916C6F0" w14:textId="47885EFB" w:rsidR="1E670E84" w:rsidRPr="00D84938" w:rsidRDefault="1E670E84" w:rsidP="1E670E84">
            <w:pPr>
              <w:spacing w:before="0"/>
              <w:jc w:val="center"/>
              <w:cnfStyle w:val="000000000000" w:firstRow="0" w:lastRow="0" w:firstColumn="0" w:lastColumn="0" w:oddVBand="0" w:evenVBand="0" w:oddHBand="0" w:evenHBand="0" w:firstRowFirstColumn="0" w:firstRowLastColumn="0" w:lastRowFirstColumn="0" w:lastRowLastColumn="0"/>
              <w:rPr>
                <w:sz w:val="22"/>
                <w:szCs w:val="22"/>
              </w:rPr>
            </w:pPr>
            <w:r w:rsidRPr="00D84938">
              <w:rPr>
                <w:rFonts w:eastAsia="Times New Roman" w:cs="Times New Roman"/>
                <w:sz w:val="22"/>
                <w:szCs w:val="22"/>
              </w:rPr>
              <w:t>49</w:t>
            </w:r>
            <w:r w:rsidRPr="00D84938">
              <w:rPr>
                <w:sz w:val="22"/>
                <w:szCs w:val="22"/>
              </w:rPr>
              <w:br/>
            </w:r>
            <w:r w:rsidRPr="00D84938">
              <w:rPr>
                <w:rFonts w:eastAsia="Times New Roman" w:cs="Times New Roman"/>
                <w:sz w:val="22"/>
                <w:szCs w:val="22"/>
              </w:rPr>
              <w:t>2.8 %</w:t>
            </w:r>
          </w:p>
        </w:tc>
        <w:tc>
          <w:tcPr>
            <w:tcW w:w="1305" w:type="dxa"/>
          </w:tcPr>
          <w:p w14:paraId="5B281CE5" w14:textId="4C97D1C4" w:rsidR="1E670E84" w:rsidRPr="00D84938" w:rsidRDefault="1E670E84" w:rsidP="1E670E84">
            <w:pPr>
              <w:spacing w:before="0"/>
              <w:jc w:val="center"/>
              <w:cnfStyle w:val="000000000000" w:firstRow="0" w:lastRow="0" w:firstColumn="0" w:lastColumn="0" w:oddVBand="0" w:evenVBand="0" w:oddHBand="0" w:evenHBand="0" w:firstRowFirstColumn="0" w:firstRowLastColumn="0" w:lastRowFirstColumn="0" w:lastRowLastColumn="0"/>
              <w:rPr>
                <w:sz w:val="22"/>
                <w:szCs w:val="22"/>
              </w:rPr>
            </w:pPr>
            <w:r w:rsidRPr="00D84938">
              <w:rPr>
                <w:rFonts w:eastAsia="Times New Roman" w:cs="Times New Roman"/>
                <w:sz w:val="22"/>
                <w:szCs w:val="22"/>
              </w:rPr>
              <w:t>219</w:t>
            </w:r>
            <w:r w:rsidRPr="00D84938">
              <w:rPr>
                <w:sz w:val="22"/>
                <w:szCs w:val="22"/>
              </w:rPr>
              <w:br/>
            </w:r>
            <w:r w:rsidRPr="00D84938">
              <w:rPr>
                <w:rFonts w:eastAsia="Times New Roman" w:cs="Times New Roman"/>
                <w:sz w:val="22"/>
                <w:szCs w:val="22"/>
              </w:rPr>
              <w:t>12.5 %</w:t>
            </w:r>
          </w:p>
        </w:tc>
      </w:tr>
      <w:tr w:rsidR="00E51C98" w:rsidRPr="00D84938" w14:paraId="43821FE4" w14:textId="77777777" w:rsidTr="17BCE1FA">
        <w:trPr>
          <w:trHeight w:val="266"/>
        </w:trPr>
        <w:tc>
          <w:tcPr>
            <w:cnfStyle w:val="001000000000" w:firstRow="0" w:lastRow="0" w:firstColumn="1" w:lastColumn="0" w:oddVBand="0" w:evenVBand="0" w:oddHBand="0" w:evenHBand="0" w:firstRowFirstColumn="0" w:firstRowLastColumn="0" w:lastRowFirstColumn="0" w:lastRowLastColumn="0"/>
            <w:tcW w:w="1062" w:type="dxa"/>
          </w:tcPr>
          <w:p w14:paraId="4A94A45B" w14:textId="40F8C3AF" w:rsidR="1E670E84" w:rsidRPr="00D84938" w:rsidRDefault="00E51C98" w:rsidP="17BCE1FA">
            <w:pPr>
              <w:spacing w:before="0"/>
              <w:ind w:right="-42"/>
              <w:jc w:val="left"/>
              <w:rPr>
                <w:b w:val="0"/>
                <w:bCs w:val="0"/>
                <w:sz w:val="22"/>
                <w:szCs w:val="22"/>
              </w:rPr>
            </w:pPr>
            <w:r w:rsidRPr="00D84938">
              <w:rPr>
                <w:rFonts w:eastAsia="Times New Roman" w:cs="Times New Roman"/>
                <w:b w:val="0"/>
                <w:bCs w:val="0"/>
                <w:sz w:val="22"/>
                <w:szCs w:val="22"/>
              </w:rPr>
              <w:t>Missing</w:t>
            </w:r>
          </w:p>
        </w:tc>
        <w:tc>
          <w:tcPr>
            <w:tcW w:w="1305" w:type="dxa"/>
          </w:tcPr>
          <w:p w14:paraId="594A684E" w14:textId="1B999C8D" w:rsidR="1E670E84" w:rsidRPr="00D84938" w:rsidRDefault="1E670E84" w:rsidP="1E670E84">
            <w:pPr>
              <w:spacing w:before="0"/>
              <w:jc w:val="center"/>
              <w:cnfStyle w:val="000000000000" w:firstRow="0" w:lastRow="0" w:firstColumn="0" w:lastColumn="0" w:oddVBand="0" w:evenVBand="0" w:oddHBand="0" w:evenHBand="0" w:firstRowFirstColumn="0" w:firstRowLastColumn="0" w:lastRowFirstColumn="0" w:lastRowLastColumn="0"/>
              <w:rPr>
                <w:sz w:val="22"/>
                <w:szCs w:val="22"/>
              </w:rPr>
            </w:pPr>
            <w:r w:rsidRPr="00D84938">
              <w:rPr>
                <w:rFonts w:eastAsia="Times New Roman" w:cs="Times New Roman"/>
                <w:sz w:val="22"/>
                <w:szCs w:val="22"/>
              </w:rPr>
              <w:t>58</w:t>
            </w:r>
            <w:r w:rsidRPr="00D84938">
              <w:rPr>
                <w:sz w:val="22"/>
                <w:szCs w:val="22"/>
              </w:rPr>
              <w:br/>
            </w:r>
            <w:r w:rsidRPr="00D84938">
              <w:rPr>
                <w:rFonts w:eastAsia="Times New Roman" w:cs="Times New Roman"/>
                <w:sz w:val="22"/>
                <w:szCs w:val="22"/>
              </w:rPr>
              <w:t>3.3 %</w:t>
            </w:r>
          </w:p>
        </w:tc>
        <w:tc>
          <w:tcPr>
            <w:tcW w:w="1305" w:type="dxa"/>
          </w:tcPr>
          <w:p w14:paraId="7226F590" w14:textId="2DF1FF1E" w:rsidR="1E670E84" w:rsidRPr="00D84938" w:rsidRDefault="1E670E84" w:rsidP="1E670E84">
            <w:pPr>
              <w:spacing w:before="0"/>
              <w:jc w:val="center"/>
              <w:cnfStyle w:val="000000000000" w:firstRow="0" w:lastRow="0" w:firstColumn="0" w:lastColumn="0" w:oddVBand="0" w:evenVBand="0" w:oddHBand="0" w:evenHBand="0" w:firstRowFirstColumn="0" w:firstRowLastColumn="0" w:lastRowFirstColumn="0" w:lastRowLastColumn="0"/>
              <w:rPr>
                <w:sz w:val="22"/>
                <w:szCs w:val="22"/>
              </w:rPr>
            </w:pPr>
            <w:r w:rsidRPr="00D84938">
              <w:rPr>
                <w:rFonts w:eastAsia="Times New Roman" w:cs="Times New Roman"/>
                <w:sz w:val="22"/>
                <w:szCs w:val="22"/>
              </w:rPr>
              <w:t>52</w:t>
            </w:r>
            <w:r w:rsidRPr="00D84938">
              <w:rPr>
                <w:sz w:val="22"/>
                <w:szCs w:val="22"/>
              </w:rPr>
              <w:br/>
            </w:r>
            <w:r w:rsidRPr="00D84938">
              <w:rPr>
                <w:rFonts w:eastAsia="Times New Roman" w:cs="Times New Roman"/>
                <w:sz w:val="22"/>
                <w:szCs w:val="22"/>
              </w:rPr>
              <w:t>3 %</w:t>
            </w:r>
          </w:p>
        </w:tc>
        <w:tc>
          <w:tcPr>
            <w:tcW w:w="1305" w:type="dxa"/>
          </w:tcPr>
          <w:p w14:paraId="0A417B4D" w14:textId="2474E593" w:rsidR="1E670E84" w:rsidRPr="00D84938" w:rsidRDefault="1E670E84" w:rsidP="1E670E84">
            <w:pPr>
              <w:spacing w:before="0"/>
              <w:jc w:val="center"/>
              <w:cnfStyle w:val="000000000000" w:firstRow="0" w:lastRow="0" w:firstColumn="0" w:lastColumn="0" w:oddVBand="0" w:evenVBand="0" w:oddHBand="0" w:evenHBand="0" w:firstRowFirstColumn="0" w:firstRowLastColumn="0" w:lastRowFirstColumn="0" w:lastRowLastColumn="0"/>
              <w:rPr>
                <w:sz w:val="22"/>
                <w:szCs w:val="22"/>
              </w:rPr>
            </w:pPr>
            <w:r w:rsidRPr="00D84938">
              <w:rPr>
                <w:rFonts w:eastAsia="Times New Roman" w:cs="Times New Roman"/>
                <w:sz w:val="22"/>
                <w:szCs w:val="22"/>
              </w:rPr>
              <w:t>47</w:t>
            </w:r>
            <w:r w:rsidRPr="00D84938">
              <w:rPr>
                <w:sz w:val="22"/>
                <w:szCs w:val="22"/>
              </w:rPr>
              <w:br/>
            </w:r>
            <w:r w:rsidRPr="00D84938">
              <w:rPr>
                <w:rFonts w:eastAsia="Times New Roman" w:cs="Times New Roman"/>
                <w:sz w:val="22"/>
                <w:szCs w:val="22"/>
              </w:rPr>
              <w:t>2.7 %</w:t>
            </w:r>
          </w:p>
        </w:tc>
        <w:tc>
          <w:tcPr>
            <w:tcW w:w="1305" w:type="dxa"/>
          </w:tcPr>
          <w:p w14:paraId="2C0FB674" w14:textId="6491DD97" w:rsidR="1E670E84" w:rsidRPr="00D84938" w:rsidRDefault="1E670E84" w:rsidP="1E670E84">
            <w:pPr>
              <w:spacing w:before="0"/>
              <w:jc w:val="center"/>
              <w:cnfStyle w:val="000000000000" w:firstRow="0" w:lastRow="0" w:firstColumn="0" w:lastColumn="0" w:oddVBand="0" w:evenVBand="0" w:oddHBand="0" w:evenHBand="0" w:firstRowFirstColumn="0" w:firstRowLastColumn="0" w:lastRowFirstColumn="0" w:lastRowLastColumn="0"/>
              <w:rPr>
                <w:sz w:val="22"/>
                <w:szCs w:val="22"/>
              </w:rPr>
            </w:pPr>
            <w:r w:rsidRPr="00D84938">
              <w:rPr>
                <w:rFonts w:eastAsia="Times New Roman" w:cs="Times New Roman"/>
                <w:sz w:val="22"/>
                <w:szCs w:val="22"/>
              </w:rPr>
              <w:t>50</w:t>
            </w:r>
            <w:r w:rsidRPr="00D84938">
              <w:rPr>
                <w:sz w:val="22"/>
                <w:szCs w:val="22"/>
              </w:rPr>
              <w:br/>
            </w:r>
            <w:r w:rsidRPr="00D84938">
              <w:rPr>
                <w:rFonts w:eastAsia="Times New Roman" w:cs="Times New Roman"/>
                <w:sz w:val="22"/>
                <w:szCs w:val="22"/>
              </w:rPr>
              <w:t>2.9 %</w:t>
            </w:r>
          </w:p>
        </w:tc>
        <w:tc>
          <w:tcPr>
            <w:tcW w:w="1306" w:type="dxa"/>
            <w:shd w:val="clear" w:color="auto" w:fill="BFBFBF" w:themeFill="background1" w:themeFillShade="BF"/>
          </w:tcPr>
          <w:p w14:paraId="46A0D640" w14:textId="11AEADAF" w:rsidR="1E670E84" w:rsidRPr="00D84938" w:rsidRDefault="1E670E84" w:rsidP="1E670E84">
            <w:pPr>
              <w:spacing w:before="0"/>
              <w:jc w:val="center"/>
              <w:cnfStyle w:val="000000000000" w:firstRow="0" w:lastRow="0" w:firstColumn="0" w:lastColumn="0" w:oddVBand="0" w:evenVBand="0" w:oddHBand="0" w:evenHBand="0" w:firstRowFirstColumn="0" w:firstRowLastColumn="0" w:lastRowFirstColumn="0" w:lastRowLastColumn="0"/>
              <w:rPr>
                <w:sz w:val="22"/>
                <w:szCs w:val="22"/>
              </w:rPr>
            </w:pPr>
            <w:r w:rsidRPr="00D84938">
              <w:rPr>
                <w:rFonts w:eastAsia="Times New Roman" w:cs="Times New Roman"/>
                <w:sz w:val="22"/>
                <w:szCs w:val="22"/>
              </w:rPr>
              <w:t>489</w:t>
            </w:r>
            <w:r w:rsidRPr="00D84938">
              <w:rPr>
                <w:sz w:val="22"/>
                <w:szCs w:val="22"/>
              </w:rPr>
              <w:br/>
            </w:r>
            <w:r w:rsidRPr="00D84938">
              <w:rPr>
                <w:rFonts w:eastAsia="Times New Roman" w:cs="Times New Roman"/>
                <w:sz w:val="22"/>
                <w:szCs w:val="22"/>
              </w:rPr>
              <w:t>28.2 %</w:t>
            </w:r>
          </w:p>
        </w:tc>
        <w:tc>
          <w:tcPr>
            <w:tcW w:w="1305" w:type="dxa"/>
          </w:tcPr>
          <w:p w14:paraId="6942B645" w14:textId="30959BC9" w:rsidR="1E670E84" w:rsidRPr="00D84938" w:rsidRDefault="1E670E84" w:rsidP="1E670E84">
            <w:pPr>
              <w:spacing w:before="0"/>
              <w:jc w:val="center"/>
              <w:cnfStyle w:val="000000000000" w:firstRow="0" w:lastRow="0" w:firstColumn="0" w:lastColumn="0" w:oddVBand="0" w:evenVBand="0" w:oddHBand="0" w:evenHBand="0" w:firstRowFirstColumn="0" w:firstRowLastColumn="0" w:lastRowFirstColumn="0" w:lastRowLastColumn="0"/>
              <w:rPr>
                <w:sz w:val="22"/>
                <w:szCs w:val="22"/>
              </w:rPr>
            </w:pPr>
            <w:r w:rsidRPr="00D84938">
              <w:rPr>
                <w:rFonts w:eastAsia="Times New Roman" w:cs="Times New Roman"/>
                <w:sz w:val="22"/>
                <w:szCs w:val="22"/>
              </w:rPr>
              <w:t>696</w:t>
            </w:r>
            <w:r w:rsidRPr="00D84938">
              <w:rPr>
                <w:sz w:val="22"/>
                <w:szCs w:val="22"/>
              </w:rPr>
              <w:br/>
            </w:r>
            <w:r w:rsidRPr="00D84938">
              <w:rPr>
                <w:rFonts w:eastAsia="Times New Roman" w:cs="Times New Roman"/>
                <w:sz w:val="22"/>
                <w:szCs w:val="22"/>
              </w:rPr>
              <w:t>40.1 %</w:t>
            </w:r>
          </w:p>
        </w:tc>
      </w:tr>
      <w:tr w:rsidR="00E51C98" w:rsidRPr="00D84938" w14:paraId="54CC9E05" w14:textId="77777777" w:rsidTr="17BCE1FA">
        <w:trPr>
          <w:trHeight w:val="266"/>
        </w:trPr>
        <w:tc>
          <w:tcPr>
            <w:cnfStyle w:val="001000000000" w:firstRow="0" w:lastRow="0" w:firstColumn="1" w:lastColumn="0" w:oddVBand="0" w:evenVBand="0" w:oddHBand="0" w:evenHBand="0" w:firstRowFirstColumn="0" w:firstRowLastColumn="0" w:lastRowFirstColumn="0" w:lastRowLastColumn="0"/>
            <w:tcW w:w="1062" w:type="dxa"/>
          </w:tcPr>
          <w:p w14:paraId="375AE637" w14:textId="29B311F4" w:rsidR="1E670E84" w:rsidRPr="00D84938" w:rsidRDefault="1E670E84" w:rsidP="00AB5299">
            <w:pPr>
              <w:spacing w:before="0"/>
              <w:ind w:right="-42"/>
              <w:jc w:val="left"/>
              <w:rPr>
                <w:b w:val="0"/>
                <w:bCs w:val="0"/>
                <w:sz w:val="22"/>
                <w:szCs w:val="22"/>
              </w:rPr>
            </w:pPr>
            <w:r w:rsidRPr="00D84938">
              <w:rPr>
                <w:rFonts w:eastAsia="Times New Roman" w:cs="Times New Roman"/>
                <w:b w:val="0"/>
                <w:bCs w:val="0"/>
                <w:sz w:val="22"/>
                <w:szCs w:val="22"/>
              </w:rPr>
              <w:t>Total</w:t>
            </w:r>
          </w:p>
        </w:tc>
        <w:tc>
          <w:tcPr>
            <w:tcW w:w="1305" w:type="dxa"/>
          </w:tcPr>
          <w:p w14:paraId="03322F3A" w14:textId="21830787" w:rsidR="1E670E84" w:rsidRPr="00D84938" w:rsidRDefault="1E670E84" w:rsidP="1E670E84">
            <w:pPr>
              <w:spacing w:before="0"/>
              <w:jc w:val="center"/>
              <w:cnfStyle w:val="000000000000" w:firstRow="0" w:lastRow="0" w:firstColumn="0" w:lastColumn="0" w:oddVBand="0" w:evenVBand="0" w:oddHBand="0" w:evenHBand="0" w:firstRowFirstColumn="0" w:firstRowLastColumn="0" w:lastRowFirstColumn="0" w:lastRowLastColumn="0"/>
              <w:rPr>
                <w:sz w:val="22"/>
                <w:szCs w:val="22"/>
              </w:rPr>
            </w:pPr>
            <w:r w:rsidRPr="00D84938">
              <w:rPr>
                <w:rFonts w:eastAsia="Times New Roman" w:cs="Times New Roman"/>
                <w:sz w:val="22"/>
                <w:szCs w:val="22"/>
              </w:rPr>
              <w:t>214</w:t>
            </w:r>
            <w:r w:rsidRPr="00D84938">
              <w:rPr>
                <w:sz w:val="22"/>
                <w:szCs w:val="22"/>
              </w:rPr>
              <w:br/>
            </w:r>
            <w:r w:rsidRPr="00D84938">
              <w:rPr>
                <w:rFonts w:eastAsia="Times New Roman" w:cs="Times New Roman"/>
                <w:sz w:val="22"/>
                <w:szCs w:val="22"/>
              </w:rPr>
              <w:t>12.3 %</w:t>
            </w:r>
          </w:p>
        </w:tc>
        <w:tc>
          <w:tcPr>
            <w:tcW w:w="1305" w:type="dxa"/>
          </w:tcPr>
          <w:p w14:paraId="3578DECA" w14:textId="5CDCF4B4" w:rsidR="1E670E84" w:rsidRPr="00D84938" w:rsidRDefault="1E670E84" w:rsidP="1E670E84">
            <w:pPr>
              <w:spacing w:before="0"/>
              <w:jc w:val="center"/>
              <w:cnfStyle w:val="000000000000" w:firstRow="0" w:lastRow="0" w:firstColumn="0" w:lastColumn="0" w:oddVBand="0" w:evenVBand="0" w:oddHBand="0" w:evenHBand="0" w:firstRowFirstColumn="0" w:firstRowLastColumn="0" w:lastRowFirstColumn="0" w:lastRowLastColumn="0"/>
              <w:rPr>
                <w:sz w:val="22"/>
                <w:szCs w:val="22"/>
              </w:rPr>
            </w:pPr>
            <w:r w:rsidRPr="00D84938">
              <w:rPr>
                <w:rFonts w:eastAsia="Times New Roman" w:cs="Times New Roman"/>
                <w:sz w:val="22"/>
                <w:szCs w:val="22"/>
              </w:rPr>
              <w:t>245</w:t>
            </w:r>
            <w:r w:rsidRPr="00D84938">
              <w:rPr>
                <w:sz w:val="22"/>
                <w:szCs w:val="22"/>
              </w:rPr>
              <w:br/>
            </w:r>
            <w:r w:rsidRPr="00D84938">
              <w:rPr>
                <w:rFonts w:eastAsia="Times New Roman" w:cs="Times New Roman"/>
                <w:sz w:val="22"/>
                <w:szCs w:val="22"/>
              </w:rPr>
              <w:t>14.1 %</w:t>
            </w:r>
          </w:p>
        </w:tc>
        <w:tc>
          <w:tcPr>
            <w:tcW w:w="1305" w:type="dxa"/>
          </w:tcPr>
          <w:p w14:paraId="3550AAEE" w14:textId="12A5FCEB" w:rsidR="1E670E84" w:rsidRPr="00D84938" w:rsidRDefault="1E670E84" w:rsidP="1E670E84">
            <w:pPr>
              <w:spacing w:before="0"/>
              <w:jc w:val="center"/>
              <w:cnfStyle w:val="000000000000" w:firstRow="0" w:lastRow="0" w:firstColumn="0" w:lastColumn="0" w:oddVBand="0" w:evenVBand="0" w:oddHBand="0" w:evenHBand="0" w:firstRowFirstColumn="0" w:firstRowLastColumn="0" w:lastRowFirstColumn="0" w:lastRowLastColumn="0"/>
              <w:rPr>
                <w:sz w:val="22"/>
                <w:szCs w:val="22"/>
              </w:rPr>
            </w:pPr>
            <w:r w:rsidRPr="00D84938">
              <w:rPr>
                <w:rFonts w:eastAsia="Times New Roman" w:cs="Times New Roman"/>
                <w:sz w:val="22"/>
                <w:szCs w:val="22"/>
              </w:rPr>
              <w:t>255</w:t>
            </w:r>
            <w:r w:rsidRPr="00D84938">
              <w:rPr>
                <w:sz w:val="22"/>
                <w:szCs w:val="22"/>
              </w:rPr>
              <w:br/>
            </w:r>
            <w:r w:rsidRPr="00D84938">
              <w:rPr>
                <w:rFonts w:eastAsia="Times New Roman" w:cs="Times New Roman"/>
                <w:sz w:val="22"/>
                <w:szCs w:val="22"/>
              </w:rPr>
              <w:t>14.7 %</w:t>
            </w:r>
          </w:p>
        </w:tc>
        <w:tc>
          <w:tcPr>
            <w:tcW w:w="1305" w:type="dxa"/>
          </w:tcPr>
          <w:p w14:paraId="3265719E" w14:textId="078BAF33" w:rsidR="1E670E84" w:rsidRPr="00D84938" w:rsidRDefault="1E670E84" w:rsidP="1E670E84">
            <w:pPr>
              <w:spacing w:before="0"/>
              <w:jc w:val="center"/>
              <w:cnfStyle w:val="000000000000" w:firstRow="0" w:lastRow="0" w:firstColumn="0" w:lastColumn="0" w:oddVBand="0" w:evenVBand="0" w:oddHBand="0" w:evenHBand="0" w:firstRowFirstColumn="0" w:firstRowLastColumn="0" w:lastRowFirstColumn="0" w:lastRowLastColumn="0"/>
              <w:rPr>
                <w:sz w:val="22"/>
                <w:szCs w:val="22"/>
              </w:rPr>
            </w:pPr>
            <w:r w:rsidRPr="00D84938">
              <w:rPr>
                <w:rFonts w:eastAsia="Times New Roman" w:cs="Times New Roman"/>
                <w:sz w:val="22"/>
                <w:szCs w:val="22"/>
              </w:rPr>
              <w:t>230</w:t>
            </w:r>
            <w:r w:rsidRPr="00D84938">
              <w:rPr>
                <w:sz w:val="22"/>
                <w:szCs w:val="22"/>
              </w:rPr>
              <w:br/>
            </w:r>
            <w:r w:rsidRPr="00D84938">
              <w:rPr>
                <w:rFonts w:eastAsia="Times New Roman" w:cs="Times New Roman"/>
                <w:sz w:val="22"/>
                <w:szCs w:val="22"/>
              </w:rPr>
              <w:t>13.2 %</w:t>
            </w:r>
          </w:p>
        </w:tc>
        <w:tc>
          <w:tcPr>
            <w:tcW w:w="1306" w:type="dxa"/>
          </w:tcPr>
          <w:p w14:paraId="7D3CE07B" w14:textId="2F635F09" w:rsidR="1E670E84" w:rsidRPr="00D84938" w:rsidRDefault="1E670E84" w:rsidP="1E670E84">
            <w:pPr>
              <w:spacing w:before="0"/>
              <w:jc w:val="center"/>
              <w:cnfStyle w:val="000000000000" w:firstRow="0" w:lastRow="0" w:firstColumn="0" w:lastColumn="0" w:oddVBand="0" w:evenVBand="0" w:oddHBand="0" w:evenHBand="0" w:firstRowFirstColumn="0" w:firstRowLastColumn="0" w:lastRowFirstColumn="0" w:lastRowLastColumn="0"/>
              <w:rPr>
                <w:sz w:val="22"/>
                <w:szCs w:val="22"/>
              </w:rPr>
            </w:pPr>
            <w:r w:rsidRPr="00D84938">
              <w:rPr>
                <w:rFonts w:eastAsia="Times New Roman" w:cs="Times New Roman"/>
                <w:sz w:val="22"/>
                <w:szCs w:val="22"/>
              </w:rPr>
              <w:t>793</w:t>
            </w:r>
            <w:r w:rsidRPr="00D84938">
              <w:rPr>
                <w:sz w:val="22"/>
                <w:szCs w:val="22"/>
              </w:rPr>
              <w:br/>
            </w:r>
            <w:r w:rsidRPr="00D84938">
              <w:rPr>
                <w:rFonts w:eastAsia="Times New Roman" w:cs="Times New Roman"/>
                <w:sz w:val="22"/>
                <w:szCs w:val="22"/>
              </w:rPr>
              <w:t>45.7 %</w:t>
            </w:r>
          </w:p>
        </w:tc>
        <w:tc>
          <w:tcPr>
            <w:tcW w:w="1305" w:type="dxa"/>
          </w:tcPr>
          <w:p w14:paraId="1BE8447B" w14:textId="0FEF06FC" w:rsidR="1E670E84" w:rsidRPr="00D84938" w:rsidRDefault="1E670E84" w:rsidP="1E670E84">
            <w:pPr>
              <w:spacing w:before="0"/>
              <w:jc w:val="center"/>
              <w:cnfStyle w:val="000000000000" w:firstRow="0" w:lastRow="0" w:firstColumn="0" w:lastColumn="0" w:oddVBand="0" w:evenVBand="0" w:oddHBand="0" w:evenHBand="0" w:firstRowFirstColumn="0" w:firstRowLastColumn="0" w:lastRowFirstColumn="0" w:lastRowLastColumn="0"/>
              <w:rPr>
                <w:sz w:val="22"/>
                <w:szCs w:val="22"/>
              </w:rPr>
            </w:pPr>
            <w:r w:rsidRPr="00D84938">
              <w:rPr>
                <w:rFonts w:eastAsia="Times New Roman" w:cs="Times New Roman"/>
                <w:sz w:val="22"/>
                <w:szCs w:val="22"/>
              </w:rPr>
              <w:t>1737</w:t>
            </w:r>
            <w:r w:rsidRPr="00D84938">
              <w:rPr>
                <w:sz w:val="22"/>
                <w:szCs w:val="22"/>
              </w:rPr>
              <w:br/>
            </w:r>
            <w:r w:rsidRPr="00D84938">
              <w:rPr>
                <w:rFonts w:eastAsia="Times New Roman" w:cs="Times New Roman"/>
                <w:sz w:val="22"/>
                <w:szCs w:val="22"/>
              </w:rPr>
              <w:t>100 %</w:t>
            </w:r>
          </w:p>
        </w:tc>
      </w:tr>
    </w:tbl>
    <w:p w14:paraId="0A26EBC3" w14:textId="1FFF9E3B" w:rsidR="1E670E84" w:rsidRPr="00D84938" w:rsidRDefault="1E670E84" w:rsidP="1E670E84"/>
    <w:p w14:paraId="715752FF" w14:textId="69280112" w:rsidR="1E670E84" w:rsidRDefault="1E670E84" w:rsidP="1E670E84"/>
    <w:sectPr w:rsidR="1E670E84" w:rsidSect="00F235B3">
      <w:headerReference w:type="default" r:id="rId13"/>
      <w:footerReference w:type="default" r:id="rId14"/>
      <w:pgSz w:w="11906" w:h="16838" w:code="9"/>
      <w:pgMar w:top="1417" w:right="1701" w:bottom="1417" w:left="1701" w:header="737" w:footer="737" w:gutter="0"/>
      <w:lnNumType w:countBy="1" w:restart="continuous"/>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3" w:author="Julio César Iturra Sanhueza" w:date="2024-11-13T21:50:00Z" w:initials="JI">
    <w:p w14:paraId="5FCF173B" w14:textId="77777777" w:rsidR="009265D9" w:rsidRPr="00D84938" w:rsidRDefault="005E320B" w:rsidP="009265D9">
      <w:pPr>
        <w:pStyle w:val="CommentText"/>
        <w:jc w:val="left"/>
      </w:pPr>
      <w:r w:rsidRPr="00D84938">
        <w:rPr>
          <w:rStyle w:val="CommentReference"/>
        </w:rPr>
        <w:annotationRef/>
      </w:r>
      <w:r w:rsidR="009265D9" w:rsidRPr="00D84938">
        <w:t>[Paragraph 1 cross-sectional evidence]</w:t>
      </w:r>
    </w:p>
  </w:comment>
  <w:comment w:id="4" w:author="Julio César Iturra Sanhueza" w:date="2024-11-11T14:50:00Z" w:initials="JI">
    <w:p w14:paraId="23B9DC36" w14:textId="7786A11E" w:rsidR="008218FB" w:rsidRPr="00D84938" w:rsidRDefault="008218FB" w:rsidP="008218FB">
      <w:pPr>
        <w:pStyle w:val="CommentText"/>
        <w:jc w:val="left"/>
      </w:pPr>
      <w:r w:rsidRPr="00D84938">
        <w:rPr>
          <w:rStyle w:val="CommentReference"/>
        </w:rPr>
        <w:annotationRef/>
      </w:r>
      <w:r w:rsidRPr="00D84938">
        <w:t>"market-based social insurance and social services can be an attractive substitute for public benefits for those with higher incomes because they involve no redistribution" (Busemeyer y Iversen, 2020, p. 673) esto es un muy buen argumento por qué los upper-class prefieren market más que los working-class</w:t>
      </w:r>
    </w:p>
    <w:p w14:paraId="3695C9FC" w14:textId="77777777" w:rsidR="008218FB" w:rsidRPr="00D84938" w:rsidRDefault="008218FB" w:rsidP="008218FB">
      <w:pPr>
        <w:pStyle w:val="CommentText"/>
        <w:jc w:val="left"/>
      </w:pPr>
      <w:r w:rsidRPr="00D84938">
        <w:t>"et such market-based provision provides no insurance against poverty—a fact that shores up support for a supplementary low-cost public scheme." (Busemeyer y Iversen, 2020, p. 673)</w:t>
      </w:r>
    </w:p>
  </w:comment>
  <w:comment w:id="5" w:author="Julio César Iturra Sanhueza" w:date="2024-11-13T21:49:00Z" w:initials="JI">
    <w:p w14:paraId="0BA38BC8" w14:textId="77777777" w:rsidR="009265D9" w:rsidRPr="00D84938" w:rsidRDefault="00207D22" w:rsidP="009265D9">
      <w:pPr>
        <w:pStyle w:val="CommentText"/>
        <w:jc w:val="left"/>
      </w:pPr>
      <w:r w:rsidRPr="00D84938">
        <w:rPr>
          <w:rStyle w:val="CommentReference"/>
        </w:rPr>
        <w:annotationRef/>
      </w:r>
      <w:r w:rsidR="009265D9" w:rsidRPr="00D84938">
        <w:t xml:space="preserve">[Paragraph 2 longitudinal evidence] [Paragraph 2 longitudinal evidence] </w:t>
      </w:r>
    </w:p>
  </w:comment>
  <w:comment w:id="6" w:author="Julio César Iturra Sanhueza" w:date="2024-12-05T11:15:00Z" w:initials="JI">
    <w:p w14:paraId="33ECC339" w14:textId="409DAF74" w:rsidR="00CF122D" w:rsidRPr="00D84938" w:rsidRDefault="00CF122D" w:rsidP="00CF122D">
      <w:pPr>
        <w:pStyle w:val="CommentText"/>
        <w:jc w:val="left"/>
      </w:pPr>
      <w:r w:rsidRPr="00D84938">
        <w:rPr>
          <w:rStyle w:val="CommentReference"/>
        </w:rPr>
        <w:annotationRef/>
      </w:r>
      <w:r w:rsidRPr="00D84938">
        <w:t>"literature provides two types of theories that link class experiences to political attitudes, but we have not tested which of these is at work: some theories suggests that “making experiences” in a class socializes/acculturates people toward the values in that class while other theories suggest that “gaining experiences” in a class provides people with information about their long-term socio-economic position, allowing them to align their economic interests and economic values more closely." (Helgason y Rehm, 2024, p. 13)</w:t>
      </w:r>
    </w:p>
    <w:p w14:paraId="1D0A2033" w14:textId="77777777" w:rsidR="00CF122D" w:rsidRPr="00D84938" w:rsidRDefault="00CF122D" w:rsidP="00CF122D">
      <w:pPr>
        <w:pStyle w:val="CommentText"/>
        <w:jc w:val="left"/>
      </w:pPr>
      <w:r w:rsidRPr="00D84938">
        <w:t>"differences in preferences based on social mobility would lend further support for a (re)socialization effect of class" (Ares, 2020, p. 11)</w:t>
      </w:r>
    </w:p>
    <w:p w14:paraId="28820ABD" w14:textId="77777777" w:rsidR="00CF122D" w:rsidRPr="00D84938" w:rsidRDefault="00CF122D" w:rsidP="00CF122D">
      <w:pPr>
        <w:pStyle w:val="CommentText"/>
        <w:jc w:val="left"/>
      </w:pPr>
      <w:r w:rsidRPr="00D84938">
        <w:t>"Because of the changes that class mobility entails—such as the economic resources and risk associated with the new class location, the kind of skills at use in the new work sphere, as well as the networks and interactions established around it—I expect mobile respondents to adapt their economic preferences in line with their class of destination (i.e. the one they are entering)" (Ares, 2020, p. 11)</w:t>
      </w:r>
    </w:p>
    <w:p w14:paraId="28B9AEAB" w14:textId="77777777" w:rsidR="00CF122D" w:rsidRPr="00D84938" w:rsidRDefault="00CF122D" w:rsidP="00CF122D">
      <w:pPr>
        <w:pStyle w:val="CommentText"/>
        <w:jc w:val="left"/>
      </w:pPr>
      <w:r w:rsidRPr="00D84938">
        <w:t>"Mobile individuals are likely to retain contact and exposure to the networks and culture of their class of origin while, simultaneously, being exposed to the experiences and interactions established in the new class. Hence, networks and values represent a source of stability for preferences (Weakliem, 1992)." (Ares, 2020, p. 12)</w:t>
      </w:r>
    </w:p>
  </w:comment>
  <w:comment w:id="7" w:author="Julio César Iturra Sanhueza" w:date="2024-11-18T10:59:00Z" w:initials="JI">
    <w:p w14:paraId="18838965" w14:textId="567B6B53" w:rsidR="00D67BF3" w:rsidRPr="00D84938" w:rsidRDefault="00D67BF3" w:rsidP="00D67BF3">
      <w:pPr>
        <w:pStyle w:val="CommentText"/>
        <w:jc w:val="left"/>
      </w:pPr>
      <w:r w:rsidRPr="00D84938">
        <w:rPr>
          <w:rStyle w:val="CommentReference"/>
        </w:rPr>
        <w:annotationRef/>
      </w:r>
      <w:r w:rsidRPr="00D84938">
        <w:t>This is in line with Paskov (Europe) and Lee (US). Also, Edlund (2003)</w:t>
      </w:r>
    </w:p>
  </w:comment>
  <w:comment w:id="8" w:author="Julio César Iturra Sanhueza" w:date="2025-04-03T15:49:00Z" w:initials="JS">
    <w:p w14:paraId="169B210C" w14:textId="03F73FF1" w:rsidR="00E41161" w:rsidRDefault="00883FC7">
      <w:pPr>
        <w:pStyle w:val="CommentText"/>
      </w:pPr>
      <w:r>
        <w:rPr>
          <w:rStyle w:val="CommentReference"/>
        </w:rPr>
        <w:annotationRef/>
      </w:r>
      <w:r w:rsidRPr="74BBA86C">
        <w:t>"Undoubtedly referential comparisons are much more constrained by local settings and persons' comparisons of fairness must reside primarily within the organizations and social networks they inhabit" (Shepelak &amp;Ailwin, 1986)</w:t>
      </w:r>
    </w:p>
  </w:comment>
  <w:comment w:id="9" w:author="Iturra, Julio" w:date="2025-03-26T11:39:00Z" w:initials="JI">
    <w:p w14:paraId="6ACE1461" w14:textId="77777777" w:rsidR="00D3385E" w:rsidRDefault="00D3385E" w:rsidP="00D3385E">
      <w:pPr>
        <w:pStyle w:val="CommentText"/>
        <w:jc w:val="left"/>
      </w:pPr>
      <w:r>
        <w:rPr>
          <w:rStyle w:val="CommentReference"/>
        </w:rPr>
        <w:annotationRef/>
      </w:r>
      <w:r>
        <w:t>Folliwing (Christensen et al., 2024, p. 1425), being exposed at one moment in time implies comparing an outcome in terms of low or high levels of diversity.  By contrast, being increasingly exposed to diverse social settings implies comparing an outcome over time according to different levels of exposure.</w:t>
      </w:r>
    </w:p>
  </w:comment>
  <w:comment w:id="12" w:author="Julio César Iturra Sanhueza" w:date="2024-10-20T15:14:00Z" w:initials="">
    <w:p w14:paraId="15237464" w14:textId="2EF0CB74" w:rsidR="002632A2" w:rsidRPr="00D84938" w:rsidRDefault="00606669">
      <w:pPr>
        <w:widowControl w:val="0"/>
        <w:pBdr>
          <w:top w:val="nil"/>
          <w:left w:val="nil"/>
          <w:bottom w:val="nil"/>
          <w:right w:val="nil"/>
          <w:between w:val="nil"/>
        </w:pBdr>
        <w:spacing w:before="0" w:after="0"/>
        <w:jc w:val="left"/>
        <w:rPr>
          <w:color w:val="000000"/>
          <w:sz w:val="22"/>
          <w:szCs w:val="22"/>
        </w:rPr>
      </w:pPr>
      <w:r w:rsidRPr="00D84938">
        <w:rPr>
          <w:color w:val="000000"/>
          <w:sz w:val="22"/>
          <w:szCs w:val="22"/>
        </w:rPr>
        <w:t>https://strengejacke.github.io/mixed-models-snippets/random-effects-within-between-effects-model.html</w:t>
      </w:r>
    </w:p>
  </w:comment>
  <w:comment w:id="14" w:author="Iturra, Julio" w:date="2024-11-12T14:22:00Z" w:initials="JI">
    <w:p w14:paraId="1B85231A" w14:textId="77777777" w:rsidR="00CA6EC0" w:rsidRPr="00D84938" w:rsidRDefault="00CA6EC0" w:rsidP="00CA6EC0">
      <w:pPr>
        <w:pStyle w:val="CommentText"/>
        <w:jc w:val="left"/>
      </w:pPr>
      <w:r w:rsidRPr="00D84938">
        <w:rPr>
          <w:rStyle w:val="CommentReference"/>
        </w:rPr>
        <w:annotationRef/>
      </w:r>
      <w:r w:rsidRPr="00D84938">
        <w:t xml:space="preserve">The last wave of the ELSOC will be available in the following months, therefore I expect to be able to use it in the paper. </w:t>
      </w:r>
    </w:p>
  </w:comment>
  <w:comment w:id="15" w:author="Julio César Iturra Sanhueza" w:date="2024-11-25T15:02:00Z" w:initials="JI">
    <w:p w14:paraId="7C28739A" w14:textId="70C013FF" w:rsidR="008D0936" w:rsidRPr="00D84938" w:rsidRDefault="008D0936" w:rsidP="008D0936">
      <w:pPr>
        <w:pStyle w:val="NormalWeb"/>
        <w:rPr>
          <w:lang w:val="en-US"/>
        </w:rPr>
      </w:pPr>
      <w:r w:rsidRPr="00D84938">
        <w:rPr>
          <w:rStyle w:val="CommentReference"/>
          <w:lang w:val="en-US"/>
        </w:rPr>
        <w:annotationRef/>
      </w:r>
      <w:r w:rsidRPr="00D84938">
        <w:rPr>
          <w:rStyle w:val="highlight"/>
          <w:lang w:val="en-US"/>
        </w:rPr>
        <w:t>"Since income is a post-treatment variable – it results from class mobility – we argue that it should not be included in the main specifications."</w:t>
      </w:r>
      <w:r w:rsidRPr="00D84938">
        <w:rPr>
          <w:lang w:val="en-US"/>
        </w:rPr>
        <w:t xml:space="preserve">  </w:t>
      </w:r>
    </w:p>
  </w:comment>
  <w:comment w:id="16" w:author="Iturra, Julio" w:date="2024-11-26T16:46:00Z" w:initials="JI">
    <w:p w14:paraId="60F4DED7" w14:textId="77777777" w:rsidR="00B849BF" w:rsidRPr="00D84938" w:rsidRDefault="00B849BF" w:rsidP="00B849BF">
      <w:pPr>
        <w:pStyle w:val="CommentText"/>
        <w:jc w:val="left"/>
      </w:pPr>
      <w:r w:rsidRPr="00D84938">
        <w:rPr>
          <w:rStyle w:val="CommentReference"/>
        </w:rPr>
        <w:annotationRef/>
      </w:r>
      <w:r w:rsidRPr="00D84938">
        <w:t>“I do not include additional variables as controls to avoid including bad controls (i.e. mediators in the association between class mobility and preferences) (Angrist &amp; Pischke, 2009).” (Ares, 2020, p. 20)</w:t>
      </w:r>
    </w:p>
  </w:comment>
  <w:comment w:id="17" w:author="Julio César Iturra Sanhueza" w:date="2024-12-11T12:06:00Z" w:initials="JI">
    <w:p w14:paraId="10CA498B" w14:textId="77777777" w:rsidR="00E047B8" w:rsidRDefault="00E047B8" w:rsidP="00E047B8">
      <w:pPr>
        <w:pStyle w:val="CommentText"/>
        <w:jc w:val="left"/>
      </w:pPr>
      <w:r w:rsidRPr="00D84938">
        <w:rPr>
          <w:rStyle w:val="CommentReference"/>
        </w:rPr>
        <w:annotationRef/>
      </w:r>
      <w:r w:rsidRPr="00D84938">
        <w:t xml:space="preserve">In appendix, table with ISEI scores (citations) and the factor analysis </w:t>
      </w:r>
    </w:p>
  </w:comment>
  <w:comment w:id="20" w:author="Iturra, Julio" w:date="2025-03-24T11:56:00Z" w:initials="JI">
    <w:p w14:paraId="3E12D579" w14:textId="77777777" w:rsidR="006531B4" w:rsidRDefault="006531B4" w:rsidP="006531B4">
      <w:pPr>
        <w:pStyle w:val="CommentText"/>
        <w:jc w:val="left"/>
      </w:pPr>
      <w:r>
        <w:rPr>
          <w:rStyle w:val="CommentReference"/>
        </w:rPr>
        <w:annotationRef/>
      </w:r>
      <w:r>
        <w:t xml:space="preserve">Explore models by ISEI groups at the cross-sectional level </w:t>
      </w:r>
    </w:p>
  </w:comment>
  <w:comment w:id="21" w:author="Iturra, Julio" w:date="2025-03-24T11:56:00Z" w:initials="JI">
    <w:p w14:paraId="095DDD47" w14:textId="77777777" w:rsidR="00275696" w:rsidRDefault="00275696" w:rsidP="00275696">
      <w:pPr>
        <w:pStyle w:val="CommentText"/>
        <w:jc w:val="left"/>
      </w:pPr>
      <w:r>
        <w:rPr>
          <w:rStyle w:val="CommentReference"/>
        </w:rPr>
        <w:annotationRef/>
      </w:r>
      <w:r>
        <w:t>Sub-samples</w:t>
      </w:r>
    </w:p>
  </w:comment>
  <w:comment w:id="22" w:author="Julio César Iturra Sanhueza" w:date="2025-03-28T17:18:00Z" w:initials="JI">
    <w:p w14:paraId="78E19C81" w14:textId="77777777" w:rsidR="000B7BA4" w:rsidRDefault="000B7BA4" w:rsidP="000B7BA4">
      <w:pPr>
        <w:pStyle w:val="CommentText"/>
        <w:jc w:val="left"/>
      </w:pPr>
      <w:r>
        <w:rPr>
          <w:rStyle w:val="CommentReference"/>
        </w:rPr>
        <w:annotationRef/>
      </w:r>
      <w:r>
        <w:rPr>
          <w:lang w:val="es-CL"/>
        </w:rPr>
        <w:t xml:space="preserve">Not significan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FCF173B" w15:done="0"/>
  <w15:commentEx w15:paraId="3695C9FC" w15:done="0"/>
  <w15:commentEx w15:paraId="0BA38BC8" w15:done="0"/>
  <w15:commentEx w15:paraId="28B9AEAB" w15:done="0"/>
  <w15:commentEx w15:paraId="18838965" w15:done="0"/>
  <w15:commentEx w15:paraId="169B210C" w15:done="0"/>
  <w15:commentEx w15:paraId="6ACE1461" w15:done="0"/>
  <w15:commentEx w15:paraId="15237464" w15:done="0"/>
  <w15:commentEx w15:paraId="1B85231A" w15:done="1"/>
  <w15:commentEx w15:paraId="7C28739A" w15:done="0"/>
  <w15:commentEx w15:paraId="60F4DED7" w15:paraIdParent="7C28739A" w15:done="0"/>
  <w15:commentEx w15:paraId="10CA498B" w15:done="0"/>
  <w15:commentEx w15:paraId="3E12D579" w15:done="0"/>
  <w15:commentEx w15:paraId="095DDD47" w15:paraIdParent="3E12D579" w15:done="0"/>
  <w15:commentEx w15:paraId="78E19C81" w15:paraIdParent="3E12D57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6CAA603" w16cex:dateUtc="2024-11-13T20:50:00Z"/>
  <w16cex:commentExtensible w16cex:durableId="3401A34D" w16cex:dateUtc="2024-11-11T13:50:00Z"/>
  <w16cex:commentExtensible w16cex:durableId="5EE522BA" w16cex:dateUtc="2024-11-13T20:49:00Z"/>
  <w16cex:commentExtensible w16cex:durableId="201FAA23" w16cex:dateUtc="2024-12-05T10:15:00Z"/>
  <w16cex:commentExtensible w16cex:durableId="0F69BEED" w16cex:dateUtc="2024-11-18T09:59:00Z"/>
  <w16cex:commentExtensible w16cex:durableId="5415F600" w16cex:dateUtc="2025-04-03T13:49:00Z"/>
  <w16cex:commentExtensible w16cex:durableId="30895938" w16cex:dateUtc="2025-03-26T10:39:00Z"/>
  <w16cex:commentExtensible w16cex:durableId="4C0E579B" w16cex:dateUtc="2024-11-12T13:22:00Z"/>
  <w16cex:commentExtensible w16cex:durableId="235348BC" w16cex:dateUtc="2024-11-25T14:02:00Z"/>
  <w16cex:commentExtensible w16cex:durableId="311BFFF7" w16cex:dateUtc="2024-11-26T15:46:00Z"/>
  <w16cex:commentExtensible w16cex:durableId="09161C91" w16cex:dateUtc="2024-12-11T11:06:00Z"/>
  <w16cex:commentExtensible w16cex:durableId="5559F6EA" w16cex:dateUtc="2025-03-24T10:56:00Z"/>
  <w16cex:commentExtensible w16cex:durableId="6FC05737" w16cex:dateUtc="2025-03-24T10:56:00Z"/>
  <w16cex:commentExtensible w16cex:durableId="26AA9FBF" w16cex:dateUtc="2025-03-28T16: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FCF173B" w16cid:durableId="16CAA603"/>
  <w16cid:commentId w16cid:paraId="3695C9FC" w16cid:durableId="3401A34D"/>
  <w16cid:commentId w16cid:paraId="0BA38BC8" w16cid:durableId="5EE522BA"/>
  <w16cid:commentId w16cid:paraId="28B9AEAB" w16cid:durableId="201FAA23"/>
  <w16cid:commentId w16cid:paraId="18838965" w16cid:durableId="0F69BEED"/>
  <w16cid:commentId w16cid:paraId="169B210C" w16cid:durableId="5415F600"/>
  <w16cid:commentId w16cid:paraId="6ACE1461" w16cid:durableId="30895938"/>
  <w16cid:commentId w16cid:paraId="15237464" w16cid:durableId="3276702B"/>
  <w16cid:commentId w16cid:paraId="1B85231A" w16cid:durableId="4C0E579B"/>
  <w16cid:commentId w16cid:paraId="7C28739A" w16cid:durableId="235348BC"/>
  <w16cid:commentId w16cid:paraId="60F4DED7" w16cid:durableId="311BFFF7"/>
  <w16cid:commentId w16cid:paraId="10CA498B" w16cid:durableId="09161C91"/>
  <w16cid:commentId w16cid:paraId="3E12D579" w16cid:durableId="5559F6EA"/>
  <w16cid:commentId w16cid:paraId="095DDD47" w16cid:durableId="6FC05737"/>
  <w16cid:commentId w16cid:paraId="78E19C81" w16cid:durableId="26AA9FB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D6CC998" w14:textId="77777777" w:rsidR="00883FC7" w:rsidRPr="00D84938" w:rsidRDefault="00883FC7" w:rsidP="0099255D">
      <w:pPr>
        <w:spacing w:before="0" w:after="0"/>
      </w:pPr>
      <w:r w:rsidRPr="00D84938">
        <w:separator/>
      </w:r>
    </w:p>
  </w:endnote>
  <w:endnote w:type="continuationSeparator" w:id="0">
    <w:p w14:paraId="5489EA0A" w14:textId="77777777" w:rsidR="00883FC7" w:rsidRPr="00D84938" w:rsidRDefault="00883FC7" w:rsidP="0099255D">
      <w:pPr>
        <w:spacing w:before="0" w:after="0"/>
      </w:pPr>
      <w:r w:rsidRPr="00D84938">
        <w:continuationSeparator/>
      </w:r>
    </w:p>
  </w:endnote>
  <w:endnote w:type="continuationNotice" w:id="1">
    <w:p w14:paraId="5B5642F1" w14:textId="77777777" w:rsidR="00883FC7" w:rsidRPr="00D84938" w:rsidRDefault="00883FC7">
      <w:pPr>
        <w:spacing w:before="0"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74674451"/>
      <w:docPartObj>
        <w:docPartGallery w:val="Page Numbers (Bottom of Page)"/>
        <w:docPartUnique/>
      </w:docPartObj>
    </w:sdtPr>
    <w:sdtEndPr/>
    <w:sdtContent>
      <w:p w14:paraId="50561842" w14:textId="0508AF87" w:rsidR="0099255D" w:rsidRPr="00D84938" w:rsidRDefault="0099255D">
        <w:pPr>
          <w:pStyle w:val="Footer"/>
          <w:jc w:val="center"/>
        </w:pPr>
        <w:r w:rsidRPr="00D84938">
          <w:fldChar w:fldCharType="begin"/>
        </w:r>
        <w:r w:rsidRPr="00D84938">
          <w:instrText xml:space="preserve"> PAGE   \* MERGEFORMAT </w:instrText>
        </w:r>
        <w:r w:rsidRPr="00D84938">
          <w:fldChar w:fldCharType="separate"/>
        </w:r>
        <w:r w:rsidR="00334957">
          <w:rPr>
            <w:noProof/>
          </w:rPr>
          <w:t>16</w:t>
        </w:r>
        <w:r w:rsidRPr="00D84938">
          <w:fldChar w:fldCharType="end"/>
        </w:r>
      </w:p>
    </w:sdtContent>
  </w:sdt>
  <w:p w14:paraId="5CE9E6E1" w14:textId="77777777" w:rsidR="0099255D" w:rsidRPr="00D84938" w:rsidRDefault="0099255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A39974F" w14:textId="77777777" w:rsidR="00883FC7" w:rsidRPr="00D84938" w:rsidRDefault="00883FC7" w:rsidP="0099255D">
      <w:pPr>
        <w:spacing w:before="0" w:after="0"/>
      </w:pPr>
      <w:r w:rsidRPr="00D84938">
        <w:separator/>
      </w:r>
    </w:p>
  </w:footnote>
  <w:footnote w:type="continuationSeparator" w:id="0">
    <w:p w14:paraId="34F13C04" w14:textId="77777777" w:rsidR="00883FC7" w:rsidRPr="00D84938" w:rsidRDefault="00883FC7" w:rsidP="0099255D">
      <w:pPr>
        <w:spacing w:before="0" w:after="0"/>
      </w:pPr>
      <w:r w:rsidRPr="00D84938">
        <w:continuationSeparator/>
      </w:r>
    </w:p>
  </w:footnote>
  <w:footnote w:type="continuationNotice" w:id="1">
    <w:p w14:paraId="5D480BD7" w14:textId="77777777" w:rsidR="00883FC7" w:rsidRPr="00D84938" w:rsidRDefault="00883FC7">
      <w:pPr>
        <w:spacing w:before="0"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C49768" w14:textId="094725FB" w:rsidR="0099255D" w:rsidRPr="00D84938" w:rsidRDefault="005846DE">
    <w:pPr>
      <w:pStyle w:val="Header"/>
    </w:pPr>
    <w:r w:rsidRPr="00D84938">
      <w:t>Paper Draft</w:t>
    </w:r>
    <w:r w:rsidR="003854A5" w:rsidRPr="00D84938">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D4B4D7"/>
    <w:multiLevelType w:val="hybridMultilevel"/>
    <w:tmpl w:val="66347700"/>
    <w:lvl w:ilvl="0" w:tplc="C76C0FE0">
      <w:start w:val="1"/>
      <w:numFmt w:val="bullet"/>
      <w:lvlText w:val=""/>
      <w:lvlJc w:val="left"/>
      <w:pPr>
        <w:ind w:left="720" w:hanging="360"/>
      </w:pPr>
      <w:rPr>
        <w:rFonts w:ascii="Symbol" w:hAnsi="Symbol" w:hint="default"/>
      </w:rPr>
    </w:lvl>
    <w:lvl w:ilvl="1" w:tplc="52C0E23C">
      <w:start w:val="1"/>
      <w:numFmt w:val="bullet"/>
      <w:lvlText w:val="o"/>
      <w:lvlJc w:val="left"/>
      <w:pPr>
        <w:ind w:left="1440" w:hanging="360"/>
      </w:pPr>
      <w:rPr>
        <w:rFonts w:ascii="Courier New" w:hAnsi="Courier New" w:hint="default"/>
      </w:rPr>
    </w:lvl>
    <w:lvl w:ilvl="2" w:tplc="BBBEDF64">
      <w:start w:val="1"/>
      <w:numFmt w:val="bullet"/>
      <w:lvlText w:val=""/>
      <w:lvlJc w:val="left"/>
      <w:pPr>
        <w:ind w:left="2160" w:hanging="360"/>
      </w:pPr>
      <w:rPr>
        <w:rFonts w:ascii="Wingdings" w:hAnsi="Wingdings" w:hint="default"/>
      </w:rPr>
    </w:lvl>
    <w:lvl w:ilvl="3" w:tplc="AA74A824">
      <w:start w:val="1"/>
      <w:numFmt w:val="bullet"/>
      <w:lvlText w:val=""/>
      <w:lvlJc w:val="left"/>
      <w:pPr>
        <w:ind w:left="2880" w:hanging="360"/>
      </w:pPr>
      <w:rPr>
        <w:rFonts w:ascii="Symbol" w:hAnsi="Symbol" w:hint="default"/>
      </w:rPr>
    </w:lvl>
    <w:lvl w:ilvl="4" w:tplc="E0B6688E">
      <w:start w:val="1"/>
      <w:numFmt w:val="bullet"/>
      <w:lvlText w:val="o"/>
      <w:lvlJc w:val="left"/>
      <w:pPr>
        <w:ind w:left="3600" w:hanging="360"/>
      </w:pPr>
      <w:rPr>
        <w:rFonts w:ascii="Courier New" w:hAnsi="Courier New" w:hint="default"/>
      </w:rPr>
    </w:lvl>
    <w:lvl w:ilvl="5" w:tplc="76ECA7AA">
      <w:start w:val="1"/>
      <w:numFmt w:val="bullet"/>
      <w:lvlText w:val=""/>
      <w:lvlJc w:val="left"/>
      <w:pPr>
        <w:ind w:left="4320" w:hanging="360"/>
      </w:pPr>
      <w:rPr>
        <w:rFonts w:ascii="Wingdings" w:hAnsi="Wingdings" w:hint="default"/>
      </w:rPr>
    </w:lvl>
    <w:lvl w:ilvl="6" w:tplc="A228708A">
      <w:start w:val="1"/>
      <w:numFmt w:val="bullet"/>
      <w:lvlText w:val=""/>
      <w:lvlJc w:val="left"/>
      <w:pPr>
        <w:ind w:left="5040" w:hanging="360"/>
      </w:pPr>
      <w:rPr>
        <w:rFonts w:ascii="Symbol" w:hAnsi="Symbol" w:hint="default"/>
      </w:rPr>
    </w:lvl>
    <w:lvl w:ilvl="7" w:tplc="B8D658B2">
      <w:start w:val="1"/>
      <w:numFmt w:val="bullet"/>
      <w:lvlText w:val="o"/>
      <w:lvlJc w:val="left"/>
      <w:pPr>
        <w:ind w:left="5760" w:hanging="360"/>
      </w:pPr>
      <w:rPr>
        <w:rFonts w:ascii="Courier New" w:hAnsi="Courier New" w:hint="default"/>
      </w:rPr>
    </w:lvl>
    <w:lvl w:ilvl="8" w:tplc="3E2CAEE4">
      <w:start w:val="1"/>
      <w:numFmt w:val="bullet"/>
      <w:lvlText w:val=""/>
      <w:lvlJc w:val="left"/>
      <w:pPr>
        <w:ind w:left="6480" w:hanging="360"/>
      </w:pPr>
      <w:rPr>
        <w:rFonts w:ascii="Wingdings" w:hAnsi="Wingdings" w:hint="default"/>
      </w:rPr>
    </w:lvl>
  </w:abstractNum>
  <w:abstractNum w:abstractNumId="1" w15:restartNumberingAfterBreak="0">
    <w:nsid w:val="06AB26D5"/>
    <w:multiLevelType w:val="hybridMultilevel"/>
    <w:tmpl w:val="1584F194"/>
    <w:lvl w:ilvl="0" w:tplc="58E268FA">
      <w:start w:val="1"/>
      <w:numFmt w:val="bullet"/>
      <w:lvlText w:val=""/>
      <w:lvlJc w:val="left"/>
      <w:pPr>
        <w:ind w:left="720" w:hanging="360"/>
      </w:pPr>
      <w:rPr>
        <w:rFonts w:ascii="Symbol" w:hAnsi="Symbol" w:hint="default"/>
      </w:rPr>
    </w:lvl>
    <w:lvl w:ilvl="1" w:tplc="DE5C08FE">
      <w:start w:val="1"/>
      <w:numFmt w:val="bullet"/>
      <w:lvlText w:val="o"/>
      <w:lvlJc w:val="left"/>
      <w:pPr>
        <w:ind w:left="1440" w:hanging="360"/>
      </w:pPr>
      <w:rPr>
        <w:rFonts w:ascii="Courier New" w:hAnsi="Courier New" w:hint="default"/>
      </w:rPr>
    </w:lvl>
    <w:lvl w:ilvl="2" w:tplc="3F0E7496">
      <w:start w:val="1"/>
      <w:numFmt w:val="bullet"/>
      <w:lvlText w:val=""/>
      <w:lvlJc w:val="left"/>
      <w:pPr>
        <w:ind w:left="2160" w:hanging="360"/>
      </w:pPr>
      <w:rPr>
        <w:rFonts w:ascii="Wingdings" w:hAnsi="Wingdings" w:hint="default"/>
      </w:rPr>
    </w:lvl>
    <w:lvl w:ilvl="3" w:tplc="04186432">
      <w:start w:val="1"/>
      <w:numFmt w:val="bullet"/>
      <w:lvlText w:val=""/>
      <w:lvlJc w:val="left"/>
      <w:pPr>
        <w:ind w:left="2880" w:hanging="360"/>
      </w:pPr>
      <w:rPr>
        <w:rFonts w:ascii="Symbol" w:hAnsi="Symbol" w:hint="default"/>
      </w:rPr>
    </w:lvl>
    <w:lvl w:ilvl="4" w:tplc="599E9500">
      <w:start w:val="1"/>
      <w:numFmt w:val="bullet"/>
      <w:lvlText w:val="o"/>
      <w:lvlJc w:val="left"/>
      <w:pPr>
        <w:ind w:left="3600" w:hanging="360"/>
      </w:pPr>
      <w:rPr>
        <w:rFonts w:ascii="Courier New" w:hAnsi="Courier New" w:hint="default"/>
      </w:rPr>
    </w:lvl>
    <w:lvl w:ilvl="5" w:tplc="96FA5C20">
      <w:start w:val="1"/>
      <w:numFmt w:val="bullet"/>
      <w:lvlText w:val=""/>
      <w:lvlJc w:val="left"/>
      <w:pPr>
        <w:ind w:left="4320" w:hanging="360"/>
      </w:pPr>
      <w:rPr>
        <w:rFonts w:ascii="Wingdings" w:hAnsi="Wingdings" w:hint="default"/>
      </w:rPr>
    </w:lvl>
    <w:lvl w:ilvl="6" w:tplc="9F12067E">
      <w:start w:val="1"/>
      <w:numFmt w:val="bullet"/>
      <w:lvlText w:val=""/>
      <w:lvlJc w:val="left"/>
      <w:pPr>
        <w:ind w:left="5040" w:hanging="360"/>
      </w:pPr>
      <w:rPr>
        <w:rFonts w:ascii="Symbol" w:hAnsi="Symbol" w:hint="default"/>
      </w:rPr>
    </w:lvl>
    <w:lvl w:ilvl="7" w:tplc="83D4FB2E">
      <w:start w:val="1"/>
      <w:numFmt w:val="bullet"/>
      <w:lvlText w:val="o"/>
      <w:lvlJc w:val="left"/>
      <w:pPr>
        <w:ind w:left="5760" w:hanging="360"/>
      </w:pPr>
      <w:rPr>
        <w:rFonts w:ascii="Courier New" w:hAnsi="Courier New" w:hint="default"/>
      </w:rPr>
    </w:lvl>
    <w:lvl w:ilvl="8" w:tplc="BB76440E">
      <w:start w:val="1"/>
      <w:numFmt w:val="bullet"/>
      <w:lvlText w:val=""/>
      <w:lvlJc w:val="left"/>
      <w:pPr>
        <w:ind w:left="6480" w:hanging="360"/>
      </w:pPr>
      <w:rPr>
        <w:rFonts w:ascii="Wingdings" w:hAnsi="Wingdings" w:hint="default"/>
      </w:rPr>
    </w:lvl>
  </w:abstractNum>
  <w:abstractNum w:abstractNumId="2" w15:restartNumberingAfterBreak="0">
    <w:nsid w:val="39F93A1F"/>
    <w:multiLevelType w:val="hybridMultilevel"/>
    <w:tmpl w:val="7A6E4142"/>
    <w:lvl w:ilvl="0" w:tplc="466618E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555437104">
    <w:abstractNumId w:val="1"/>
  </w:num>
  <w:num w:numId="2" w16cid:durableId="1178930160">
    <w:abstractNumId w:val="0"/>
  </w:num>
  <w:num w:numId="3" w16cid:durableId="34683234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ulio César Iturra Sanhueza">
    <w15:presenceInfo w15:providerId="AD" w15:userId="S::jciturra@uc.cl::e2de3052-3501-452a-9806-eb4e3c41687c"/>
  </w15:person>
  <w15:person w15:author="Iturra, Julio">
    <w15:presenceInfo w15:providerId="AD" w15:userId="S::juiturra@constructor.university::1e32fb54-b3a6-4f6a-9acb-bd9611b4f02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displayBackgroundShape/>
  <w:proofState w:spelling="clean" w:grammar="clean"/>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zU3NjYxNjcxMTU0MzZS0lEKTi0uzszPAykwMqkFAOP6OAMtAAAA"/>
  </w:docVars>
  <w:rsids>
    <w:rsidRoot w:val="002632A2"/>
    <w:rsid w:val="00002025"/>
    <w:rsid w:val="00002155"/>
    <w:rsid w:val="00002708"/>
    <w:rsid w:val="000046DC"/>
    <w:rsid w:val="00006784"/>
    <w:rsid w:val="00006927"/>
    <w:rsid w:val="000076F5"/>
    <w:rsid w:val="0001028D"/>
    <w:rsid w:val="0001177C"/>
    <w:rsid w:val="00011AE4"/>
    <w:rsid w:val="000134E6"/>
    <w:rsid w:val="00013C34"/>
    <w:rsid w:val="000142D1"/>
    <w:rsid w:val="0001471D"/>
    <w:rsid w:val="00014B45"/>
    <w:rsid w:val="00015626"/>
    <w:rsid w:val="00016138"/>
    <w:rsid w:val="00017BC6"/>
    <w:rsid w:val="0002048D"/>
    <w:rsid w:val="00022702"/>
    <w:rsid w:val="00022BDF"/>
    <w:rsid w:val="00023F2B"/>
    <w:rsid w:val="00024A62"/>
    <w:rsid w:val="00027E6A"/>
    <w:rsid w:val="00027ECD"/>
    <w:rsid w:val="00031718"/>
    <w:rsid w:val="0003177A"/>
    <w:rsid w:val="00032B3B"/>
    <w:rsid w:val="00034289"/>
    <w:rsid w:val="00034330"/>
    <w:rsid w:val="00035F55"/>
    <w:rsid w:val="000364C0"/>
    <w:rsid w:val="00036797"/>
    <w:rsid w:val="000410D8"/>
    <w:rsid w:val="00042BB2"/>
    <w:rsid w:val="0004572F"/>
    <w:rsid w:val="00045836"/>
    <w:rsid w:val="00046F0D"/>
    <w:rsid w:val="000509CE"/>
    <w:rsid w:val="00053110"/>
    <w:rsid w:val="0005391E"/>
    <w:rsid w:val="00053954"/>
    <w:rsid w:val="000545C9"/>
    <w:rsid w:val="00054D93"/>
    <w:rsid w:val="00056F12"/>
    <w:rsid w:val="00057303"/>
    <w:rsid w:val="00057AB0"/>
    <w:rsid w:val="00057D8F"/>
    <w:rsid w:val="000609B4"/>
    <w:rsid w:val="00061268"/>
    <w:rsid w:val="000619F9"/>
    <w:rsid w:val="00063910"/>
    <w:rsid w:val="0006570C"/>
    <w:rsid w:val="00065F26"/>
    <w:rsid w:val="000661F3"/>
    <w:rsid w:val="00070703"/>
    <w:rsid w:val="00070FAC"/>
    <w:rsid w:val="00071221"/>
    <w:rsid w:val="00072371"/>
    <w:rsid w:val="0007330F"/>
    <w:rsid w:val="00073BBB"/>
    <w:rsid w:val="000753D8"/>
    <w:rsid w:val="0007624A"/>
    <w:rsid w:val="00076619"/>
    <w:rsid w:val="000767D8"/>
    <w:rsid w:val="00082852"/>
    <w:rsid w:val="00082B6F"/>
    <w:rsid w:val="00082D58"/>
    <w:rsid w:val="00082EF1"/>
    <w:rsid w:val="00083AFB"/>
    <w:rsid w:val="000849CF"/>
    <w:rsid w:val="000851C9"/>
    <w:rsid w:val="00085D89"/>
    <w:rsid w:val="00085F00"/>
    <w:rsid w:val="000870DF"/>
    <w:rsid w:val="000908CF"/>
    <w:rsid w:val="00092924"/>
    <w:rsid w:val="00092A51"/>
    <w:rsid w:val="0009328D"/>
    <w:rsid w:val="00095572"/>
    <w:rsid w:val="000958CD"/>
    <w:rsid w:val="000966C2"/>
    <w:rsid w:val="000A2608"/>
    <w:rsid w:val="000A26CD"/>
    <w:rsid w:val="000A2856"/>
    <w:rsid w:val="000A2AB2"/>
    <w:rsid w:val="000A2C7D"/>
    <w:rsid w:val="000A44EE"/>
    <w:rsid w:val="000A5981"/>
    <w:rsid w:val="000A5AAC"/>
    <w:rsid w:val="000A6AB3"/>
    <w:rsid w:val="000A7A63"/>
    <w:rsid w:val="000A7FB1"/>
    <w:rsid w:val="000B1D98"/>
    <w:rsid w:val="000B28BB"/>
    <w:rsid w:val="000B5C03"/>
    <w:rsid w:val="000B6870"/>
    <w:rsid w:val="000B6BB8"/>
    <w:rsid w:val="000B7BA4"/>
    <w:rsid w:val="000C031F"/>
    <w:rsid w:val="000C0571"/>
    <w:rsid w:val="000C1112"/>
    <w:rsid w:val="000C2419"/>
    <w:rsid w:val="000C2E13"/>
    <w:rsid w:val="000C2EC9"/>
    <w:rsid w:val="000C3B43"/>
    <w:rsid w:val="000C5B50"/>
    <w:rsid w:val="000C5CD3"/>
    <w:rsid w:val="000C6CFE"/>
    <w:rsid w:val="000C7950"/>
    <w:rsid w:val="000D0B44"/>
    <w:rsid w:val="000D0BBB"/>
    <w:rsid w:val="000D0D5B"/>
    <w:rsid w:val="000D1773"/>
    <w:rsid w:val="000D1F51"/>
    <w:rsid w:val="000D2A64"/>
    <w:rsid w:val="000D398C"/>
    <w:rsid w:val="000D3C39"/>
    <w:rsid w:val="000D605F"/>
    <w:rsid w:val="000D70A9"/>
    <w:rsid w:val="000D7F32"/>
    <w:rsid w:val="000E2052"/>
    <w:rsid w:val="000E2739"/>
    <w:rsid w:val="000E2D9D"/>
    <w:rsid w:val="000E302E"/>
    <w:rsid w:val="000E363E"/>
    <w:rsid w:val="000E5CA0"/>
    <w:rsid w:val="000E632E"/>
    <w:rsid w:val="000F0F25"/>
    <w:rsid w:val="000F129F"/>
    <w:rsid w:val="000F3899"/>
    <w:rsid w:val="000F3B58"/>
    <w:rsid w:val="000F4EE5"/>
    <w:rsid w:val="000F658C"/>
    <w:rsid w:val="000F6711"/>
    <w:rsid w:val="000F77AF"/>
    <w:rsid w:val="000F7FC6"/>
    <w:rsid w:val="00100128"/>
    <w:rsid w:val="00103676"/>
    <w:rsid w:val="00103E5D"/>
    <w:rsid w:val="001053BC"/>
    <w:rsid w:val="00106B73"/>
    <w:rsid w:val="00106D4F"/>
    <w:rsid w:val="00107A5A"/>
    <w:rsid w:val="00107D33"/>
    <w:rsid w:val="00107EAB"/>
    <w:rsid w:val="00110F94"/>
    <w:rsid w:val="001135AA"/>
    <w:rsid w:val="001138B5"/>
    <w:rsid w:val="00117B84"/>
    <w:rsid w:val="00120619"/>
    <w:rsid w:val="00120D40"/>
    <w:rsid w:val="001214EE"/>
    <w:rsid w:val="00121DF8"/>
    <w:rsid w:val="00121EFB"/>
    <w:rsid w:val="001220B5"/>
    <w:rsid w:val="001220F1"/>
    <w:rsid w:val="001226BC"/>
    <w:rsid w:val="00122714"/>
    <w:rsid w:val="00123AE4"/>
    <w:rsid w:val="0013362A"/>
    <w:rsid w:val="00135153"/>
    <w:rsid w:val="001354E0"/>
    <w:rsid w:val="00135954"/>
    <w:rsid w:val="00136E77"/>
    <w:rsid w:val="0014009D"/>
    <w:rsid w:val="0014080A"/>
    <w:rsid w:val="00140B3C"/>
    <w:rsid w:val="00141B55"/>
    <w:rsid w:val="001422B6"/>
    <w:rsid w:val="001424D7"/>
    <w:rsid w:val="001427C0"/>
    <w:rsid w:val="00143729"/>
    <w:rsid w:val="0014648C"/>
    <w:rsid w:val="001467F4"/>
    <w:rsid w:val="00147FCE"/>
    <w:rsid w:val="00151589"/>
    <w:rsid w:val="00151B0B"/>
    <w:rsid w:val="00153285"/>
    <w:rsid w:val="001544D2"/>
    <w:rsid w:val="001546BC"/>
    <w:rsid w:val="00155FD6"/>
    <w:rsid w:val="0015640C"/>
    <w:rsid w:val="00157312"/>
    <w:rsid w:val="00160356"/>
    <w:rsid w:val="0016064F"/>
    <w:rsid w:val="001614F3"/>
    <w:rsid w:val="001634CD"/>
    <w:rsid w:val="00164119"/>
    <w:rsid w:val="00164C98"/>
    <w:rsid w:val="00164EB2"/>
    <w:rsid w:val="0016626A"/>
    <w:rsid w:val="00166330"/>
    <w:rsid w:val="001676FE"/>
    <w:rsid w:val="00167C6A"/>
    <w:rsid w:val="00167F16"/>
    <w:rsid w:val="001708AD"/>
    <w:rsid w:val="001744CB"/>
    <w:rsid w:val="0017459F"/>
    <w:rsid w:val="0017553B"/>
    <w:rsid w:val="001755FE"/>
    <w:rsid w:val="00175644"/>
    <w:rsid w:val="001762E0"/>
    <w:rsid w:val="00177AC4"/>
    <w:rsid w:val="00180CDF"/>
    <w:rsid w:val="001813BE"/>
    <w:rsid w:val="0018466C"/>
    <w:rsid w:val="00185357"/>
    <w:rsid w:val="00186220"/>
    <w:rsid w:val="00187AC5"/>
    <w:rsid w:val="00187E5D"/>
    <w:rsid w:val="00190010"/>
    <w:rsid w:val="001906AA"/>
    <w:rsid w:val="00191248"/>
    <w:rsid w:val="0019191C"/>
    <w:rsid w:val="00191D70"/>
    <w:rsid w:val="001931A9"/>
    <w:rsid w:val="00193B0F"/>
    <w:rsid w:val="001A1733"/>
    <w:rsid w:val="001A1F72"/>
    <w:rsid w:val="001A31D8"/>
    <w:rsid w:val="001A324B"/>
    <w:rsid w:val="001A3DB2"/>
    <w:rsid w:val="001A3DF2"/>
    <w:rsid w:val="001A3EA8"/>
    <w:rsid w:val="001A5045"/>
    <w:rsid w:val="001A5417"/>
    <w:rsid w:val="001A572B"/>
    <w:rsid w:val="001A69D9"/>
    <w:rsid w:val="001B05E5"/>
    <w:rsid w:val="001B06BE"/>
    <w:rsid w:val="001B11AB"/>
    <w:rsid w:val="001B1A85"/>
    <w:rsid w:val="001B37EE"/>
    <w:rsid w:val="001B4032"/>
    <w:rsid w:val="001B50C3"/>
    <w:rsid w:val="001B5CA7"/>
    <w:rsid w:val="001B6495"/>
    <w:rsid w:val="001B6667"/>
    <w:rsid w:val="001B6907"/>
    <w:rsid w:val="001C03AB"/>
    <w:rsid w:val="001C05D3"/>
    <w:rsid w:val="001C1A8D"/>
    <w:rsid w:val="001C1F60"/>
    <w:rsid w:val="001C22F5"/>
    <w:rsid w:val="001C3FB7"/>
    <w:rsid w:val="001C57E5"/>
    <w:rsid w:val="001C6581"/>
    <w:rsid w:val="001C7F61"/>
    <w:rsid w:val="001D2517"/>
    <w:rsid w:val="001D3B99"/>
    <w:rsid w:val="001D3C4C"/>
    <w:rsid w:val="001D468F"/>
    <w:rsid w:val="001D5F82"/>
    <w:rsid w:val="001D6E2C"/>
    <w:rsid w:val="001E0C2C"/>
    <w:rsid w:val="001E0D58"/>
    <w:rsid w:val="001E1FBC"/>
    <w:rsid w:val="001E41A0"/>
    <w:rsid w:val="001E496E"/>
    <w:rsid w:val="001E4B1D"/>
    <w:rsid w:val="001E5802"/>
    <w:rsid w:val="001F070D"/>
    <w:rsid w:val="001F0F28"/>
    <w:rsid w:val="001F279D"/>
    <w:rsid w:val="001F444F"/>
    <w:rsid w:val="001F47FA"/>
    <w:rsid w:val="001F5545"/>
    <w:rsid w:val="001F6497"/>
    <w:rsid w:val="001F65C8"/>
    <w:rsid w:val="00200B85"/>
    <w:rsid w:val="002016D8"/>
    <w:rsid w:val="00201F16"/>
    <w:rsid w:val="002026A2"/>
    <w:rsid w:val="0020342B"/>
    <w:rsid w:val="0020395C"/>
    <w:rsid w:val="00203C63"/>
    <w:rsid w:val="0020419F"/>
    <w:rsid w:val="00204BF1"/>
    <w:rsid w:val="00204C70"/>
    <w:rsid w:val="00205877"/>
    <w:rsid w:val="00206959"/>
    <w:rsid w:val="00207795"/>
    <w:rsid w:val="00207D22"/>
    <w:rsid w:val="00211AC1"/>
    <w:rsid w:val="00212987"/>
    <w:rsid w:val="00213E22"/>
    <w:rsid w:val="00214080"/>
    <w:rsid w:val="002145D8"/>
    <w:rsid w:val="002158EE"/>
    <w:rsid w:val="002201CA"/>
    <w:rsid w:val="00221BE7"/>
    <w:rsid w:val="00222C36"/>
    <w:rsid w:val="00223E5B"/>
    <w:rsid w:val="0022455E"/>
    <w:rsid w:val="002245F2"/>
    <w:rsid w:val="00224919"/>
    <w:rsid w:val="00227DD4"/>
    <w:rsid w:val="00227DFC"/>
    <w:rsid w:val="002339E3"/>
    <w:rsid w:val="002352D8"/>
    <w:rsid w:val="002358BA"/>
    <w:rsid w:val="00236885"/>
    <w:rsid w:val="00236F4E"/>
    <w:rsid w:val="0023746E"/>
    <w:rsid w:val="0024062D"/>
    <w:rsid w:val="00240E26"/>
    <w:rsid w:val="00243687"/>
    <w:rsid w:val="00244B49"/>
    <w:rsid w:val="00245232"/>
    <w:rsid w:val="00246BAB"/>
    <w:rsid w:val="00246C16"/>
    <w:rsid w:val="00246DB3"/>
    <w:rsid w:val="0024758E"/>
    <w:rsid w:val="002505AA"/>
    <w:rsid w:val="00251673"/>
    <w:rsid w:val="00252A89"/>
    <w:rsid w:val="0025383D"/>
    <w:rsid w:val="00253E68"/>
    <w:rsid w:val="00254E01"/>
    <w:rsid w:val="002559D2"/>
    <w:rsid w:val="0025731B"/>
    <w:rsid w:val="00261A75"/>
    <w:rsid w:val="00261C16"/>
    <w:rsid w:val="0026309A"/>
    <w:rsid w:val="002632A2"/>
    <w:rsid w:val="00264833"/>
    <w:rsid w:val="00266A5F"/>
    <w:rsid w:val="00266AFA"/>
    <w:rsid w:val="002700E1"/>
    <w:rsid w:val="0027113E"/>
    <w:rsid w:val="002721C9"/>
    <w:rsid w:val="002721FC"/>
    <w:rsid w:val="00274926"/>
    <w:rsid w:val="00274F95"/>
    <w:rsid w:val="00275696"/>
    <w:rsid w:val="002807F9"/>
    <w:rsid w:val="0028083E"/>
    <w:rsid w:val="00280C44"/>
    <w:rsid w:val="00284241"/>
    <w:rsid w:val="00285D85"/>
    <w:rsid w:val="00286E98"/>
    <w:rsid w:val="00287106"/>
    <w:rsid w:val="00291420"/>
    <w:rsid w:val="00291A23"/>
    <w:rsid w:val="002932D5"/>
    <w:rsid w:val="00295573"/>
    <w:rsid w:val="002963C0"/>
    <w:rsid w:val="002A06DF"/>
    <w:rsid w:val="002A096E"/>
    <w:rsid w:val="002A2903"/>
    <w:rsid w:val="002A3E1E"/>
    <w:rsid w:val="002A3E32"/>
    <w:rsid w:val="002A4E81"/>
    <w:rsid w:val="002A5822"/>
    <w:rsid w:val="002A6713"/>
    <w:rsid w:val="002A68C2"/>
    <w:rsid w:val="002A69F1"/>
    <w:rsid w:val="002A7B29"/>
    <w:rsid w:val="002A7EB0"/>
    <w:rsid w:val="002B0184"/>
    <w:rsid w:val="002B07A9"/>
    <w:rsid w:val="002B0878"/>
    <w:rsid w:val="002B0FDA"/>
    <w:rsid w:val="002B2BAA"/>
    <w:rsid w:val="002B2CA5"/>
    <w:rsid w:val="002B4D7C"/>
    <w:rsid w:val="002B5316"/>
    <w:rsid w:val="002B557F"/>
    <w:rsid w:val="002B659A"/>
    <w:rsid w:val="002B7EDA"/>
    <w:rsid w:val="002C064A"/>
    <w:rsid w:val="002C0C40"/>
    <w:rsid w:val="002C1AEF"/>
    <w:rsid w:val="002C1EDA"/>
    <w:rsid w:val="002C2120"/>
    <w:rsid w:val="002C2534"/>
    <w:rsid w:val="002C2F35"/>
    <w:rsid w:val="002C4A02"/>
    <w:rsid w:val="002D0AFB"/>
    <w:rsid w:val="002D38E8"/>
    <w:rsid w:val="002D3EAE"/>
    <w:rsid w:val="002D47FF"/>
    <w:rsid w:val="002D6E8D"/>
    <w:rsid w:val="002E0688"/>
    <w:rsid w:val="002E0CF9"/>
    <w:rsid w:val="002E10E8"/>
    <w:rsid w:val="002E1622"/>
    <w:rsid w:val="002E2EDF"/>
    <w:rsid w:val="002E340F"/>
    <w:rsid w:val="002E4565"/>
    <w:rsid w:val="002E49F1"/>
    <w:rsid w:val="002E5688"/>
    <w:rsid w:val="002E71B3"/>
    <w:rsid w:val="002F242E"/>
    <w:rsid w:val="002F2D95"/>
    <w:rsid w:val="002F37CE"/>
    <w:rsid w:val="002F585A"/>
    <w:rsid w:val="00300C95"/>
    <w:rsid w:val="00300FC8"/>
    <w:rsid w:val="003027A4"/>
    <w:rsid w:val="00305F2D"/>
    <w:rsid w:val="00306060"/>
    <w:rsid w:val="00306593"/>
    <w:rsid w:val="00306B5F"/>
    <w:rsid w:val="003071AA"/>
    <w:rsid w:val="00313EC9"/>
    <w:rsid w:val="00315A23"/>
    <w:rsid w:val="0031737C"/>
    <w:rsid w:val="00320785"/>
    <w:rsid w:val="003213A8"/>
    <w:rsid w:val="00321AA4"/>
    <w:rsid w:val="003223F7"/>
    <w:rsid w:val="00322C20"/>
    <w:rsid w:val="00323711"/>
    <w:rsid w:val="00325E41"/>
    <w:rsid w:val="00326E51"/>
    <w:rsid w:val="0032720F"/>
    <w:rsid w:val="003276C1"/>
    <w:rsid w:val="00327DA6"/>
    <w:rsid w:val="00327DCB"/>
    <w:rsid w:val="00327F0E"/>
    <w:rsid w:val="0033010E"/>
    <w:rsid w:val="003305C6"/>
    <w:rsid w:val="00330933"/>
    <w:rsid w:val="003310A1"/>
    <w:rsid w:val="0033112C"/>
    <w:rsid w:val="00332FFF"/>
    <w:rsid w:val="003339E4"/>
    <w:rsid w:val="003345A5"/>
    <w:rsid w:val="003348F5"/>
    <w:rsid w:val="00334957"/>
    <w:rsid w:val="00334CE3"/>
    <w:rsid w:val="00335456"/>
    <w:rsid w:val="003361F0"/>
    <w:rsid w:val="00336594"/>
    <w:rsid w:val="00336B15"/>
    <w:rsid w:val="003404C9"/>
    <w:rsid w:val="00340EBD"/>
    <w:rsid w:val="00341309"/>
    <w:rsid w:val="00341504"/>
    <w:rsid w:val="003437CF"/>
    <w:rsid w:val="0034395E"/>
    <w:rsid w:val="00344519"/>
    <w:rsid w:val="0034481D"/>
    <w:rsid w:val="003451A9"/>
    <w:rsid w:val="00347470"/>
    <w:rsid w:val="003501AD"/>
    <w:rsid w:val="003509D7"/>
    <w:rsid w:val="00351642"/>
    <w:rsid w:val="003518B4"/>
    <w:rsid w:val="003526BA"/>
    <w:rsid w:val="00353582"/>
    <w:rsid w:val="00353859"/>
    <w:rsid w:val="00354A9E"/>
    <w:rsid w:val="003557EE"/>
    <w:rsid w:val="003559F6"/>
    <w:rsid w:val="003567FD"/>
    <w:rsid w:val="003568C6"/>
    <w:rsid w:val="00362244"/>
    <w:rsid w:val="00363590"/>
    <w:rsid w:val="00365CAB"/>
    <w:rsid w:val="00366314"/>
    <w:rsid w:val="0036633A"/>
    <w:rsid w:val="003676B6"/>
    <w:rsid w:val="00367DDB"/>
    <w:rsid w:val="003712F1"/>
    <w:rsid w:val="00371F03"/>
    <w:rsid w:val="003723F2"/>
    <w:rsid w:val="003728CC"/>
    <w:rsid w:val="00372DA3"/>
    <w:rsid w:val="00373ACA"/>
    <w:rsid w:val="00375090"/>
    <w:rsid w:val="00375712"/>
    <w:rsid w:val="00375F93"/>
    <w:rsid w:val="00376286"/>
    <w:rsid w:val="00376E4B"/>
    <w:rsid w:val="0038143D"/>
    <w:rsid w:val="003822D3"/>
    <w:rsid w:val="0038353C"/>
    <w:rsid w:val="003852AB"/>
    <w:rsid w:val="003854A5"/>
    <w:rsid w:val="00386200"/>
    <w:rsid w:val="00386A7C"/>
    <w:rsid w:val="00386B85"/>
    <w:rsid w:val="00390455"/>
    <w:rsid w:val="003915A2"/>
    <w:rsid w:val="00391CD9"/>
    <w:rsid w:val="003924EF"/>
    <w:rsid w:val="00393698"/>
    <w:rsid w:val="003949C3"/>
    <w:rsid w:val="0039705A"/>
    <w:rsid w:val="00397CBE"/>
    <w:rsid w:val="003A11C9"/>
    <w:rsid w:val="003A19CF"/>
    <w:rsid w:val="003A3458"/>
    <w:rsid w:val="003A45A7"/>
    <w:rsid w:val="003A5114"/>
    <w:rsid w:val="003A65E6"/>
    <w:rsid w:val="003A66DF"/>
    <w:rsid w:val="003A7859"/>
    <w:rsid w:val="003A7DFC"/>
    <w:rsid w:val="003A7F35"/>
    <w:rsid w:val="003B0832"/>
    <w:rsid w:val="003B09A0"/>
    <w:rsid w:val="003B115C"/>
    <w:rsid w:val="003B22D1"/>
    <w:rsid w:val="003B2667"/>
    <w:rsid w:val="003B3773"/>
    <w:rsid w:val="003B3CE1"/>
    <w:rsid w:val="003B3E6A"/>
    <w:rsid w:val="003B4BB5"/>
    <w:rsid w:val="003B5A25"/>
    <w:rsid w:val="003B68A1"/>
    <w:rsid w:val="003C07E9"/>
    <w:rsid w:val="003C087A"/>
    <w:rsid w:val="003C0B9F"/>
    <w:rsid w:val="003C1A2D"/>
    <w:rsid w:val="003C1D6E"/>
    <w:rsid w:val="003C2918"/>
    <w:rsid w:val="003C2A63"/>
    <w:rsid w:val="003C3792"/>
    <w:rsid w:val="003C3B7C"/>
    <w:rsid w:val="003C45E0"/>
    <w:rsid w:val="003C5934"/>
    <w:rsid w:val="003C5F3D"/>
    <w:rsid w:val="003C7355"/>
    <w:rsid w:val="003D075A"/>
    <w:rsid w:val="003D18C2"/>
    <w:rsid w:val="003D1A97"/>
    <w:rsid w:val="003D1E13"/>
    <w:rsid w:val="003D24E5"/>
    <w:rsid w:val="003D25CC"/>
    <w:rsid w:val="003D2DC8"/>
    <w:rsid w:val="003D3B28"/>
    <w:rsid w:val="003D584B"/>
    <w:rsid w:val="003D6890"/>
    <w:rsid w:val="003D716A"/>
    <w:rsid w:val="003D759C"/>
    <w:rsid w:val="003E03A8"/>
    <w:rsid w:val="003E15C0"/>
    <w:rsid w:val="003E2147"/>
    <w:rsid w:val="003E2DCE"/>
    <w:rsid w:val="003E645B"/>
    <w:rsid w:val="003E79E3"/>
    <w:rsid w:val="003E7D37"/>
    <w:rsid w:val="003F031F"/>
    <w:rsid w:val="003F075F"/>
    <w:rsid w:val="003F3773"/>
    <w:rsid w:val="003F4B27"/>
    <w:rsid w:val="003F5300"/>
    <w:rsid w:val="003F77EF"/>
    <w:rsid w:val="004002F0"/>
    <w:rsid w:val="00402382"/>
    <w:rsid w:val="004024EF"/>
    <w:rsid w:val="004049F2"/>
    <w:rsid w:val="00406B80"/>
    <w:rsid w:val="00410049"/>
    <w:rsid w:val="00410289"/>
    <w:rsid w:val="00411594"/>
    <w:rsid w:val="00411B79"/>
    <w:rsid w:val="0041263D"/>
    <w:rsid w:val="004127E4"/>
    <w:rsid w:val="00414A8E"/>
    <w:rsid w:val="00414E1A"/>
    <w:rsid w:val="0041536C"/>
    <w:rsid w:val="0041587E"/>
    <w:rsid w:val="00415C88"/>
    <w:rsid w:val="00416BAD"/>
    <w:rsid w:val="00421154"/>
    <w:rsid w:val="0042297E"/>
    <w:rsid w:val="0042307C"/>
    <w:rsid w:val="004240AC"/>
    <w:rsid w:val="00424633"/>
    <w:rsid w:val="004251D2"/>
    <w:rsid w:val="00425BFA"/>
    <w:rsid w:val="0042695C"/>
    <w:rsid w:val="00427045"/>
    <w:rsid w:val="004279B7"/>
    <w:rsid w:val="00431421"/>
    <w:rsid w:val="00433323"/>
    <w:rsid w:val="00433AB2"/>
    <w:rsid w:val="004350E0"/>
    <w:rsid w:val="00435862"/>
    <w:rsid w:val="00436CA0"/>
    <w:rsid w:val="00441775"/>
    <w:rsid w:val="00441DA2"/>
    <w:rsid w:val="00442249"/>
    <w:rsid w:val="004435F5"/>
    <w:rsid w:val="00443C42"/>
    <w:rsid w:val="00446671"/>
    <w:rsid w:val="00446760"/>
    <w:rsid w:val="00446DE9"/>
    <w:rsid w:val="00450A59"/>
    <w:rsid w:val="004514A6"/>
    <w:rsid w:val="00455138"/>
    <w:rsid w:val="004556AB"/>
    <w:rsid w:val="004559A3"/>
    <w:rsid w:val="004615E8"/>
    <w:rsid w:val="00461FF3"/>
    <w:rsid w:val="00462255"/>
    <w:rsid w:val="0046584D"/>
    <w:rsid w:val="00470084"/>
    <w:rsid w:val="00470B49"/>
    <w:rsid w:val="00471CAD"/>
    <w:rsid w:val="00471F1F"/>
    <w:rsid w:val="00472EB1"/>
    <w:rsid w:val="00473AC9"/>
    <w:rsid w:val="00474866"/>
    <w:rsid w:val="00475066"/>
    <w:rsid w:val="0047590A"/>
    <w:rsid w:val="00475D96"/>
    <w:rsid w:val="00476592"/>
    <w:rsid w:val="0047666C"/>
    <w:rsid w:val="00480BC4"/>
    <w:rsid w:val="0048205D"/>
    <w:rsid w:val="004833AD"/>
    <w:rsid w:val="0048346B"/>
    <w:rsid w:val="00483C3C"/>
    <w:rsid w:val="00483C85"/>
    <w:rsid w:val="0048432A"/>
    <w:rsid w:val="004865CE"/>
    <w:rsid w:val="00487BEB"/>
    <w:rsid w:val="00490BE0"/>
    <w:rsid w:val="004912CA"/>
    <w:rsid w:val="00493094"/>
    <w:rsid w:val="00493F5B"/>
    <w:rsid w:val="004941D0"/>
    <w:rsid w:val="00495609"/>
    <w:rsid w:val="00496DA0"/>
    <w:rsid w:val="00497F46"/>
    <w:rsid w:val="004A0B82"/>
    <w:rsid w:val="004A1367"/>
    <w:rsid w:val="004A2A61"/>
    <w:rsid w:val="004A352D"/>
    <w:rsid w:val="004A3962"/>
    <w:rsid w:val="004A3DF0"/>
    <w:rsid w:val="004A517F"/>
    <w:rsid w:val="004A56EB"/>
    <w:rsid w:val="004B05BA"/>
    <w:rsid w:val="004B24C4"/>
    <w:rsid w:val="004B27FC"/>
    <w:rsid w:val="004B2962"/>
    <w:rsid w:val="004B3904"/>
    <w:rsid w:val="004B3A32"/>
    <w:rsid w:val="004B5460"/>
    <w:rsid w:val="004B6B95"/>
    <w:rsid w:val="004C0336"/>
    <w:rsid w:val="004C0506"/>
    <w:rsid w:val="004C16CD"/>
    <w:rsid w:val="004C1D69"/>
    <w:rsid w:val="004C3CEC"/>
    <w:rsid w:val="004C3FC9"/>
    <w:rsid w:val="004C4AAD"/>
    <w:rsid w:val="004C7039"/>
    <w:rsid w:val="004D0682"/>
    <w:rsid w:val="004D08BC"/>
    <w:rsid w:val="004D1FDD"/>
    <w:rsid w:val="004D205F"/>
    <w:rsid w:val="004D4208"/>
    <w:rsid w:val="004D4B34"/>
    <w:rsid w:val="004D5394"/>
    <w:rsid w:val="004D60D6"/>
    <w:rsid w:val="004D649B"/>
    <w:rsid w:val="004D67A6"/>
    <w:rsid w:val="004D6CDB"/>
    <w:rsid w:val="004D7A18"/>
    <w:rsid w:val="004E07E5"/>
    <w:rsid w:val="004E0DD6"/>
    <w:rsid w:val="004E1845"/>
    <w:rsid w:val="004E2A73"/>
    <w:rsid w:val="004E34E4"/>
    <w:rsid w:val="004E3B64"/>
    <w:rsid w:val="004E4311"/>
    <w:rsid w:val="004E4A72"/>
    <w:rsid w:val="004E64EA"/>
    <w:rsid w:val="004E732E"/>
    <w:rsid w:val="004E752B"/>
    <w:rsid w:val="004F2680"/>
    <w:rsid w:val="004F53AF"/>
    <w:rsid w:val="004F6F0E"/>
    <w:rsid w:val="004F764F"/>
    <w:rsid w:val="00500FB3"/>
    <w:rsid w:val="00502457"/>
    <w:rsid w:val="00502AA9"/>
    <w:rsid w:val="00502CDC"/>
    <w:rsid w:val="00505BE4"/>
    <w:rsid w:val="00506A7C"/>
    <w:rsid w:val="005072C8"/>
    <w:rsid w:val="0050740A"/>
    <w:rsid w:val="005077CE"/>
    <w:rsid w:val="00507FF3"/>
    <w:rsid w:val="00511003"/>
    <w:rsid w:val="00512B8E"/>
    <w:rsid w:val="00514AB8"/>
    <w:rsid w:val="00514ADB"/>
    <w:rsid w:val="00517673"/>
    <w:rsid w:val="00517730"/>
    <w:rsid w:val="005177C8"/>
    <w:rsid w:val="00520FF4"/>
    <w:rsid w:val="00522C9A"/>
    <w:rsid w:val="00522E88"/>
    <w:rsid w:val="005254E1"/>
    <w:rsid w:val="00525938"/>
    <w:rsid w:val="00525B22"/>
    <w:rsid w:val="00525D84"/>
    <w:rsid w:val="0053045E"/>
    <w:rsid w:val="0053106F"/>
    <w:rsid w:val="00531F7F"/>
    <w:rsid w:val="005321FE"/>
    <w:rsid w:val="00533D1A"/>
    <w:rsid w:val="00533E9B"/>
    <w:rsid w:val="00534975"/>
    <w:rsid w:val="00535E4E"/>
    <w:rsid w:val="00537205"/>
    <w:rsid w:val="005438DE"/>
    <w:rsid w:val="00543C73"/>
    <w:rsid w:val="005446F6"/>
    <w:rsid w:val="00550BFC"/>
    <w:rsid w:val="00551E94"/>
    <w:rsid w:val="00551FE8"/>
    <w:rsid w:val="00552236"/>
    <w:rsid w:val="005524C4"/>
    <w:rsid w:val="00554215"/>
    <w:rsid w:val="00555961"/>
    <w:rsid w:val="00555F03"/>
    <w:rsid w:val="0055648C"/>
    <w:rsid w:val="005574E6"/>
    <w:rsid w:val="0055757F"/>
    <w:rsid w:val="005603FA"/>
    <w:rsid w:val="00560479"/>
    <w:rsid w:val="00560E40"/>
    <w:rsid w:val="0056191B"/>
    <w:rsid w:val="00562152"/>
    <w:rsid w:val="005622FC"/>
    <w:rsid w:val="0056312B"/>
    <w:rsid w:val="0056350C"/>
    <w:rsid w:val="00563D19"/>
    <w:rsid w:val="00565076"/>
    <w:rsid w:val="00566090"/>
    <w:rsid w:val="00566711"/>
    <w:rsid w:val="005667FA"/>
    <w:rsid w:val="005679DD"/>
    <w:rsid w:val="00572F8D"/>
    <w:rsid w:val="0057352E"/>
    <w:rsid w:val="0057476B"/>
    <w:rsid w:val="00574B90"/>
    <w:rsid w:val="00574E57"/>
    <w:rsid w:val="00575A9F"/>
    <w:rsid w:val="00576920"/>
    <w:rsid w:val="00577137"/>
    <w:rsid w:val="005776B7"/>
    <w:rsid w:val="00577EB8"/>
    <w:rsid w:val="00581BC7"/>
    <w:rsid w:val="00582807"/>
    <w:rsid w:val="005831CA"/>
    <w:rsid w:val="005846DE"/>
    <w:rsid w:val="00585377"/>
    <w:rsid w:val="00585AE0"/>
    <w:rsid w:val="00585EA4"/>
    <w:rsid w:val="00590309"/>
    <w:rsid w:val="005903C6"/>
    <w:rsid w:val="00590703"/>
    <w:rsid w:val="00590B1D"/>
    <w:rsid w:val="005931C4"/>
    <w:rsid w:val="005933A0"/>
    <w:rsid w:val="00593D98"/>
    <w:rsid w:val="005978C9"/>
    <w:rsid w:val="005A022A"/>
    <w:rsid w:val="005A24B6"/>
    <w:rsid w:val="005A5150"/>
    <w:rsid w:val="005A62F5"/>
    <w:rsid w:val="005A6CBA"/>
    <w:rsid w:val="005A7B8F"/>
    <w:rsid w:val="005B00B0"/>
    <w:rsid w:val="005B1606"/>
    <w:rsid w:val="005B1A9B"/>
    <w:rsid w:val="005B3290"/>
    <w:rsid w:val="005B35DA"/>
    <w:rsid w:val="005B3B93"/>
    <w:rsid w:val="005B509E"/>
    <w:rsid w:val="005B57E4"/>
    <w:rsid w:val="005B719E"/>
    <w:rsid w:val="005B7FBB"/>
    <w:rsid w:val="005C0006"/>
    <w:rsid w:val="005C00D1"/>
    <w:rsid w:val="005C162A"/>
    <w:rsid w:val="005C1A78"/>
    <w:rsid w:val="005C2088"/>
    <w:rsid w:val="005C23DC"/>
    <w:rsid w:val="005C30EC"/>
    <w:rsid w:val="005C333F"/>
    <w:rsid w:val="005C34EA"/>
    <w:rsid w:val="005C4EED"/>
    <w:rsid w:val="005C5C04"/>
    <w:rsid w:val="005C6314"/>
    <w:rsid w:val="005C6C48"/>
    <w:rsid w:val="005C6DEF"/>
    <w:rsid w:val="005D07B2"/>
    <w:rsid w:val="005D0FAE"/>
    <w:rsid w:val="005D1666"/>
    <w:rsid w:val="005D272B"/>
    <w:rsid w:val="005D289A"/>
    <w:rsid w:val="005D323D"/>
    <w:rsid w:val="005D3587"/>
    <w:rsid w:val="005D50FA"/>
    <w:rsid w:val="005D7B3D"/>
    <w:rsid w:val="005E0FCC"/>
    <w:rsid w:val="005E1061"/>
    <w:rsid w:val="005E1716"/>
    <w:rsid w:val="005E1971"/>
    <w:rsid w:val="005E1D03"/>
    <w:rsid w:val="005E27A1"/>
    <w:rsid w:val="005E320B"/>
    <w:rsid w:val="005E4D36"/>
    <w:rsid w:val="005E7418"/>
    <w:rsid w:val="005F22A5"/>
    <w:rsid w:val="005F2C4E"/>
    <w:rsid w:val="005F4170"/>
    <w:rsid w:val="005F446E"/>
    <w:rsid w:val="005F48AA"/>
    <w:rsid w:val="005F4EDF"/>
    <w:rsid w:val="005F5145"/>
    <w:rsid w:val="005F6074"/>
    <w:rsid w:val="005F76ED"/>
    <w:rsid w:val="00600FA4"/>
    <w:rsid w:val="0060128E"/>
    <w:rsid w:val="00601ABC"/>
    <w:rsid w:val="006031ED"/>
    <w:rsid w:val="006039D0"/>
    <w:rsid w:val="006042CE"/>
    <w:rsid w:val="006049D0"/>
    <w:rsid w:val="00604D23"/>
    <w:rsid w:val="006051B4"/>
    <w:rsid w:val="00606669"/>
    <w:rsid w:val="00610688"/>
    <w:rsid w:val="006112FA"/>
    <w:rsid w:val="00611310"/>
    <w:rsid w:val="006113BD"/>
    <w:rsid w:val="006129B2"/>
    <w:rsid w:val="00613157"/>
    <w:rsid w:val="00613F91"/>
    <w:rsid w:val="006156B4"/>
    <w:rsid w:val="00615745"/>
    <w:rsid w:val="006210D0"/>
    <w:rsid w:val="00621A51"/>
    <w:rsid w:val="00621FF0"/>
    <w:rsid w:val="006222CF"/>
    <w:rsid w:val="00622B0F"/>
    <w:rsid w:val="00623262"/>
    <w:rsid w:val="0062535F"/>
    <w:rsid w:val="00626C5B"/>
    <w:rsid w:val="00626DD4"/>
    <w:rsid w:val="00630254"/>
    <w:rsid w:val="006322B1"/>
    <w:rsid w:val="006348F1"/>
    <w:rsid w:val="00635116"/>
    <w:rsid w:val="006366B4"/>
    <w:rsid w:val="00636793"/>
    <w:rsid w:val="006369A3"/>
    <w:rsid w:val="00636F02"/>
    <w:rsid w:val="00637E20"/>
    <w:rsid w:val="006409A6"/>
    <w:rsid w:val="00641A8F"/>
    <w:rsid w:val="00642988"/>
    <w:rsid w:val="006446B6"/>
    <w:rsid w:val="006446FD"/>
    <w:rsid w:val="00644FC4"/>
    <w:rsid w:val="006500E8"/>
    <w:rsid w:val="00650640"/>
    <w:rsid w:val="00651215"/>
    <w:rsid w:val="00651C87"/>
    <w:rsid w:val="0065255C"/>
    <w:rsid w:val="00652602"/>
    <w:rsid w:val="006531B4"/>
    <w:rsid w:val="00654D89"/>
    <w:rsid w:val="00654E11"/>
    <w:rsid w:val="00654F78"/>
    <w:rsid w:val="00656E18"/>
    <w:rsid w:val="00657501"/>
    <w:rsid w:val="006601B4"/>
    <w:rsid w:val="006621E1"/>
    <w:rsid w:val="00662320"/>
    <w:rsid w:val="0066449C"/>
    <w:rsid w:val="00665AFD"/>
    <w:rsid w:val="00665F2C"/>
    <w:rsid w:val="00666847"/>
    <w:rsid w:val="00666CD2"/>
    <w:rsid w:val="00666D41"/>
    <w:rsid w:val="00672740"/>
    <w:rsid w:val="006737DB"/>
    <w:rsid w:val="00673F9A"/>
    <w:rsid w:val="0067552B"/>
    <w:rsid w:val="00675FC9"/>
    <w:rsid w:val="006761BA"/>
    <w:rsid w:val="00680036"/>
    <w:rsid w:val="00680163"/>
    <w:rsid w:val="00680363"/>
    <w:rsid w:val="0068063F"/>
    <w:rsid w:val="006826BF"/>
    <w:rsid w:val="00682C44"/>
    <w:rsid w:val="00683841"/>
    <w:rsid w:val="006841A2"/>
    <w:rsid w:val="0068693F"/>
    <w:rsid w:val="006869E4"/>
    <w:rsid w:val="0068707B"/>
    <w:rsid w:val="00690F7D"/>
    <w:rsid w:val="00694E60"/>
    <w:rsid w:val="00696434"/>
    <w:rsid w:val="006966FD"/>
    <w:rsid w:val="00697768"/>
    <w:rsid w:val="006A56E0"/>
    <w:rsid w:val="006A5A94"/>
    <w:rsid w:val="006A6555"/>
    <w:rsid w:val="006A725F"/>
    <w:rsid w:val="006B0D4C"/>
    <w:rsid w:val="006B1809"/>
    <w:rsid w:val="006B1A9B"/>
    <w:rsid w:val="006B2492"/>
    <w:rsid w:val="006B250A"/>
    <w:rsid w:val="006B3324"/>
    <w:rsid w:val="006B3D52"/>
    <w:rsid w:val="006B45A0"/>
    <w:rsid w:val="006B5D8D"/>
    <w:rsid w:val="006B5F56"/>
    <w:rsid w:val="006B7D7E"/>
    <w:rsid w:val="006C18AA"/>
    <w:rsid w:val="006C18F8"/>
    <w:rsid w:val="006C2A3E"/>
    <w:rsid w:val="006C2F9C"/>
    <w:rsid w:val="006C340A"/>
    <w:rsid w:val="006C35D8"/>
    <w:rsid w:val="006C7659"/>
    <w:rsid w:val="006D0190"/>
    <w:rsid w:val="006D039A"/>
    <w:rsid w:val="006D13D0"/>
    <w:rsid w:val="006D1CF5"/>
    <w:rsid w:val="006D36BF"/>
    <w:rsid w:val="006D3D3C"/>
    <w:rsid w:val="006D453E"/>
    <w:rsid w:val="006D6A1D"/>
    <w:rsid w:val="006D7477"/>
    <w:rsid w:val="006D772D"/>
    <w:rsid w:val="006E0D73"/>
    <w:rsid w:val="006E1A44"/>
    <w:rsid w:val="006E2702"/>
    <w:rsid w:val="006E272A"/>
    <w:rsid w:val="006E30EA"/>
    <w:rsid w:val="006E32B1"/>
    <w:rsid w:val="006E3F3C"/>
    <w:rsid w:val="006E49AB"/>
    <w:rsid w:val="006E6BEC"/>
    <w:rsid w:val="006E6C6A"/>
    <w:rsid w:val="006E72B8"/>
    <w:rsid w:val="006F1073"/>
    <w:rsid w:val="006F3639"/>
    <w:rsid w:val="006F4584"/>
    <w:rsid w:val="006F49E7"/>
    <w:rsid w:val="006F6642"/>
    <w:rsid w:val="006F69AF"/>
    <w:rsid w:val="006F6B2E"/>
    <w:rsid w:val="006F7BFA"/>
    <w:rsid w:val="00700518"/>
    <w:rsid w:val="007014A2"/>
    <w:rsid w:val="0071014D"/>
    <w:rsid w:val="00711441"/>
    <w:rsid w:val="00711ED1"/>
    <w:rsid w:val="00712F4C"/>
    <w:rsid w:val="00714A1B"/>
    <w:rsid w:val="0071576B"/>
    <w:rsid w:val="0071585F"/>
    <w:rsid w:val="00722ED1"/>
    <w:rsid w:val="0072330B"/>
    <w:rsid w:val="00724489"/>
    <w:rsid w:val="00724B0F"/>
    <w:rsid w:val="00725187"/>
    <w:rsid w:val="0073010A"/>
    <w:rsid w:val="007305F0"/>
    <w:rsid w:val="00730AF4"/>
    <w:rsid w:val="00730FD9"/>
    <w:rsid w:val="00731FA7"/>
    <w:rsid w:val="00733B49"/>
    <w:rsid w:val="00733CCB"/>
    <w:rsid w:val="00734193"/>
    <w:rsid w:val="00734590"/>
    <w:rsid w:val="00734B54"/>
    <w:rsid w:val="00741975"/>
    <w:rsid w:val="00743731"/>
    <w:rsid w:val="00745002"/>
    <w:rsid w:val="0074512A"/>
    <w:rsid w:val="0074615B"/>
    <w:rsid w:val="0074783F"/>
    <w:rsid w:val="0074784C"/>
    <w:rsid w:val="0075355D"/>
    <w:rsid w:val="0075477A"/>
    <w:rsid w:val="007568F9"/>
    <w:rsid w:val="00757F92"/>
    <w:rsid w:val="00760572"/>
    <w:rsid w:val="0076170A"/>
    <w:rsid w:val="007638C6"/>
    <w:rsid w:val="00763C73"/>
    <w:rsid w:val="007640AE"/>
    <w:rsid w:val="00764B75"/>
    <w:rsid w:val="00766933"/>
    <w:rsid w:val="00770474"/>
    <w:rsid w:val="007704D5"/>
    <w:rsid w:val="007708AE"/>
    <w:rsid w:val="00771DA4"/>
    <w:rsid w:val="007738D7"/>
    <w:rsid w:val="00773B00"/>
    <w:rsid w:val="00773F59"/>
    <w:rsid w:val="007741A7"/>
    <w:rsid w:val="007742D3"/>
    <w:rsid w:val="007747F1"/>
    <w:rsid w:val="00774FA2"/>
    <w:rsid w:val="00775CD2"/>
    <w:rsid w:val="007802D1"/>
    <w:rsid w:val="007808A7"/>
    <w:rsid w:val="0078125B"/>
    <w:rsid w:val="00781BF9"/>
    <w:rsid w:val="00782E82"/>
    <w:rsid w:val="00783476"/>
    <w:rsid w:val="0078401F"/>
    <w:rsid w:val="00785166"/>
    <w:rsid w:val="007859D6"/>
    <w:rsid w:val="00786661"/>
    <w:rsid w:val="00786CC8"/>
    <w:rsid w:val="00787689"/>
    <w:rsid w:val="007908F5"/>
    <w:rsid w:val="007919CB"/>
    <w:rsid w:val="007927C5"/>
    <w:rsid w:val="00792D0E"/>
    <w:rsid w:val="00793771"/>
    <w:rsid w:val="00796333"/>
    <w:rsid w:val="00797188"/>
    <w:rsid w:val="007A00AE"/>
    <w:rsid w:val="007A134D"/>
    <w:rsid w:val="007A2005"/>
    <w:rsid w:val="007A2080"/>
    <w:rsid w:val="007A307F"/>
    <w:rsid w:val="007A38FF"/>
    <w:rsid w:val="007A517C"/>
    <w:rsid w:val="007A5692"/>
    <w:rsid w:val="007A78A8"/>
    <w:rsid w:val="007B02EC"/>
    <w:rsid w:val="007B0EC6"/>
    <w:rsid w:val="007B1CAE"/>
    <w:rsid w:val="007B29EC"/>
    <w:rsid w:val="007B37D4"/>
    <w:rsid w:val="007B383D"/>
    <w:rsid w:val="007B4260"/>
    <w:rsid w:val="007B4542"/>
    <w:rsid w:val="007B4F8D"/>
    <w:rsid w:val="007B64E4"/>
    <w:rsid w:val="007B67C5"/>
    <w:rsid w:val="007BCCB8"/>
    <w:rsid w:val="007C096E"/>
    <w:rsid w:val="007C0F1D"/>
    <w:rsid w:val="007C1310"/>
    <w:rsid w:val="007C2985"/>
    <w:rsid w:val="007C4408"/>
    <w:rsid w:val="007C4685"/>
    <w:rsid w:val="007C4845"/>
    <w:rsid w:val="007C4FC1"/>
    <w:rsid w:val="007C61D2"/>
    <w:rsid w:val="007C667C"/>
    <w:rsid w:val="007C6DEE"/>
    <w:rsid w:val="007C74F6"/>
    <w:rsid w:val="007C7A9B"/>
    <w:rsid w:val="007D02AE"/>
    <w:rsid w:val="007D11BD"/>
    <w:rsid w:val="007D1E7E"/>
    <w:rsid w:val="007D29BA"/>
    <w:rsid w:val="007D4542"/>
    <w:rsid w:val="007D4EB8"/>
    <w:rsid w:val="007D5354"/>
    <w:rsid w:val="007D5628"/>
    <w:rsid w:val="007D67B4"/>
    <w:rsid w:val="007E0E73"/>
    <w:rsid w:val="007E2849"/>
    <w:rsid w:val="007E320C"/>
    <w:rsid w:val="007E3371"/>
    <w:rsid w:val="007E3925"/>
    <w:rsid w:val="007E6DE7"/>
    <w:rsid w:val="007E784C"/>
    <w:rsid w:val="007F08D8"/>
    <w:rsid w:val="007F0E0B"/>
    <w:rsid w:val="007F287E"/>
    <w:rsid w:val="007F2D7B"/>
    <w:rsid w:val="007F3D8C"/>
    <w:rsid w:val="007F50CD"/>
    <w:rsid w:val="007F53F5"/>
    <w:rsid w:val="007F65BC"/>
    <w:rsid w:val="007F65F2"/>
    <w:rsid w:val="00800A12"/>
    <w:rsid w:val="008015F5"/>
    <w:rsid w:val="0080279D"/>
    <w:rsid w:val="008030CD"/>
    <w:rsid w:val="008034E7"/>
    <w:rsid w:val="008041C0"/>
    <w:rsid w:val="00804E26"/>
    <w:rsid w:val="00806E4C"/>
    <w:rsid w:val="008073F0"/>
    <w:rsid w:val="00807A81"/>
    <w:rsid w:val="0081126B"/>
    <w:rsid w:val="00811641"/>
    <w:rsid w:val="00811EC9"/>
    <w:rsid w:val="0081272D"/>
    <w:rsid w:val="00812F97"/>
    <w:rsid w:val="00813299"/>
    <w:rsid w:val="00813AA1"/>
    <w:rsid w:val="00814558"/>
    <w:rsid w:val="0081477B"/>
    <w:rsid w:val="00814CAE"/>
    <w:rsid w:val="00815609"/>
    <w:rsid w:val="00815871"/>
    <w:rsid w:val="00815FDC"/>
    <w:rsid w:val="00816CA4"/>
    <w:rsid w:val="008218FB"/>
    <w:rsid w:val="0082215A"/>
    <w:rsid w:val="0082351F"/>
    <w:rsid w:val="00825DF9"/>
    <w:rsid w:val="00826036"/>
    <w:rsid w:val="00827904"/>
    <w:rsid w:val="00830188"/>
    <w:rsid w:val="008301A5"/>
    <w:rsid w:val="00831B83"/>
    <w:rsid w:val="00832338"/>
    <w:rsid w:val="00832B2C"/>
    <w:rsid w:val="0083356F"/>
    <w:rsid w:val="00834780"/>
    <w:rsid w:val="00836B34"/>
    <w:rsid w:val="008401D3"/>
    <w:rsid w:val="0084031D"/>
    <w:rsid w:val="00840944"/>
    <w:rsid w:val="00840BC0"/>
    <w:rsid w:val="00840D9E"/>
    <w:rsid w:val="0084193E"/>
    <w:rsid w:val="00842A13"/>
    <w:rsid w:val="00845614"/>
    <w:rsid w:val="00851BE0"/>
    <w:rsid w:val="00852D57"/>
    <w:rsid w:val="00852DA7"/>
    <w:rsid w:val="00852E06"/>
    <w:rsid w:val="008548E3"/>
    <w:rsid w:val="00855BFB"/>
    <w:rsid w:val="00855DAA"/>
    <w:rsid w:val="008562C7"/>
    <w:rsid w:val="00860647"/>
    <w:rsid w:val="008621A8"/>
    <w:rsid w:val="00863133"/>
    <w:rsid w:val="00863367"/>
    <w:rsid w:val="00863974"/>
    <w:rsid w:val="00863E93"/>
    <w:rsid w:val="00865215"/>
    <w:rsid w:val="008653A2"/>
    <w:rsid w:val="00865A21"/>
    <w:rsid w:val="00866048"/>
    <w:rsid w:val="008665BC"/>
    <w:rsid w:val="0087170F"/>
    <w:rsid w:val="00871A4A"/>
    <w:rsid w:val="00871BB2"/>
    <w:rsid w:val="00872170"/>
    <w:rsid w:val="008722D9"/>
    <w:rsid w:val="00872C99"/>
    <w:rsid w:val="00872EF5"/>
    <w:rsid w:val="00873006"/>
    <w:rsid w:val="00874EC8"/>
    <w:rsid w:val="00875E72"/>
    <w:rsid w:val="00881E3E"/>
    <w:rsid w:val="0088316B"/>
    <w:rsid w:val="00883FC7"/>
    <w:rsid w:val="0088593A"/>
    <w:rsid w:val="00885ADA"/>
    <w:rsid w:val="00887014"/>
    <w:rsid w:val="00887144"/>
    <w:rsid w:val="008879F7"/>
    <w:rsid w:val="00891DFA"/>
    <w:rsid w:val="008921CE"/>
    <w:rsid w:val="00893BE0"/>
    <w:rsid w:val="00896D9B"/>
    <w:rsid w:val="008A07BB"/>
    <w:rsid w:val="008A118B"/>
    <w:rsid w:val="008A5509"/>
    <w:rsid w:val="008A55CB"/>
    <w:rsid w:val="008B0268"/>
    <w:rsid w:val="008B121E"/>
    <w:rsid w:val="008B1CFA"/>
    <w:rsid w:val="008B1F0B"/>
    <w:rsid w:val="008B20F6"/>
    <w:rsid w:val="008B2227"/>
    <w:rsid w:val="008B2E20"/>
    <w:rsid w:val="008B3046"/>
    <w:rsid w:val="008B3A9D"/>
    <w:rsid w:val="008B401B"/>
    <w:rsid w:val="008B60E0"/>
    <w:rsid w:val="008B698E"/>
    <w:rsid w:val="008C0CAD"/>
    <w:rsid w:val="008C174E"/>
    <w:rsid w:val="008C1DCD"/>
    <w:rsid w:val="008C2747"/>
    <w:rsid w:val="008C4C3C"/>
    <w:rsid w:val="008C5292"/>
    <w:rsid w:val="008C612B"/>
    <w:rsid w:val="008C666A"/>
    <w:rsid w:val="008C6DA8"/>
    <w:rsid w:val="008C7E1C"/>
    <w:rsid w:val="008C7E2D"/>
    <w:rsid w:val="008D0936"/>
    <w:rsid w:val="008D3248"/>
    <w:rsid w:val="008D349E"/>
    <w:rsid w:val="008D511E"/>
    <w:rsid w:val="008D67A4"/>
    <w:rsid w:val="008D69D7"/>
    <w:rsid w:val="008E1F6D"/>
    <w:rsid w:val="008E2E6A"/>
    <w:rsid w:val="008E4C46"/>
    <w:rsid w:val="008E5135"/>
    <w:rsid w:val="008F0C41"/>
    <w:rsid w:val="008F0D8F"/>
    <w:rsid w:val="008F101D"/>
    <w:rsid w:val="008F1335"/>
    <w:rsid w:val="008F1F86"/>
    <w:rsid w:val="008F3DA4"/>
    <w:rsid w:val="008F5176"/>
    <w:rsid w:val="008F55B4"/>
    <w:rsid w:val="008F55E7"/>
    <w:rsid w:val="008F578B"/>
    <w:rsid w:val="008F5818"/>
    <w:rsid w:val="008F5A22"/>
    <w:rsid w:val="00900D4C"/>
    <w:rsid w:val="009022D6"/>
    <w:rsid w:val="00902BA8"/>
    <w:rsid w:val="00905735"/>
    <w:rsid w:val="00906D6C"/>
    <w:rsid w:val="00911003"/>
    <w:rsid w:val="00912E2D"/>
    <w:rsid w:val="00913BD2"/>
    <w:rsid w:val="00914016"/>
    <w:rsid w:val="0091431F"/>
    <w:rsid w:val="00914585"/>
    <w:rsid w:val="0091679A"/>
    <w:rsid w:val="00916B81"/>
    <w:rsid w:val="0091767C"/>
    <w:rsid w:val="009209B3"/>
    <w:rsid w:val="009211CB"/>
    <w:rsid w:val="00924418"/>
    <w:rsid w:val="00925227"/>
    <w:rsid w:val="009255A4"/>
    <w:rsid w:val="009256C2"/>
    <w:rsid w:val="00925A7E"/>
    <w:rsid w:val="009265D9"/>
    <w:rsid w:val="00927B63"/>
    <w:rsid w:val="009308AF"/>
    <w:rsid w:val="0093196E"/>
    <w:rsid w:val="0093236B"/>
    <w:rsid w:val="00932459"/>
    <w:rsid w:val="009324CD"/>
    <w:rsid w:val="0093262C"/>
    <w:rsid w:val="0093381D"/>
    <w:rsid w:val="00934974"/>
    <w:rsid w:val="00934B20"/>
    <w:rsid w:val="009353C2"/>
    <w:rsid w:val="00935804"/>
    <w:rsid w:val="009374EA"/>
    <w:rsid w:val="00940377"/>
    <w:rsid w:val="0094083E"/>
    <w:rsid w:val="009416D3"/>
    <w:rsid w:val="00941CE9"/>
    <w:rsid w:val="009421C1"/>
    <w:rsid w:val="00942833"/>
    <w:rsid w:val="00944232"/>
    <w:rsid w:val="009450C7"/>
    <w:rsid w:val="00945661"/>
    <w:rsid w:val="0094655B"/>
    <w:rsid w:val="009475A7"/>
    <w:rsid w:val="00947862"/>
    <w:rsid w:val="00950089"/>
    <w:rsid w:val="00950AA5"/>
    <w:rsid w:val="00950EA4"/>
    <w:rsid w:val="009510B7"/>
    <w:rsid w:val="00951187"/>
    <w:rsid w:val="00953534"/>
    <w:rsid w:val="009543FB"/>
    <w:rsid w:val="00955908"/>
    <w:rsid w:val="00955C51"/>
    <w:rsid w:val="00955FCC"/>
    <w:rsid w:val="0095640D"/>
    <w:rsid w:val="009568C5"/>
    <w:rsid w:val="0095756B"/>
    <w:rsid w:val="00961067"/>
    <w:rsid w:val="00961F94"/>
    <w:rsid w:val="0096236D"/>
    <w:rsid w:val="00962735"/>
    <w:rsid w:val="00962DBB"/>
    <w:rsid w:val="00963D5F"/>
    <w:rsid w:val="00965CFE"/>
    <w:rsid w:val="00965E25"/>
    <w:rsid w:val="00965E4F"/>
    <w:rsid w:val="00966576"/>
    <w:rsid w:val="0096674E"/>
    <w:rsid w:val="00966A80"/>
    <w:rsid w:val="00967C3E"/>
    <w:rsid w:val="00967CE2"/>
    <w:rsid w:val="00967E63"/>
    <w:rsid w:val="00970027"/>
    <w:rsid w:val="00970644"/>
    <w:rsid w:val="00971BE9"/>
    <w:rsid w:val="00971D2F"/>
    <w:rsid w:val="009725A2"/>
    <w:rsid w:val="00972879"/>
    <w:rsid w:val="00972E6C"/>
    <w:rsid w:val="0097338E"/>
    <w:rsid w:val="00976108"/>
    <w:rsid w:val="0097724E"/>
    <w:rsid w:val="0097743D"/>
    <w:rsid w:val="00977998"/>
    <w:rsid w:val="00980EBB"/>
    <w:rsid w:val="00986F59"/>
    <w:rsid w:val="0098745A"/>
    <w:rsid w:val="00990A9F"/>
    <w:rsid w:val="00990BE6"/>
    <w:rsid w:val="00991518"/>
    <w:rsid w:val="00991B6D"/>
    <w:rsid w:val="0099255D"/>
    <w:rsid w:val="0099360E"/>
    <w:rsid w:val="00993FD4"/>
    <w:rsid w:val="009945C0"/>
    <w:rsid w:val="009956C7"/>
    <w:rsid w:val="00995A1F"/>
    <w:rsid w:val="00996C03"/>
    <w:rsid w:val="00996F46"/>
    <w:rsid w:val="00997161"/>
    <w:rsid w:val="0099743E"/>
    <w:rsid w:val="00997657"/>
    <w:rsid w:val="00997982"/>
    <w:rsid w:val="009A37AB"/>
    <w:rsid w:val="009A3F8D"/>
    <w:rsid w:val="009A5585"/>
    <w:rsid w:val="009A76A7"/>
    <w:rsid w:val="009A7F70"/>
    <w:rsid w:val="009B1DAE"/>
    <w:rsid w:val="009B1E9B"/>
    <w:rsid w:val="009B2FC7"/>
    <w:rsid w:val="009B4035"/>
    <w:rsid w:val="009B4064"/>
    <w:rsid w:val="009B5AD9"/>
    <w:rsid w:val="009B5FDA"/>
    <w:rsid w:val="009B622C"/>
    <w:rsid w:val="009C00E8"/>
    <w:rsid w:val="009C2178"/>
    <w:rsid w:val="009C2BB4"/>
    <w:rsid w:val="009C2CD1"/>
    <w:rsid w:val="009C3D27"/>
    <w:rsid w:val="009C52AC"/>
    <w:rsid w:val="009D0C10"/>
    <w:rsid w:val="009D1B2A"/>
    <w:rsid w:val="009D2626"/>
    <w:rsid w:val="009D38D5"/>
    <w:rsid w:val="009D4281"/>
    <w:rsid w:val="009D4534"/>
    <w:rsid w:val="009D4DDD"/>
    <w:rsid w:val="009D58B8"/>
    <w:rsid w:val="009D5D1C"/>
    <w:rsid w:val="009D7ACF"/>
    <w:rsid w:val="009E077F"/>
    <w:rsid w:val="009E1083"/>
    <w:rsid w:val="009E13F7"/>
    <w:rsid w:val="009E3BA6"/>
    <w:rsid w:val="009E495D"/>
    <w:rsid w:val="009E6B25"/>
    <w:rsid w:val="009E777A"/>
    <w:rsid w:val="009F176D"/>
    <w:rsid w:val="009F42C3"/>
    <w:rsid w:val="009F44A7"/>
    <w:rsid w:val="009F461E"/>
    <w:rsid w:val="00A00051"/>
    <w:rsid w:val="00A00DAD"/>
    <w:rsid w:val="00A02265"/>
    <w:rsid w:val="00A037C9"/>
    <w:rsid w:val="00A0530C"/>
    <w:rsid w:val="00A053AA"/>
    <w:rsid w:val="00A0551A"/>
    <w:rsid w:val="00A07E05"/>
    <w:rsid w:val="00A10B88"/>
    <w:rsid w:val="00A11150"/>
    <w:rsid w:val="00A11579"/>
    <w:rsid w:val="00A15C51"/>
    <w:rsid w:val="00A17337"/>
    <w:rsid w:val="00A2021C"/>
    <w:rsid w:val="00A217DC"/>
    <w:rsid w:val="00A21F42"/>
    <w:rsid w:val="00A2405E"/>
    <w:rsid w:val="00A251D2"/>
    <w:rsid w:val="00A261FC"/>
    <w:rsid w:val="00A26B14"/>
    <w:rsid w:val="00A274B3"/>
    <w:rsid w:val="00A330AB"/>
    <w:rsid w:val="00A33A91"/>
    <w:rsid w:val="00A34C99"/>
    <w:rsid w:val="00A35B6B"/>
    <w:rsid w:val="00A3725F"/>
    <w:rsid w:val="00A406C7"/>
    <w:rsid w:val="00A415AE"/>
    <w:rsid w:val="00A4292A"/>
    <w:rsid w:val="00A43FC8"/>
    <w:rsid w:val="00A45A2E"/>
    <w:rsid w:val="00A520DE"/>
    <w:rsid w:val="00A529B5"/>
    <w:rsid w:val="00A52E71"/>
    <w:rsid w:val="00A550B6"/>
    <w:rsid w:val="00A5537B"/>
    <w:rsid w:val="00A55431"/>
    <w:rsid w:val="00A55437"/>
    <w:rsid w:val="00A55F2D"/>
    <w:rsid w:val="00A56D76"/>
    <w:rsid w:val="00A6014D"/>
    <w:rsid w:val="00A615F5"/>
    <w:rsid w:val="00A61B00"/>
    <w:rsid w:val="00A61F8A"/>
    <w:rsid w:val="00A62B33"/>
    <w:rsid w:val="00A63CAC"/>
    <w:rsid w:val="00A65B68"/>
    <w:rsid w:val="00A70F0D"/>
    <w:rsid w:val="00A71243"/>
    <w:rsid w:val="00A7309D"/>
    <w:rsid w:val="00A73777"/>
    <w:rsid w:val="00A746CA"/>
    <w:rsid w:val="00A7525F"/>
    <w:rsid w:val="00A7648A"/>
    <w:rsid w:val="00A764F8"/>
    <w:rsid w:val="00A80221"/>
    <w:rsid w:val="00A80333"/>
    <w:rsid w:val="00A803B5"/>
    <w:rsid w:val="00A81009"/>
    <w:rsid w:val="00A83873"/>
    <w:rsid w:val="00A84426"/>
    <w:rsid w:val="00A86BE1"/>
    <w:rsid w:val="00A902DF"/>
    <w:rsid w:val="00A90936"/>
    <w:rsid w:val="00A912A6"/>
    <w:rsid w:val="00A9147D"/>
    <w:rsid w:val="00A9149A"/>
    <w:rsid w:val="00A93C70"/>
    <w:rsid w:val="00A93F61"/>
    <w:rsid w:val="00A94FD0"/>
    <w:rsid w:val="00A95AFD"/>
    <w:rsid w:val="00A96DEC"/>
    <w:rsid w:val="00AA0935"/>
    <w:rsid w:val="00AA0B94"/>
    <w:rsid w:val="00AA1B24"/>
    <w:rsid w:val="00AA20E1"/>
    <w:rsid w:val="00AA2E31"/>
    <w:rsid w:val="00AA3E91"/>
    <w:rsid w:val="00AA5522"/>
    <w:rsid w:val="00AA5F4E"/>
    <w:rsid w:val="00AA6282"/>
    <w:rsid w:val="00AA7629"/>
    <w:rsid w:val="00AA7A7E"/>
    <w:rsid w:val="00AB08B6"/>
    <w:rsid w:val="00AB2163"/>
    <w:rsid w:val="00AB467A"/>
    <w:rsid w:val="00AB4F0F"/>
    <w:rsid w:val="00AB5299"/>
    <w:rsid w:val="00AB72FA"/>
    <w:rsid w:val="00AB7E68"/>
    <w:rsid w:val="00AC0EC7"/>
    <w:rsid w:val="00AC1409"/>
    <w:rsid w:val="00AC2A58"/>
    <w:rsid w:val="00AC2EF3"/>
    <w:rsid w:val="00AC34B8"/>
    <w:rsid w:val="00AC3792"/>
    <w:rsid w:val="00AC39F0"/>
    <w:rsid w:val="00AC3D8E"/>
    <w:rsid w:val="00AC4C5F"/>
    <w:rsid w:val="00AC51ED"/>
    <w:rsid w:val="00AC5320"/>
    <w:rsid w:val="00AC7577"/>
    <w:rsid w:val="00AC7FBF"/>
    <w:rsid w:val="00AD12FE"/>
    <w:rsid w:val="00AD234A"/>
    <w:rsid w:val="00AD24DF"/>
    <w:rsid w:val="00AD2624"/>
    <w:rsid w:val="00AD2803"/>
    <w:rsid w:val="00AD2811"/>
    <w:rsid w:val="00AD2F94"/>
    <w:rsid w:val="00AD3C17"/>
    <w:rsid w:val="00AD3E33"/>
    <w:rsid w:val="00AD68DA"/>
    <w:rsid w:val="00AD6A94"/>
    <w:rsid w:val="00AD6D71"/>
    <w:rsid w:val="00AD70E1"/>
    <w:rsid w:val="00AE0199"/>
    <w:rsid w:val="00AE08EF"/>
    <w:rsid w:val="00AE1A27"/>
    <w:rsid w:val="00AE1EFF"/>
    <w:rsid w:val="00AE36C2"/>
    <w:rsid w:val="00AE4069"/>
    <w:rsid w:val="00AE4AA2"/>
    <w:rsid w:val="00AE61EF"/>
    <w:rsid w:val="00AE67F9"/>
    <w:rsid w:val="00AE712F"/>
    <w:rsid w:val="00AE73A1"/>
    <w:rsid w:val="00AE743C"/>
    <w:rsid w:val="00AF1EB5"/>
    <w:rsid w:val="00AF275E"/>
    <w:rsid w:val="00AF2E57"/>
    <w:rsid w:val="00AF2FAC"/>
    <w:rsid w:val="00AF36CC"/>
    <w:rsid w:val="00AF3E88"/>
    <w:rsid w:val="00AF7147"/>
    <w:rsid w:val="00AF7E71"/>
    <w:rsid w:val="00B02078"/>
    <w:rsid w:val="00B02923"/>
    <w:rsid w:val="00B0319E"/>
    <w:rsid w:val="00B03292"/>
    <w:rsid w:val="00B0514A"/>
    <w:rsid w:val="00B116E4"/>
    <w:rsid w:val="00B125CD"/>
    <w:rsid w:val="00B12854"/>
    <w:rsid w:val="00B134D3"/>
    <w:rsid w:val="00B13937"/>
    <w:rsid w:val="00B145F6"/>
    <w:rsid w:val="00B15D91"/>
    <w:rsid w:val="00B16439"/>
    <w:rsid w:val="00B17F6E"/>
    <w:rsid w:val="00B21B0F"/>
    <w:rsid w:val="00B225DC"/>
    <w:rsid w:val="00B235D3"/>
    <w:rsid w:val="00B24C5F"/>
    <w:rsid w:val="00B24DF9"/>
    <w:rsid w:val="00B25718"/>
    <w:rsid w:val="00B25847"/>
    <w:rsid w:val="00B27875"/>
    <w:rsid w:val="00B305B1"/>
    <w:rsid w:val="00B30AB9"/>
    <w:rsid w:val="00B30C86"/>
    <w:rsid w:val="00B30CE3"/>
    <w:rsid w:val="00B3209F"/>
    <w:rsid w:val="00B336AE"/>
    <w:rsid w:val="00B34904"/>
    <w:rsid w:val="00B34A40"/>
    <w:rsid w:val="00B34A57"/>
    <w:rsid w:val="00B35DBC"/>
    <w:rsid w:val="00B365C4"/>
    <w:rsid w:val="00B36B10"/>
    <w:rsid w:val="00B42A4F"/>
    <w:rsid w:val="00B43F6B"/>
    <w:rsid w:val="00B450F4"/>
    <w:rsid w:val="00B4527E"/>
    <w:rsid w:val="00B459A8"/>
    <w:rsid w:val="00B45C16"/>
    <w:rsid w:val="00B46643"/>
    <w:rsid w:val="00B5243B"/>
    <w:rsid w:val="00B529E7"/>
    <w:rsid w:val="00B54465"/>
    <w:rsid w:val="00B54DA0"/>
    <w:rsid w:val="00B56C41"/>
    <w:rsid w:val="00B56D14"/>
    <w:rsid w:val="00B60889"/>
    <w:rsid w:val="00B610AB"/>
    <w:rsid w:val="00B616D0"/>
    <w:rsid w:val="00B63191"/>
    <w:rsid w:val="00B63A66"/>
    <w:rsid w:val="00B63E5A"/>
    <w:rsid w:val="00B64E77"/>
    <w:rsid w:val="00B66153"/>
    <w:rsid w:val="00B66A07"/>
    <w:rsid w:val="00B671F2"/>
    <w:rsid w:val="00B70BD6"/>
    <w:rsid w:val="00B70DF1"/>
    <w:rsid w:val="00B71FE8"/>
    <w:rsid w:val="00B74E7E"/>
    <w:rsid w:val="00B750DE"/>
    <w:rsid w:val="00B7548A"/>
    <w:rsid w:val="00B75A1C"/>
    <w:rsid w:val="00B76089"/>
    <w:rsid w:val="00B76142"/>
    <w:rsid w:val="00B762D0"/>
    <w:rsid w:val="00B77F22"/>
    <w:rsid w:val="00B8098C"/>
    <w:rsid w:val="00B80C02"/>
    <w:rsid w:val="00B81C4A"/>
    <w:rsid w:val="00B81C70"/>
    <w:rsid w:val="00B82681"/>
    <w:rsid w:val="00B849BF"/>
    <w:rsid w:val="00B85545"/>
    <w:rsid w:val="00B85644"/>
    <w:rsid w:val="00B86EDA"/>
    <w:rsid w:val="00B90468"/>
    <w:rsid w:val="00B907F5"/>
    <w:rsid w:val="00B90D89"/>
    <w:rsid w:val="00B91AE4"/>
    <w:rsid w:val="00B94BB9"/>
    <w:rsid w:val="00B96055"/>
    <w:rsid w:val="00BA0760"/>
    <w:rsid w:val="00BA087D"/>
    <w:rsid w:val="00BA2766"/>
    <w:rsid w:val="00BA4981"/>
    <w:rsid w:val="00BA4E05"/>
    <w:rsid w:val="00BA5667"/>
    <w:rsid w:val="00BA6831"/>
    <w:rsid w:val="00BA7795"/>
    <w:rsid w:val="00BA7873"/>
    <w:rsid w:val="00BB3551"/>
    <w:rsid w:val="00BB4555"/>
    <w:rsid w:val="00BB5CF8"/>
    <w:rsid w:val="00BB72ED"/>
    <w:rsid w:val="00BC11DE"/>
    <w:rsid w:val="00BC2130"/>
    <w:rsid w:val="00BC2437"/>
    <w:rsid w:val="00BC2707"/>
    <w:rsid w:val="00BC2DE0"/>
    <w:rsid w:val="00BC37AF"/>
    <w:rsid w:val="00BC405B"/>
    <w:rsid w:val="00BC45AC"/>
    <w:rsid w:val="00BC48D0"/>
    <w:rsid w:val="00BC5A74"/>
    <w:rsid w:val="00BC5C3F"/>
    <w:rsid w:val="00BC612F"/>
    <w:rsid w:val="00BC6369"/>
    <w:rsid w:val="00BC67AF"/>
    <w:rsid w:val="00BC68CF"/>
    <w:rsid w:val="00BC7F6C"/>
    <w:rsid w:val="00BD0D74"/>
    <w:rsid w:val="00BD3316"/>
    <w:rsid w:val="00BD49B0"/>
    <w:rsid w:val="00BD717F"/>
    <w:rsid w:val="00BD79EB"/>
    <w:rsid w:val="00BE04AE"/>
    <w:rsid w:val="00BE2A00"/>
    <w:rsid w:val="00BE5131"/>
    <w:rsid w:val="00BE6A12"/>
    <w:rsid w:val="00BE7489"/>
    <w:rsid w:val="00BF033A"/>
    <w:rsid w:val="00BF039E"/>
    <w:rsid w:val="00BF1711"/>
    <w:rsid w:val="00BF2007"/>
    <w:rsid w:val="00BF2A14"/>
    <w:rsid w:val="00BF494F"/>
    <w:rsid w:val="00BF49BE"/>
    <w:rsid w:val="00BF4B1F"/>
    <w:rsid w:val="00BF4CC4"/>
    <w:rsid w:val="00BF68E9"/>
    <w:rsid w:val="00BF79C8"/>
    <w:rsid w:val="00C0027B"/>
    <w:rsid w:val="00C01A85"/>
    <w:rsid w:val="00C01EA4"/>
    <w:rsid w:val="00C02ECE"/>
    <w:rsid w:val="00C02F5C"/>
    <w:rsid w:val="00C055FD"/>
    <w:rsid w:val="00C0642C"/>
    <w:rsid w:val="00C07171"/>
    <w:rsid w:val="00C07A11"/>
    <w:rsid w:val="00C1184F"/>
    <w:rsid w:val="00C12E3F"/>
    <w:rsid w:val="00C12FA4"/>
    <w:rsid w:val="00C13147"/>
    <w:rsid w:val="00C13CAA"/>
    <w:rsid w:val="00C145F6"/>
    <w:rsid w:val="00C14A3A"/>
    <w:rsid w:val="00C14B02"/>
    <w:rsid w:val="00C14BF2"/>
    <w:rsid w:val="00C1625B"/>
    <w:rsid w:val="00C171A2"/>
    <w:rsid w:val="00C178EE"/>
    <w:rsid w:val="00C20391"/>
    <w:rsid w:val="00C21C83"/>
    <w:rsid w:val="00C23273"/>
    <w:rsid w:val="00C23831"/>
    <w:rsid w:val="00C23A18"/>
    <w:rsid w:val="00C243C4"/>
    <w:rsid w:val="00C24E3B"/>
    <w:rsid w:val="00C257DE"/>
    <w:rsid w:val="00C25F84"/>
    <w:rsid w:val="00C2696E"/>
    <w:rsid w:val="00C26FB6"/>
    <w:rsid w:val="00C31038"/>
    <w:rsid w:val="00C36729"/>
    <w:rsid w:val="00C36873"/>
    <w:rsid w:val="00C409C1"/>
    <w:rsid w:val="00C40FC4"/>
    <w:rsid w:val="00C41624"/>
    <w:rsid w:val="00C41BA7"/>
    <w:rsid w:val="00C41C2A"/>
    <w:rsid w:val="00C43FC0"/>
    <w:rsid w:val="00C45440"/>
    <w:rsid w:val="00C4762A"/>
    <w:rsid w:val="00C5117C"/>
    <w:rsid w:val="00C51865"/>
    <w:rsid w:val="00C5281D"/>
    <w:rsid w:val="00C52D56"/>
    <w:rsid w:val="00C5370B"/>
    <w:rsid w:val="00C53752"/>
    <w:rsid w:val="00C555FD"/>
    <w:rsid w:val="00C5575D"/>
    <w:rsid w:val="00C5646A"/>
    <w:rsid w:val="00C56BBF"/>
    <w:rsid w:val="00C57227"/>
    <w:rsid w:val="00C60576"/>
    <w:rsid w:val="00C6092B"/>
    <w:rsid w:val="00C6211B"/>
    <w:rsid w:val="00C63073"/>
    <w:rsid w:val="00C6307A"/>
    <w:rsid w:val="00C6365B"/>
    <w:rsid w:val="00C63C68"/>
    <w:rsid w:val="00C645C9"/>
    <w:rsid w:val="00C64EB2"/>
    <w:rsid w:val="00C652C3"/>
    <w:rsid w:val="00C65D62"/>
    <w:rsid w:val="00C65F86"/>
    <w:rsid w:val="00C664CF"/>
    <w:rsid w:val="00C66B68"/>
    <w:rsid w:val="00C66C19"/>
    <w:rsid w:val="00C704B9"/>
    <w:rsid w:val="00C7112E"/>
    <w:rsid w:val="00C72805"/>
    <w:rsid w:val="00C736E7"/>
    <w:rsid w:val="00C74332"/>
    <w:rsid w:val="00C76352"/>
    <w:rsid w:val="00C76428"/>
    <w:rsid w:val="00C76452"/>
    <w:rsid w:val="00C766C0"/>
    <w:rsid w:val="00C770B0"/>
    <w:rsid w:val="00C82E2A"/>
    <w:rsid w:val="00C82F4A"/>
    <w:rsid w:val="00C84973"/>
    <w:rsid w:val="00C85378"/>
    <w:rsid w:val="00C86063"/>
    <w:rsid w:val="00C901D7"/>
    <w:rsid w:val="00C90D01"/>
    <w:rsid w:val="00C912E5"/>
    <w:rsid w:val="00C919D3"/>
    <w:rsid w:val="00C93EBD"/>
    <w:rsid w:val="00C9465E"/>
    <w:rsid w:val="00C947D4"/>
    <w:rsid w:val="00C955B6"/>
    <w:rsid w:val="00C95FD9"/>
    <w:rsid w:val="00C97B5C"/>
    <w:rsid w:val="00CA389A"/>
    <w:rsid w:val="00CA3F07"/>
    <w:rsid w:val="00CA5FD3"/>
    <w:rsid w:val="00CA619F"/>
    <w:rsid w:val="00CA6EC0"/>
    <w:rsid w:val="00CA7787"/>
    <w:rsid w:val="00CB05C3"/>
    <w:rsid w:val="00CB0E8B"/>
    <w:rsid w:val="00CB18F5"/>
    <w:rsid w:val="00CB1F5E"/>
    <w:rsid w:val="00CB212C"/>
    <w:rsid w:val="00CB316F"/>
    <w:rsid w:val="00CB3196"/>
    <w:rsid w:val="00CB3D32"/>
    <w:rsid w:val="00CB5131"/>
    <w:rsid w:val="00CB516D"/>
    <w:rsid w:val="00CB59FB"/>
    <w:rsid w:val="00CB6ADE"/>
    <w:rsid w:val="00CB757E"/>
    <w:rsid w:val="00CC4454"/>
    <w:rsid w:val="00CC468D"/>
    <w:rsid w:val="00CC5E2E"/>
    <w:rsid w:val="00CC7288"/>
    <w:rsid w:val="00CC76E7"/>
    <w:rsid w:val="00CC7BA8"/>
    <w:rsid w:val="00CD0764"/>
    <w:rsid w:val="00CD090B"/>
    <w:rsid w:val="00CD1997"/>
    <w:rsid w:val="00CD224D"/>
    <w:rsid w:val="00CD4A92"/>
    <w:rsid w:val="00CD5E75"/>
    <w:rsid w:val="00CD621E"/>
    <w:rsid w:val="00CD6D3F"/>
    <w:rsid w:val="00CD7073"/>
    <w:rsid w:val="00CD7566"/>
    <w:rsid w:val="00CE05F7"/>
    <w:rsid w:val="00CE077A"/>
    <w:rsid w:val="00CE11C8"/>
    <w:rsid w:val="00CE1E17"/>
    <w:rsid w:val="00CE21D8"/>
    <w:rsid w:val="00CE2203"/>
    <w:rsid w:val="00CE4A91"/>
    <w:rsid w:val="00CE6D1A"/>
    <w:rsid w:val="00CE7DFB"/>
    <w:rsid w:val="00CF0385"/>
    <w:rsid w:val="00CF06B6"/>
    <w:rsid w:val="00CF0B21"/>
    <w:rsid w:val="00CF122D"/>
    <w:rsid w:val="00CF2390"/>
    <w:rsid w:val="00CF2BF0"/>
    <w:rsid w:val="00CF37E6"/>
    <w:rsid w:val="00CF3A3A"/>
    <w:rsid w:val="00CF46D6"/>
    <w:rsid w:val="00CF4C39"/>
    <w:rsid w:val="00CF6327"/>
    <w:rsid w:val="00CF6BC5"/>
    <w:rsid w:val="00D00A4F"/>
    <w:rsid w:val="00D01321"/>
    <w:rsid w:val="00D017CD"/>
    <w:rsid w:val="00D01F53"/>
    <w:rsid w:val="00D02BA3"/>
    <w:rsid w:val="00D0326C"/>
    <w:rsid w:val="00D03A14"/>
    <w:rsid w:val="00D1073A"/>
    <w:rsid w:val="00D10A4D"/>
    <w:rsid w:val="00D137DE"/>
    <w:rsid w:val="00D159F8"/>
    <w:rsid w:val="00D16E2F"/>
    <w:rsid w:val="00D22D34"/>
    <w:rsid w:val="00D2419C"/>
    <w:rsid w:val="00D24618"/>
    <w:rsid w:val="00D24846"/>
    <w:rsid w:val="00D24CDE"/>
    <w:rsid w:val="00D272AF"/>
    <w:rsid w:val="00D304A8"/>
    <w:rsid w:val="00D3083E"/>
    <w:rsid w:val="00D31CAE"/>
    <w:rsid w:val="00D32963"/>
    <w:rsid w:val="00D330B5"/>
    <w:rsid w:val="00D33620"/>
    <w:rsid w:val="00D3385E"/>
    <w:rsid w:val="00D37E79"/>
    <w:rsid w:val="00D41801"/>
    <w:rsid w:val="00D42004"/>
    <w:rsid w:val="00D42841"/>
    <w:rsid w:val="00D4374B"/>
    <w:rsid w:val="00D45F27"/>
    <w:rsid w:val="00D50EB0"/>
    <w:rsid w:val="00D50F0A"/>
    <w:rsid w:val="00D52013"/>
    <w:rsid w:val="00D5225D"/>
    <w:rsid w:val="00D54F13"/>
    <w:rsid w:val="00D55374"/>
    <w:rsid w:val="00D55A2E"/>
    <w:rsid w:val="00D565AE"/>
    <w:rsid w:val="00D56C32"/>
    <w:rsid w:val="00D56E52"/>
    <w:rsid w:val="00D575AB"/>
    <w:rsid w:val="00D60105"/>
    <w:rsid w:val="00D61CA0"/>
    <w:rsid w:val="00D6406D"/>
    <w:rsid w:val="00D647CB"/>
    <w:rsid w:val="00D658B2"/>
    <w:rsid w:val="00D65944"/>
    <w:rsid w:val="00D66D8F"/>
    <w:rsid w:val="00D6718E"/>
    <w:rsid w:val="00D67BF3"/>
    <w:rsid w:val="00D7039E"/>
    <w:rsid w:val="00D70BF3"/>
    <w:rsid w:val="00D7131B"/>
    <w:rsid w:val="00D71762"/>
    <w:rsid w:val="00D724B5"/>
    <w:rsid w:val="00D72A2B"/>
    <w:rsid w:val="00D74C05"/>
    <w:rsid w:val="00D75029"/>
    <w:rsid w:val="00D75045"/>
    <w:rsid w:val="00D775C5"/>
    <w:rsid w:val="00D823DD"/>
    <w:rsid w:val="00D824AA"/>
    <w:rsid w:val="00D83902"/>
    <w:rsid w:val="00D83AA5"/>
    <w:rsid w:val="00D847FB"/>
    <w:rsid w:val="00D84938"/>
    <w:rsid w:val="00D860C9"/>
    <w:rsid w:val="00D903F8"/>
    <w:rsid w:val="00D9044F"/>
    <w:rsid w:val="00D90BED"/>
    <w:rsid w:val="00D91986"/>
    <w:rsid w:val="00D93078"/>
    <w:rsid w:val="00D9404B"/>
    <w:rsid w:val="00D95B32"/>
    <w:rsid w:val="00D96955"/>
    <w:rsid w:val="00D97CC0"/>
    <w:rsid w:val="00DA3262"/>
    <w:rsid w:val="00DA5556"/>
    <w:rsid w:val="00DA753A"/>
    <w:rsid w:val="00DB189B"/>
    <w:rsid w:val="00DB254B"/>
    <w:rsid w:val="00DB2A29"/>
    <w:rsid w:val="00DB346F"/>
    <w:rsid w:val="00DB3A3E"/>
    <w:rsid w:val="00DB3BAC"/>
    <w:rsid w:val="00DB4387"/>
    <w:rsid w:val="00DB4D7D"/>
    <w:rsid w:val="00DB55F4"/>
    <w:rsid w:val="00DB6679"/>
    <w:rsid w:val="00DC0CFC"/>
    <w:rsid w:val="00DC1A6C"/>
    <w:rsid w:val="00DC2FEC"/>
    <w:rsid w:val="00DC3071"/>
    <w:rsid w:val="00DC328E"/>
    <w:rsid w:val="00DC3734"/>
    <w:rsid w:val="00DC4490"/>
    <w:rsid w:val="00DC51C0"/>
    <w:rsid w:val="00DC6A37"/>
    <w:rsid w:val="00DC70C1"/>
    <w:rsid w:val="00DC7104"/>
    <w:rsid w:val="00DD23B3"/>
    <w:rsid w:val="00DD3B20"/>
    <w:rsid w:val="00DD3EC1"/>
    <w:rsid w:val="00DD4854"/>
    <w:rsid w:val="00DD488A"/>
    <w:rsid w:val="00DD4D59"/>
    <w:rsid w:val="00DD5708"/>
    <w:rsid w:val="00DD6373"/>
    <w:rsid w:val="00DE141E"/>
    <w:rsid w:val="00DE1C55"/>
    <w:rsid w:val="00DE38C9"/>
    <w:rsid w:val="00DE4543"/>
    <w:rsid w:val="00DE5AED"/>
    <w:rsid w:val="00DE63BD"/>
    <w:rsid w:val="00DE63EB"/>
    <w:rsid w:val="00DE74E1"/>
    <w:rsid w:val="00DE7C4A"/>
    <w:rsid w:val="00DE7D4D"/>
    <w:rsid w:val="00DF00BB"/>
    <w:rsid w:val="00DF0269"/>
    <w:rsid w:val="00DF052F"/>
    <w:rsid w:val="00DF1960"/>
    <w:rsid w:val="00DF2623"/>
    <w:rsid w:val="00DF35DD"/>
    <w:rsid w:val="00DF4BEC"/>
    <w:rsid w:val="00DF5413"/>
    <w:rsid w:val="00DF6A33"/>
    <w:rsid w:val="00DF753B"/>
    <w:rsid w:val="00DF7D86"/>
    <w:rsid w:val="00E00293"/>
    <w:rsid w:val="00E0129E"/>
    <w:rsid w:val="00E01E3B"/>
    <w:rsid w:val="00E03BAD"/>
    <w:rsid w:val="00E03EC3"/>
    <w:rsid w:val="00E047B8"/>
    <w:rsid w:val="00E04DF4"/>
    <w:rsid w:val="00E05965"/>
    <w:rsid w:val="00E05E93"/>
    <w:rsid w:val="00E06335"/>
    <w:rsid w:val="00E06805"/>
    <w:rsid w:val="00E06BAE"/>
    <w:rsid w:val="00E07295"/>
    <w:rsid w:val="00E07528"/>
    <w:rsid w:val="00E0766C"/>
    <w:rsid w:val="00E10D73"/>
    <w:rsid w:val="00E10FE1"/>
    <w:rsid w:val="00E11357"/>
    <w:rsid w:val="00E11D35"/>
    <w:rsid w:val="00E11E22"/>
    <w:rsid w:val="00E1267A"/>
    <w:rsid w:val="00E15F02"/>
    <w:rsid w:val="00E2151C"/>
    <w:rsid w:val="00E21D1A"/>
    <w:rsid w:val="00E22222"/>
    <w:rsid w:val="00E22357"/>
    <w:rsid w:val="00E22673"/>
    <w:rsid w:val="00E22DA9"/>
    <w:rsid w:val="00E32411"/>
    <w:rsid w:val="00E3297A"/>
    <w:rsid w:val="00E32AB6"/>
    <w:rsid w:val="00E32E76"/>
    <w:rsid w:val="00E33F1D"/>
    <w:rsid w:val="00E36DC5"/>
    <w:rsid w:val="00E409E6"/>
    <w:rsid w:val="00E40CE9"/>
    <w:rsid w:val="00E40EB1"/>
    <w:rsid w:val="00E41161"/>
    <w:rsid w:val="00E41B71"/>
    <w:rsid w:val="00E426E5"/>
    <w:rsid w:val="00E42941"/>
    <w:rsid w:val="00E430A1"/>
    <w:rsid w:val="00E43342"/>
    <w:rsid w:val="00E438AF"/>
    <w:rsid w:val="00E43C1F"/>
    <w:rsid w:val="00E4414B"/>
    <w:rsid w:val="00E448F1"/>
    <w:rsid w:val="00E4522D"/>
    <w:rsid w:val="00E45A92"/>
    <w:rsid w:val="00E46880"/>
    <w:rsid w:val="00E46C96"/>
    <w:rsid w:val="00E47112"/>
    <w:rsid w:val="00E50573"/>
    <w:rsid w:val="00E508C8"/>
    <w:rsid w:val="00E51C98"/>
    <w:rsid w:val="00E52350"/>
    <w:rsid w:val="00E52F7E"/>
    <w:rsid w:val="00E5399D"/>
    <w:rsid w:val="00E5453C"/>
    <w:rsid w:val="00E54DE4"/>
    <w:rsid w:val="00E555F7"/>
    <w:rsid w:val="00E562A9"/>
    <w:rsid w:val="00E5853D"/>
    <w:rsid w:val="00E6014D"/>
    <w:rsid w:val="00E638C1"/>
    <w:rsid w:val="00E63A81"/>
    <w:rsid w:val="00E6419D"/>
    <w:rsid w:val="00E64383"/>
    <w:rsid w:val="00E6539D"/>
    <w:rsid w:val="00E656D1"/>
    <w:rsid w:val="00E66E93"/>
    <w:rsid w:val="00E67A25"/>
    <w:rsid w:val="00E67E3C"/>
    <w:rsid w:val="00E70F50"/>
    <w:rsid w:val="00E72667"/>
    <w:rsid w:val="00E73A9B"/>
    <w:rsid w:val="00E73AD8"/>
    <w:rsid w:val="00E756C0"/>
    <w:rsid w:val="00E76A55"/>
    <w:rsid w:val="00E772C6"/>
    <w:rsid w:val="00E83AB6"/>
    <w:rsid w:val="00E84FE3"/>
    <w:rsid w:val="00E85F72"/>
    <w:rsid w:val="00E86B2E"/>
    <w:rsid w:val="00E86FEB"/>
    <w:rsid w:val="00E87584"/>
    <w:rsid w:val="00E901D7"/>
    <w:rsid w:val="00E91D95"/>
    <w:rsid w:val="00E927A0"/>
    <w:rsid w:val="00E9340D"/>
    <w:rsid w:val="00E94737"/>
    <w:rsid w:val="00E9496E"/>
    <w:rsid w:val="00E94D87"/>
    <w:rsid w:val="00E94E99"/>
    <w:rsid w:val="00E95892"/>
    <w:rsid w:val="00E958F8"/>
    <w:rsid w:val="00E95A72"/>
    <w:rsid w:val="00EA0AFA"/>
    <w:rsid w:val="00EA1860"/>
    <w:rsid w:val="00EA1FF3"/>
    <w:rsid w:val="00EA3A68"/>
    <w:rsid w:val="00EA3A95"/>
    <w:rsid w:val="00EA5BED"/>
    <w:rsid w:val="00EA6E67"/>
    <w:rsid w:val="00EA7310"/>
    <w:rsid w:val="00EA7582"/>
    <w:rsid w:val="00EA7676"/>
    <w:rsid w:val="00EA7900"/>
    <w:rsid w:val="00EB2D1E"/>
    <w:rsid w:val="00EB341E"/>
    <w:rsid w:val="00EB4076"/>
    <w:rsid w:val="00EB6575"/>
    <w:rsid w:val="00EC0242"/>
    <w:rsid w:val="00EC0823"/>
    <w:rsid w:val="00EC1731"/>
    <w:rsid w:val="00EC1EF3"/>
    <w:rsid w:val="00EC245C"/>
    <w:rsid w:val="00EC2C1A"/>
    <w:rsid w:val="00EC2E4C"/>
    <w:rsid w:val="00EC3DC4"/>
    <w:rsid w:val="00EC5081"/>
    <w:rsid w:val="00EC658F"/>
    <w:rsid w:val="00EC6952"/>
    <w:rsid w:val="00EC766E"/>
    <w:rsid w:val="00EC788F"/>
    <w:rsid w:val="00EC7A58"/>
    <w:rsid w:val="00ED17E6"/>
    <w:rsid w:val="00ED264E"/>
    <w:rsid w:val="00ED378D"/>
    <w:rsid w:val="00ED4188"/>
    <w:rsid w:val="00ED5202"/>
    <w:rsid w:val="00ED5C7B"/>
    <w:rsid w:val="00ED642B"/>
    <w:rsid w:val="00ED71AB"/>
    <w:rsid w:val="00ED73C6"/>
    <w:rsid w:val="00ED7C02"/>
    <w:rsid w:val="00EE193A"/>
    <w:rsid w:val="00EE23FF"/>
    <w:rsid w:val="00EE3577"/>
    <w:rsid w:val="00EE569E"/>
    <w:rsid w:val="00EE56CB"/>
    <w:rsid w:val="00EE5B4A"/>
    <w:rsid w:val="00EF1093"/>
    <w:rsid w:val="00EF360D"/>
    <w:rsid w:val="00EF6B34"/>
    <w:rsid w:val="00EF7525"/>
    <w:rsid w:val="00EF772E"/>
    <w:rsid w:val="00EF7C32"/>
    <w:rsid w:val="00F006B8"/>
    <w:rsid w:val="00F01DB3"/>
    <w:rsid w:val="00F020B8"/>
    <w:rsid w:val="00F050E1"/>
    <w:rsid w:val="00F0749C"/>
    <w:rsid w:val="00F07B36"/>
    <w:rsid w:val="00F11324"/>
    <w:rsid w:val="00F115F5"/>
    <w:rsid w:val="00F11A4A"/>
    <w:rsid w:val="00F12904"/>
    <w:rsid w:val="00F12CA6"/>
    <w:rsid w:val="00F15425"/>
    <w:rsid w:val="00F1614E"/>
    <w:rsid w:val="00F1657E"/>
    <w:rsid w:val="00F16754"/>
    <w:rsid w:val="00F235B3"/>
    <w:rsid w:val="00F23730"/>
    <w:rsid w:val="00F23873"/>
    <w:rsid w:val="00F23EA4"/>
    <w:rsid w:val="00F257B5"/>
    <w:rsid w:val="00F25819"/>
    <w:rsid w:val="00F25947"/>
    <w:rsid w:val="00F27479"/>
    <w:rsid w:val="00F31C08"/>
    <w:rsid w:val="00F31E71"/>
    <w:rsid w:val="00F32723"/>
    <w:rsid w:val="00F32D0B"/>
    <w:rsid w:val="00F33152"/>
    <w:rsid w:val="00F33F4C"/>
    <w:rsid w:val="00F34B28"/>
    <w:rsid w:val="00F4079A"/>
    <w:rsid w:val="00F4206B"/>
    <w:rsid w:val="00F4214D"/>
    <w:rsid w:val="00F42601"/>
    <w:rsid w:val="00F42F65"/>
    <w:rsid w:val="00F43799"/>
    <w:rsid w:val="00F43E88"/>
    <w:rsid w:val="00F43EBC"/>
    <w:rsid w:val="00F44504"/>
    <w:rsid w:val="00F464C0"/>
    <w:rsid w:val="00F46FBB"/>
    <w:rsid w:val="00F4700F"/>
    <w:rsid w:val="00F475AA"/>
    <w:rsid w:val="00F5037E"/>
    <w:rsid w:val="00F50C61"/>
    <w:rsid w:val="00F50D15"/>
    <w:rsid w:val="00F5200C"/>
    <w:rsid w:val="00F52A51"/>
    <w:rsid w:val="00F531FA"/>
    <w:rsid w:val="00F5379A"/>
    <w:rsid w:val="00F554C2"/>
    <w:rsid w:val="00F5588A"/>
    <w:rsid w:val="00F55FA3"/>
    <w:rsid w:val="00F5643C"/>
    <w:rsid w:val="00F5678A"/>
    <w:rsid w:val="00F56960"/>
    <w:rsid w:val="00F56E54"/>
    <w:rsid w:val="00F5739F"/>
    <w:rsid w:val="00F576CF"/>
    <w:rsid w:val="00F578AB"/>
    <w:rsid w:val="00F607F1"/>
    <w:rsid w:val="00F620CA"/>
    <w:rsid w:val="00F62681"/>
    <w:rsid w:val="00F62C72"/>
    <w:rsid w:val="00F64A41"/>
    <w:rsid w:val="00F64F87"/>
    <w:rsid w:val="00F65A6D"/>
    <w:rsid w:val="00F65BFB"/>
    <w:rsid w:val="00F705D0"/>
    <w:rsid w:val="00F70D65"/>
    <w:rsid w:val="00F72925"/>
    <w:rsid w:val="00F72C28"/>
    <w:rsid w:val="00F731D3"/>
    <w:rsid w:val="00F73409"/>
    <w:rsid w:val="00F770E5"/>
    <w:rsid w:val="00F77651"/>
    <w:rsid w:val="00F80C86"/>
    <w:rsid w:val="00F816A1"/>
    <w:rsid w:val="00F8522B"/>
    <w:rsid w:val="00F85F5A"/>
    <w:rsid w:val="00F87CF0"/>
    <w:rsid w:val="00F9120F"/>
    <w:rsid w:val="00F912B0"/>
    <w:rsid w:val="00F913C6"/>
    <w:rsid w:val="00F9192E"/>
    <w:rsid w:val="00F92756"/>
    <w:rsid w:val="00F92C58"/>
    <w:rsid w:val="00F92E79"/>
    <w:rsid w:val="00F93098"/>
    <w:rsid w:val="00F93620"/>
    <w:rsid w:val="00F94FE0"/>
    <w:rsid w:val="00F96F39"/>
    <w:rsid w:val="00FA08A2"/>
    <w:rsid w:val="00FA09B4"/>
    <w:rsid w:val="00FA0CF5"/>
    <w:rsid w:val="00FA0EDD"/>
    <w:rsid w:val="00FA154A"/>
    <w:rsid w:val="00FA1DB4"/>
    <w:rsid w:val="00FA1E8A"/>
    <w:rsid w:val="00FA34DA"/>
    <w:rsid w:val="00FA3E3C"/>
    <w:rsid w:val="00FA5D11"/>
    <w:rsid w:val="00FA6454"/>
    <w:rsid w:val="00FA664B"/>
    <w:rsid w:val="00FA6E8E"/>
    <w:rsid w:val="00FA7388"/>
    <w:rsid w:val="00FA7903"/>
    <w:rsid w:val="00FB16CF"/>
    <w:rsid w:val="00FB1D30"/>
    <w:rsid w:val="00FB26C5"/>
    <w:rsid w:val="00FB2F48"/>
    <w:rsid w:val="00FB339D"/>
    <w:rsid w:val="00FB4966"/>
    <w:rsid w:val="00FB4AA4"/>
    <w:rsid w:val="00FB654F"/>
    <w:rsid w:val="00FB69C4"/>
    <w:rsid w:val="00FB6E5A"/>
    <w:rsid w:val="00FB6FBA"/>
    <w:rsid w:val="00FB7405"/>
    <w:rsid w:val="00FC159D"/>
    <w:rsid w:val="00FC28D4"/>
    <w:rsid w:val="00FC4B1F"/>
    <w:rsid w:val="00FC5061"/>
    <w:rsid w:val="00FC534B"/>
    <w:rsid w:val="00FC5360"/>
    <w:rsid w:val="00FC6519"/>
    <w:rsid w:val="00FC6F92"/>
    <w:rsid w:val="00FC72DC"/>
    <w:rsid w:val="00FC780C"/>
    <w:rsid w:val="00FD1E27"/>
    <w:rsid w:val="00FD1E6B"/>
    <w:rsid w:val="00FD3B35"/>
    <w:rsid w:val="00FD447E"/>
    <w:rsid w:val="00FD4D08"/>
    <w:rsid w:val="00FD54C0"/>
    <w:rsid w:val="00FE0D24"/>
    <w:rsid w:val="00FE1571"/>
    <w:rsid w:val="00FE1E6C"/>
    <w:rsid w:val="00FE2863"/>
    <w:rsid w:val="00FE3BF6"/>
    <w:rsid w:val="00FE504E"/>
    <w:rsid w:val="00FE60C0"/>
    <w:rsid w:val="00FE669B"/>
    <w:rsid w:val="00FE71D2"/>
    <w:rsid w:val="00FF16F0"/>
    <w:rsid w:val="00FF1F5D"/>
    <w:rsid w:val="00FF2A0E"/>
    <w:rsid w:val="00FF2F6E"/>
    <w:rsid w:val="00FF4665"/>
    <w:rsid w:val="00FF6895"/>
    <w:rsid w:val="00FF70CE"/>
    <w:rsid w:val="014A50BE"/>
    <w:rsid w:val="022BA0E8"/>
    <w:rsid w:val="048D7DD0"/>
    <w:rsid w:val="05C50F2B"/>
    <w:rsid w:val="0755D175"/>
    <w:rsid w:val="08DBF66D"/>
    <w:rsid w:val="0B7E697F"/>
    <w:rsid w:val="112ADDC3"/>
    <w:rsid w:val="1277544A"/>
    <w:rsid w:val="167FC114"/>
    <w:rsid w:val="17BCE1FA"/>
    <w:rsid w:val="1A889828"/>
    <w:rsid w:val="1D869E77"/>
    <w:rsid w:val="1E670E84"/>
    <w:rsid w:val="217886FA"/>
    <w:rsid w:val="235C951E"/>
    <w:rsid w:val="25556E09"/>
    <w:rsid w:val="283D3CE4"/>
    <w:rsid w:val="2BF6615A"/>
    <w:rsid w:val="2D661F5C"/>
    <w:rsid w:val="2FE9A3EB"/>
    <w:rsid w:val="323DFE0D"/>
    <w:rsid w:val="329997DB"/>
    <w:rsid w:val="3477DA5F"/>
    <w:rsid w:val="34942ED1"/>
    <w:rsid w:val="357B6A22"/>
    <w:rsid w:val="35967B2E"/>
    <w:rsid w:val="35C8D497"/>
    <w:rsid w:val="364737DD"/>
    <w:rsid w:val="37B14782"/>
    <w:rsid w:val="37D9DA2D"/>
    <w:rsid w:val="38254AA7"/>
    <w:rsid w:val="38E305A8"/>
    <w:rsid w:val="3CCFD184"/>
    <w:rsid w:val="3CE03481"/>
    <w:rsid w:val="3CFB3EFC"/>
    <w:rsid w:val="3F360C1B"/>
    <w:rsid w:val="413CC3F2"/>
    <w:rsid w:val="4155D4E8"/>
    <w:rsid w:val="42258E6C"/>
    <w:rsid w:val="425B215B"/>
    <w:rsid w:val="43F76FB6"/>
    <w:rsid w:val="45F4C3E1"/>
    <w:rsid w:val="4656A028"/>
    <w:rsid w:val="48228BC9"/>
    <w:rsid w:val="4AAAE5F0"/>
    <w:rsid w:val="4BECC50F"/>
    <w:rsid w:val="4E4BA197"/>
    <w:rsid w:val="507E00AD"/>
    <w:rsid w:val="51C74E6A"/>
    <w:rsid w:val="51FA56AB"/>
    <w:rsid w:val="5273A1AD"/>
    <w:rsid w:val="561C1DA2"/>
    <w:rsid w:val="565A83D0"/>
    <w:rsid w:val="56810765"/>
    <w:rsid w:val="568EFC7F"/>
    <w:rsid w:val="5AF96158"/>
    <w:rsid w:val="60F3DF7B"/>
    <w:rsid w:val="61356DE4"/>
    <w:rsid w:val="63210BCF"/>
    <w:rsid w:val="64223398"/>
    <w:rsid w:val="644AA0C7"/>
    <w:rsid w:val="67DA36FD"/>
    <w:rsid w:val="6B75B50E"/>
    <w:rsid w:val="6D089AC3"/>
    <w:rsid w:val="6EAE60CF"/>
    <w:rsid w:val="6ED4105B"/>
    <w:rsid w:val="74B116C6"/>
    <w:rsid w:val="7613F057"/>
    <w:rsid w:val="77D0FFB4"/>
    <w:rsid w:val="7BF4DEED"/>
    <w:rsid w:val="7C72E224"/>
    <w:rsid w:val="7E4A694D"/>
    <w:rsid w:val="7EE226B4"/>
    <w:rsid w:val="7FABCB7C"/>
  </w:rsids>
  <m:mathPr>
    <m:mathFont m:val="Cambria Math"/>
    <m:brkBin m:val="before"/>
    <m:brkBinSub m:val="--"/>
    <m:smallFrac m:val="0"/>
    <m:dispDef/>
    <m:lMargin m:val="0"/>
    <m:rMargin m:val="0"/>
    <m:defJc m:val="centerGroup"/>
    <m:wrapIndent m:val="1440"/>
    <m:intLim m:val="subSup"/>
    <m:naryLim m:val="undOvr"/>
  </m:mathPr>
  <w:themeFontLang w:val="es-CL"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5237403"/>
  <w15:docId w15:val="{EA5820E4-F40E-47CA-BF15-5B7CC5F1E9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sz w:val="24"/>
        <w:szCs w:val="24"/>
        <w:lang w:val="es" w:eastAsia="es-CL" w:bidi="ar-SA"/>
      </w:rPr>
    </w:rPrDefault>
    <w:pPrDefault>
      <w:pPr>
        <w:spacing w:before="300" w:after="30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A4E05"/>
    <w:pPr>
      <w:spacing w:line="240" w:lineRule="auto"/>
    </w:pPr>
    <w:rPr>
      <w:rFonts w:ascii="Times New Roman" w:hAnsi="Times New Roman"/>
      <w:lang w:val="en-US"/>
    </w:rPr>
  </w:style>
  <w:style w:type="paragraph" w:styleId="Heading1">
    <w:name w:val="heading 1"/>
    <w:basedOn w:val="Normal"/>
    <w:next w:val="Normal"/>
    <w:link w:val="Heading1Char"/>
    <w:uiPriority w:val="9"/>
    <w:qFormat/>
    <w:pPr>
      <w:keepNext/>
      <w:keepLines/>
      <w:spacing w:before="480" w:after="0"/>
      <w:jc w:val="left"/>
      <w:outlineLvl w:val="0"/>
    </w:pPr>
    <w:rPr>
      <w:b/>
      <w:sz w:val="30"/>
      <w:szCs w:val="30"/>
    </w:rPr>
  </w:style>
  <w:style w:type="paragraph" w:styleId="Heading2">
    <w:name w:val="heading 2"/>
    <w:basedOn w:val="Normal"/>
    <w:next w:val="Normal"/>
    <w:uiPriority w:val="9"/>
    <w:unhideWhenUsed/>
    <w:qFormat/>
    <w:pPr>
      <w:keepNext/>
      <w:keepLines/>
      <w:spacing w:before="200" w:after="0"/>
      <w:outlineLvl w:val="1"/>
    </w:pPr>
    <w:rPr>
      <w:b/>
    </w:rPr>
  </w:style>
  <w:style w:type="paragraph" w:styleId="Heading3">
    <w:name w:val="heading 3"/>
    <w:basedOn w:val="Normal"/>
    <w:next w:val="Normal"/>
    <w:autoRedefine/>
    <w:uiPriority w:val="9"/>
    <w:unhideWhenUsed/>
    <w:qFormat/>
    <w:rsid w:val="007D5628"/>
    <w:pPr>
      <w:keepNext/>
      <w:keepLines/>
      <w:spacing w:before="200" w:after="0"/>
      <w:outlineLvl w:val="2"/>
    </w:pPr>
    <w:rPr>
      <w:rFonts w:ascii="Calibri" w:eastAsia="Calibri" w:hAnsi="Calibri" w:cs="Calibri"/>
      <w:b/>
      <w:sz w:val="28"/>
      <w:szCs w:val="28"/>
    </w:rPr>
  </w:style>
  <w:style w:type="paragraph" w:styleId="Heading4">
    <w:name w:val="heading 4"/>
    <w:basedOn w:val="Normal"/>
    <w:next w:val="Normal"/>
    <w:uiPriority w:val="9"/>
    <w:semiHidden/>
    <w:unhideWhenUsed/>
    <w:qFormat/>
    <w:pPr>
      <w:keepNext/>
      <w:keepLines/>
      <w:spacing w:before="200" w:after="0"/>
      <w:outlineLvl w:val="3"/>
    </w:pPr>
    <w:rPr>
      <w:rFonts w:ascii="Calibri" w:eastAsia="Calibri" w:hAnsi="Calibri" w:cs="Calibri"/>
      <w:b/>
      <w:color w:val="4F81BD"/>
    </w:rPr>
  </w:style>
  <w:style w:type="paragraph" w:styleId="Heading5">
    <w:name w:val="heading 5"/>
    <w:basedOn w:val="Normal"/>
    <w:next w:val="Normal"/>
    <w:uiPriority w:val="9"/>
    <w:semiHidden/>
    <w:unhideWhenUsed/>
    <w:qFormat/>
    <w:pPr>
      <w:keepNext/>
      <w:keepLines/>
      <w:spacing w:before="200" w:after="0"/>
      <w:outlineLvl w:val="4"/>
    </w:pPr>
    <w:rPr>
      <w:rFonts w:ascii="Calibri" w:eastAsia="Calibri" w:hAnsi="Calibri" w:cs="Calibri"/>
      <w:i/>
      <w:color w:val="4F81BD"/>
    </w:rPr>
  </w:style>
  <w:style w:type="paragraph" w:styleId="Heading6">
    <w:name w:val="heading 6"/>
    <w:basedOn w:val="Normal"/>
    <w:next w:val="Normal"/>
    <w:uiPriority w:val="9"/>
    <w:semiHidden/>
    <w:unhideWhenUsed/>
    <w:qFormat/>
    <w:pPr>
      <w:keepNext/>
      <w:keepLines/>
      <w:spacing w:before="200" w:after="0"/>
      <w:outlineLvl w:val="5"/>
    </w:pPr>
    <w:rPr>
      <w:rFonts w:ascii="Calibri" w:eastAsia="Calibri" w:hAnsi="Calibri" w:cs="Calibri"/>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autoRedefine/>
    <w:uiPriority w:val="10"/>
    <w:qFormat/>
    <w:rsid w:val="003D3B28"/>
    <w:pPr>
      <w:keepNext/>
      <w:keepLines/>
      <w:spacing w:before="480" w:after="240"/>
      <w:jc w:val="center"/>
    </w:pPr>
    <w:rPr>
      <w:rFonts w:eastAsia="Times New Roman" w:cs="Times New Roman"/>
      <w:b/>
      <w:bCs/>
      <w:sz w:val="36"/>
      <w:szCs w:val="36"/>
    </w:rPr>
  </w:style>
  <w:style w:type="paragraph" w:styleId="Subtitle">
    <w:name w:val="Subtitle"/>
    <w:basedOn w:val="Normal"/>
    <w:next w:val="Normal"/>
    <w:uiPriority w:val="11"/>
    <w:qFormat/>
    <w:pPr>
      <w:keepNext/>
      <w:keepLines/>
      <w:spacing w:before="240" w:after="240"/>
      <w:jc w:val="center"/>
    </w:pPr>
    <w:rPr>
      <w:rFonts w:eastAsia="Times New Roman" w:cs="Times New Roman"/>
      <w:b/>
      <w:sz w:val="30"/>
      <w:szCs w:val="30"/>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ibliography">
    <w:name w:val="Bibliography"/>
    <w:basedOn w:val="Normal"/>
    <w:next w:val="Normal"/>
    <w:autoRedefine/>
    <w:uiPriority w:val="37"/>
    <w:unhideWhenUsed/>
    <w:rsid w:val="00EA7310"/>
    <w:pPr>
      <w:spacing w:before="0" w:after="0"/>
      <w:ind w:left="720" w:hanging="720"/>
    </w:pPr>
  </w:style>
  <w:style w:type="paragraph" w:styleId="NoSpacing">
    <w:name w:val="No Spacing"/>
    <w:uiPriority w:val="1"/>
    <w:qFormat/>
    <w:rsid w:val="008A07BB"/>
    <w:pPr>
      <w:spacing w:before="0" w:after="0" w:line="240" w:lineRule="auto"/>
    </w:pPr>
  </w:style>
  <w:style w:type="paragraph" w:styleId="NormalWeb">
    <w:name w:val="Normal (Web)"/>
    <w:basedOn w:val="Normal"/>
    <w:uiPriority w:val="99"/>
    <w:unhideWhenUsed/>
    <w:rsid w:val="00C95FD9"/>
    <w:pPr>
      <w:spacing w:before="100" w:beforeAutospacing="1" w:after="100" w:afterAutospacing="1"/>
      <w:jc w:val="left"/>
    </w:pPr>
    <w:rPr>
      <w:rFonts w:eastAsia="Times New Roman" w:cs="Times New Roman"/>
      <w:lang w:val="es-CL"/>
    </w:rPr>
  </w:style>
  <w:style w:type="character" w:customStyle="1" w:styleId="highlight">
    <w:name w:val="highlight"/>
    <w:basedOn w:val="DefaultParagraphFont"/>
    <w:rsid w:val="00C95FD9"/>
  </w:style>
  <w:style w:type="character" w:customStyle="1" w:styleId="citation">
    <w:name w:val="citation"/>
    <w:basedOn w:val="DefaultParagraphFont"/>
    <w:rsid w:val="00C95FD9"/>
  </w:style>
  <w:style w:type="character" w:customStyle="1" w:styleId="citation-item">
    <w:name w:val="citation-item"/>
    <w:basedOn w:val="DefaultParagraphFont"/>
    <w:rsid w:val="00C95FD9"/>
  </w:style>
  <w:style w:type="paragraph" w:styleId="CommentSubject">
    <w:name w:val="annotation subject"/>
    <w:basedOn w:val="CommentText"/>
    <w:next w:val="CommentText"/>
    <w:link w:val="CommentSubjectChar"/>
    <w:uiPriority w:val="99"/>
    <w:semiHidden/>
    <w:unhideWhenUsed/>
    <w:rsid w:val="00FA6E8E"/>
    <w:rPr>
      <w:b/>
      <w:bCs/>
    </w:rPr>
  </w:style>
  <w:style w:type="character" w:customStyle="1" w:styleId="CommentSubjectChar">
    <w:name w:val="Comment Subject Char"/>
    <w:basedOn w:val="CommentTextChar"/>
    <w:link w:val="CommentSubject"/>
    <w:uiPriority w:val="99"/>
    <w:semiHidden/>
    <w:rsid w:val="00FA6E8E"/>
    <w:rPr>
      <w:b/>
      <w:bCs/>
      <w:sz w:val="20"/>
      <w:szCs w:val="20"/>
    </w:rPr>
  </w:style>
  <w:style w:type="paragraph" w:styleId="Header">
    <w:name w:val="header"/>
    <w:basedOn w:val="Normal"/>
    <w:link w:val="HeaderChar"/>
    <w:uiPriority w:val="99"/>
    <w:unhideWhenUsed/>
    <w:rsid w:val="0099255D"/>
    <w:pPr>
      <w:tabs>
        <w:tab w:val="center" w:pos="4419"/>
        <w:tab w:val="right" w:pos="8838"/>
      </w:tabs>
      <w:spacing w:before="0" w:after="0"/>
    </w:pPr>
  </w:style>
  <w:style w:type="character" w:customStyle="1" w:styleId="HeaderChar">
    <w:name w:val="Header Char"/>
    <w:basedOn w:val="DefaultParagraphFont"/>
    <w:link w:val="Header"/>
    <w:uiPriority w:val="99"/>
    <w:rsid w:val="0099255D"/>
  </w:style>
  <w:style w:type="paragraph" w:styleId="Footer">
    <w:name w:val="footer"/>
    <w:basedOn w:val="Normal"/>
    <w:link w:val="FooterChar"/>
    <w:uiPriority w:val="99"/>
    <w:unhideWhenUsed/>
    <w:rsid w:val="0099255D"/>
    <w:pPr>
      <w:tabs>
        <w:tab w:val="center" w:pos="4419"/>
        <w:tab w:val="right" w:pos="8838"/>
      </w:tabs>
      <w:spacing w:before="0" w:after="0"/>
    </w:pPr>
  </w:style>
  <w:style w:type="character" w:customStyle="1" w:styleId="FooterChar">
    <w:name w:val="Footer Char"/>
    <w:basedOn w:val="DefaultParagraphFont"/>
    <w:link w:val="Footer"/>
    <w:uiPriority w:val="99"/>
    <w:rsid w:val="0099255D"/>
  </w:style>
  <w:style w:type="character" w:customStyle="1" w:styleId="Heading1Char">
    <w:name w:val="Heading 1 Char"/>
    <w:basedOn w:val="DefaultParagraphFont"/>
    <w:link w:val="Heading1"/>
    <w:uiPriority w:val="9"/>
    <w:rsid w:val="00C5370B"/>
    <w:rPr>
      <w:b/>
      <w:sz w:val="30"/>
      <w:szCs w:val="30"/>
    </w:rPr>
  </w:style>
  <w:style w:type="character" w:styleId="Hyperlink">
    <w:name w:val="Hyperlink"/>
    <w:basedOn w:val="DefaultParagraphFont"/>
    <w:uiPriority w:val="99"/>
    <w:unhideWhenUsed/>
    <w:rsid w:val="00D24618"/>
    <w:rPr>
      <w:color w:val="0000FF" w:themeColor="hyperlink"/>
      <w:u w:val="single"/>
    </w:rPr>
  </w:style>
  <w:style w:type="character" w:customStyle="1" w:styleId="UnresolvedMention1">
    <w:name w:val="Unresolved Mention1"/>
    <w:basedOn w:val="DefaultParagraphFont"/>
    <w:uiPriority w:val="99"/>
    <w:semiHidden/>
    <w:unhideWhenUsed/>
    <w:rsid w:val="00D24618"/>
    <w:rPr>
      <w:color w:val="605E5C"/>
      <w:shd w:val="clear" w:color="auto" w:fill="E1DFDD"/>
    </w:rPr>
  </w:style>
  <w:style w:type="table" w:styleId="TableGrid">
    <w:name w:val="Table Grid"/>
    <w:basedOn w:val="TableNormal"/>
    <w:uiPriority w:val="39"/>
    <w:rsid w:val="006B7D7E"/>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5679DD"/>
    <w:pPr>
      <w:spacing w:before="0" w:after="0"/>
    </w:pPr>
    <w:rPr>
      <w:sz w:val="20"/>
      <w:szCs w:val="20"/>
    </w:rPr>
  </w:style>
  <w:style w:type="character" w:customStyle="1" w:styleId="FootnoteTextChar">
    <w:name w:val="Footnote Text Char"/>
    <w:basedOn w:val="DefaultParagraphFont"/>
    <w:link w:val="FootnoteText"/>
    <w:uiPriority w:val="99"/>
    <w:semiHidden/>
    <w:rsid w:val="005679DD"/>
    <w:rPr>
      <w:sz w:val="20"/>
      <w:szCs w:val="20"/>
    </w:rPr>
  </w:style>
  <w:style w:type="character" w:styleId="FootnoteReference">
    <w:name w:val="footnote reference"/>
    <w:basedOn w:val="DefaultParagraphFont"/>
    <w:uiPriority w:val="99"/>
    <w:semiHidden/>
    <w:unhideWhenUsed/>
    <w:rsid w:val="005679DD"/>
    <w:rPr>
      <w:vertAlign w:val="superscript"/>
    </w:rPr>
  </w:style>
  <w:style w:type="paragraph" w:styleId="ListParagraph">
    <w:name w:val="List Paragraph"/>
    <w:basedOn w:val="Normal"/>
    <w:uiPriority w:val="34"/>
    <w:qFormat/>
    <w:rsid w:val="00344519"/>
    <w:pPr>
      <w:ind w:left="720"/>
      <w:contextualSpacing/>
    </w:pPr>
  </w:style>
  <w:style w:type="table" w:styleId="PlainTable2">
    <w:name w:val="Plain Table 2"/>
    <w:basedOn w:val="TableNormal"/>
    <w:uiPriority w:val="4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laceholderText">
    <w:name w:val="Placeholder Text"/>
    <w:basedOn w:val="DefaultParagraphFont"/>
    <w:uiPriority w:val="99"/>
    <w:semiHidden/>
    <w:rsid w:val="00306593"/>
    <w:rPr>
      <w:color w:val="666666"/>
    </w:rPr>
  </w:style>
  <w:style w:type="character" w:styleId="LineNumber">
    <w:name w:val="line number"/>
    <w:basedOn w:val="DefaultParagraphFont"/>
    <w:uiPriority w:val="99"/>
    <w:semiHidden/>
    <w:unhideWhenUsed/>
    <w:rsid w:val="00F235B3"/>
  </w:style>
  <w:style w:type="paragraph" w:styleId="BalloonText">
    <w:name w:val="Balloon Text"/>
    <w:basedOn w:val="Normal"/>
    <w:link w:val="BalloonTextChar"/>
    <w:uiPriority w:val="99"/>
    <w:semiHidden/>
    <w:unhideWhenUsed/>
    <w:rsid w:val="00334957"/>
    <w:pPr>
      <w:spacing w:before="0"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34957"/>
    <w:rPr>
      <w:rFonts w:ascii="Segoe UI" w:hAnsi="Segoe UI" w:cs="Segoe UI"/>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382260">
      <w:bodyDiv w:val="1"/>
      <w:marLeft w:val="0"/>
      <w:marRight w:val="0"/>
      <w:marTop w:val="0"/>
      <w:marBottom w:val="0"/>
      <w:divBdr>
        <w:top w:val="none" w:sz="0" w:space="0" w:color="auto"/>
        <w:left w:val="none" w:sz="0" w:space="0" w:color="auto"/>
        <w:bottom w:val="none" w:sz="0" w:space="0" w:color="auto"/>
        <w:right w:val="none" w:sz="0" w:space="0" w:color="auto"/>
      </w:divBdr>
      <w:divsChild>
        <w:div w:id="990981103">
          <w:marLeft w:val="0"/>
          <w:marRight w:val="0"/>
          <w:marTop w:val="0"/>
          <w:marBottom w:val="0"/>
          <w:divBdr>
            <w:top w:val="none" w:sz="0" w:space="0" w:color="auto"/>
            <w:left w:val="none" w:sz="0" w:space="0" w:color="auto"/>
            <w:bottom w:val="none" w:sz="0" w:space="0" w:color="auto"/>
            <w:right w:val="none" w:sz="0" w:space="0" w:color="auto"/>
          </w:divBdr>
          <w:divsChild>
            <w:div w:id="1023483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506415">
      <w:bodyDiv w:val="1"/>
      <w:marLeft w:val="0"/>
      <w:marRight w:val="0"/>
      <w:marTop w:val="0"/>
      <w:marBottom w:val="0"/>
      <w:divBdr>
        <w:top w:val="none" w:sz="0" w:space="0" w:color="auto"/>
        <w:left w:val="none" w:sz="0" w:space="0" w:color="auto"/>
        <w:bottom w:val="none" w:sz="0" w:space="0" w:color="auto"/>
        <w:right w:val="none" w:sz="0" w:space="0" w:color="auto"/>
      </w:divBdr>
    </w:div>
    <w:div w:id="75904210">
      <w:bodyDiv w:val="1"/>
      <w:marLeft w:val="0"/>
      <w:marRight w:val="0"/>
      <w:marTop w:val="0"/>
      <w:marBottom w:val="0"/>
      <w:divBdr>
        <w:top w:val="none" w:sz="0" w:space="0" w:color="auto"/>
        <w:left w:val="none" w:sz="0" w:space="0" w:color="auto"/>
        <w:bottom w:val="none" w:sz="0" w:space="0" w:color="auto"/>
        <w:right w:val="none" w:sz="0" w:space="0" w:color="auto"/>
      </w:divBdr>
      <w:divsChild>
        <w:div w:id="1272205588">
          <w:marLeft w:val="0"/>
          <w:marRight w:val="0"/>
          <w:marTop w:val="0"/>
          <w:marBottom w:val="0"/>
          <w:divBdr>
            <w:top w:val="none" w:sz="0" w:space="0" w:color="auto"/>
            <w:left w:val="none" w:sz="0" w:space="0" w:color="auto"/>
            <w:bottom w:val="none" w:sz="0" w:space="0" w:color="auto"/>
            <w:right w:val="none" w:sz="0" w:space="0" w:color="auto"/>
          </w:divBdr>
          <w:divsChild>
            <w:div w:id="1117405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988739">
      <w:bodyDiv w:val="1"/>
      <w:marLeft w:val="0"/>
      <w:marRight w:val="0"/>
      <w:marTop w:val="0"/>
      <w:marBottom w:val="0"/>
      <w:divBdr>
        <w:top w:val="none" w:sz="0" w:space="0" w:color="auto"/>
        <w:left w:val="none" w:sz="0" w:space="0" w:color="auto"/>
        <w:bottom w:val="none" w:sz="0" w:space="0" w:color="auto"/>
        <w:right w:val="none" w:sz="0" w:space="0" w:color="auto"/>
      </w:divBdr>
      <w:divsChild>
        <w:div w:id="38435629">
          <w:marLeft w:val="0"/>
          <w:marRight w:val="0"/>
          <w:marTop w:val="0"/>
          <w:marBottom w:val="0"/>
          <w:divBdr>
            <w:top w:val="none" w:sz="0" w:space="0" w:color="auto"/>
            <w:left w:val="none" w:sz="0" w:space="0" w:color="auto"/>
            <w:bottom w:val="none" w:sz="0" w:space="0" w:color="auto"/>
            <w:right w:val="none" w:sz="0" w:space="0" w:color="auto"/>
          </w:divBdr>
          <w:divsChild>
            <w:div w:id="119111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289095">
      <w:bodyDiv w:val="1"/>
      <w:marLeft w:val="0"/>
      <w:marRight w:val="0"/>
      <w:marTop w:val="0"/>
      <w:marBottom w:val="0"/>
      <w:divBdr>
        <w:top w:val="none" w:sz="0" w:space="0" w:color="auto"/>
        <w:left w:val="none" w:sz="0" w:space="0" w:color="auto"/>
        <w:bottom w:val="none" w:sz="0" w:space="0" w:color="auto"/>
        <w:right w:val="none" w:sz="0" w:space="0" w:color="auto"/>
      </w:divBdr>
    </w:div>
    <w:div w:id="158421564">
      <w:bodyDiv w:val="1"/>
      <w:marLeft w:val="0"/>
      <w:marRight w:val="0"/>
      <w:marTop w:val="0"/>
      <w:marBottom w:val="0"/>
      <w:divBdr>
        <w:top w:val="none" w:sz="0" w:space="0" w:color="auto"/>
        <w:left w:val="none" w:sz="0" w:space="0" w:color="auto"/>
        <w:bottom w:val="none" w:sz="0" w:space="0" w:color="auto"/>
        <w:right w:val="none" w:sz="0" w:space="0" w:color="auto"/>
      </w:divBdr>
      <w:divsChild>
        <w:div w:id="975372635">
          <w:marLeft w:val="0"/>
          <w:marRight w:val="0"/>
          <w:marTop w:val="0"/>
          <w:marBottom w:val="0"/>
          <w:divBdr>
            <w:top w:val="none" w:sz="0" w:space="0" w:color="auto"/>
            <w:left w:val="none" w:sz="0" w:space="0" w:color="auto"/>
            <w:bottom w:val="none" w:sz="0" w:space="0" w:color="auto"/>
            <w:right w:val="none" w:sz="0" w:space="0" w:color="auto"/>
          </w:divBdr>
          <w:divsChild>
            <w:div w:id="447237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934862">
      <w:bodyDiv w:val="1"/>
      <w:marLeft w:val="0"/>
      <w:marRight w:val="0"/>
      <w:marTop w:val="0"/>
      <w:marBottom w:val="0"/>
      <w:divBdr>
        <w:top w:val="none" w:sz="0" w:space="0" w:color="auto"/>
        <w:left w:val="none" w:sz="0" w:space="0" w:color="auto"/>
        <w:bottom w:val="none" w:sz="0" w:space="0" w:color="auto"/>
        <w:right w:val="none" w:sz="0" w:space="0" w:color="auto"/>
      </w:divBdr>
    </w:div>
    <w:div w:id="204560204">
      <w:bodyDiv w:val="1"/>
      <w:marLeft w:val="0"/>
      <w:marRight w:val="0"/>
      <w:marTop w:val="0"/>
      <w:marBottom w:val="0"/>
      <w:divBdr>
        <w:top w:val="none" w:sz="0" w:space="0" w:color="auto"/>
        <w:left w:val="none" w:sz="0" w:space="0" w:color="auto"/>
        <w:bottom w:val="none" w:sz="0" w:space="0" w:color="auto"/>
        <w:right w:val="none" w:sz="0" w:space="0" w:color="auto"/>
      </w:divBdr>
      <w:divsChild>
        <w:div w:id="186791950">
          <w:marLeft w:val="0"/>
          <w:marRight w:val="0"/>
          <w:marTop w:val="0"/>
          <w:marBottom w:val="0"/>
          <w:divBdr>
            <w:top w:val="none" w:sz="0" w:space="0" w:color="auto"/>
            <w:left w:val="none" w:sz="0" w:space="0" w:color="auto"/>
            <w:bottom w:val="none" w:sz="0" w:space="0" w:color="auto"/>
            <w:right w:val="none" w:sz="0" w:space="0" w:color="auto"/>
          </w:divBdr>
          <w:divsChild>
            <w:div w:id="148331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5548089">
      <w:bodyDiv w:val="1"/>
      <w:marLeft w:val="0"/>
      <w:marRight w:val="0"/>
      <w:marTop w:val="0"/>
      <w:marBottom w:val="0"/>
      <w:divBdr>
        <w:top w:val="none" w:sz="0" w:space="0" w:color="auto"/>
        <w:left w:val="none" w:sz="0" w:space="0" w:color="auto"/>
        <w:bottom w:val="none" w:sz="0" w:space="0" w:color="auto"/>
        <w:right w:val="none" w:sz="0" w:space="0" w:color="auto"/>
      </w:divBdr>
    </w:div>
    <w:div w:id="253975250">
      <w:bodyDiv w:val="1"/>
      <w:marLeft w:val="0"/>
      <w:marRight w:val="0"/>
      <w:marTop w:val="0"/>
      <w:marBottom w:val="0"/>
      <w:divBdr>
        <w:top w:val="none" w:sz="0" w:space="0" w:color="auto"/>
        <w:left w:val="none" w:sz="0" w:space="0" w:color="auto"/>
        <w:bottom w:val="none" w:sz="0" w:space="0" w:color="auto"/>
        <w:right w:val="none" w:sz="0" w:space="0" w:color="auto"/>
      </w:divBdr>
    </w:div>
    <w:div w:id="256253864">
      <w:bodyDiv w:val="1"/>
      <w:marLeft w:val="0"/>
      <w:marRight w:val="0"/>
      <w:marTop w:val="0"/>
      <w:marBottom w:val="0"/>
      <w:divBdr>
        <w:top w:val="none" w:sz="0" w:space="0" w:color="auto"/>
        <w:left w:val="none" w:sz="0" w:space="0" w:color="auto"/>
        <w:bottom w:val="none" w:sz="0" w:space="0" w:color="auto"/>
        <w:right w:val="none" w:sz="0" w:space="0" w:color="auto"/>
      </w:divBdr>
      <w:divsChild>
        <w:div w:id="1982925154">
          <w:marLeft w:val="0"/>
          <w:marRight w:val="0"/>
          <w:marTop w:val="0"/>
          <w:marBottom w:val="0"/>
          <w:divBdr>
            <w:top w:val="none" w:sz="0" w:space="0" w:color="auto"/>
            <w:left w:val="none" w:sz="0" w:space="0" w:color="auto"/>
            <w:bottom w:val="none" w:sz="0" w:space="0" w:color="auto"/>
            <w:right w:val="none" w:sz="0" w:space="0" w:color="auto"/>
          </w:divBdr>
          <w:divsChild>
            <w:div w:id="1232278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1630135">
      <w:bodyDiv w:val="1"/>
      <w:marLeft w:val="0"/>
      <w:marRight w:val="0"/>
      <w:marTop w:val="0"/>
      <w:marBottom w:val="0"/>
      <w:divBdr>
        <w:top w:val="none" w:sz="0" w:space="0" w:color="auto"/>
        <w:left w:val="none" w:sz="0" w:space="0" w:color="auto"/>
        <w:bottom w:val="none" w:sz="0" w:space="0" w:color="auto"/>
        <w:right w:val="none" w:sz="0" w:space="0" w:color="auto"/>
      </w:divBdr>
    </w:div>
    <w:div w:id="518159929">
      <w:bodyDiv w:val="1"/>
      <w:marLeft w:val="0"/>
      <w:marRight w:val="0"/>
      <w:marTop w:val="0"/>
      <w:marBottom w:val="0"/>
      <w:divBdr>
        <w:top w:val="none" w:sz="0" w:space="0" w:color="auto"/>
        <w:left w:val="none" w:sz="0" w:space="0" w:color="auto"/>
        <w:bottom w:val="none" w:sz="0" w:space="0" w:color="auto"/>
        <w:right w:val="none" w:sz="0" w:space="0" w:color="auto"/>
      </w:divBdr>
      <w:divsChild>
        <w:div w:id="1536117659">
          <w:marLeft w:val="0"/>
          <w:marRight w:val="0"/>
          <w:marTop w:val="0"/>
          <w:marBottom w:val="0"/>
          <w:divBdr>
            <w:top w:val="none" w:sz="0" w:space="0" w:color="auto"/>
            <w:left w:val="none" w:sz="0" w:space="0" w:color="auto"/>
            <w:bottom w:val="none" w:sz="0" w:space="0" w:color="auto"/>
            <w:right w:val="none" w:sz="0" w:space="0" w:color="auto"/>
          </w:divBdr>
          <w:divsChild>
            <w:div w:id="262340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6356603">
      <w:bodyDiv w:val="1"/>
      <w:marLeft w:val="0"/>
      <w:marRight w:val="0"/>
      <w:marTop w:val="0"/>
      <w:marBottom w:val="0"/>
      <w:divBdr>
        <w:top w:val="none" w:sz="0" w:space="0" w:color="auto"/>
        <w:left w:val="none" w:sz="0" w:space="0" w:color="auto"/>
        <w:bottom w:val="none" w:sz="0" w:space="0" w:color="auto"/>
        <w:right w:val="none" w:sz="0" w:space="0" w:color="auto"/>
      </w:divBdr>
    </w:div>
    <w:div w:id="586308955">
      <w:bodyDiv w:val="1"/>
      <w:marLeft w:val="0"/>
      <w:marRight w:val="0"/>
      <w:marTop w:val="0"/>
      <w:marBottom w:val="0"/>
      <w:divBdr>
        <w:top w:val="none" w:sz="0" w:space="0" w:color="auto"/>
        <w:left w:val="none" w:sz="0" w:space="0" w:color="auto"/>
        <w:bottom w:val="none" w:sz="0" w:space="0" w:color="auto"/>
        <w:right w:val="none" w:sz="0" w:space="0" w:color="auto"/>
      </w:divBdr>
    </w:div>
    <w:div w:id="589777215">
      <w:bodyDiv w:val="1"/>
      <w:marLeft w:val="0"/>
      <w:marRight w:val="0"/>
      <w:marTop w:val="0"/>
      <w:marBottom w:val="0"/>
      <w:divBdr>
        <w:top w:val="none" w:sz="0" w:space="0" w:color="auto"/>
        <w:left w:val="none" w:sz="0" w:space="0" w:color="auto"/>
        <w:bottom w:val="none" w:sz="0" w:space="0" w:color="auto"/>
        <w:right w:val="none" w:sz="0" w:space="0" w:color="auto"/>
      </w:divBdr>
      <w:divsChild>
        <w:div w:id="984044731">
          <w:marLeft w:val="0"/>
          <w:marRight w:val="0"/>
          <w:marTop w:val="0"/>
          <w:marBottom w:val="0"/>
          <w:divBdr>
            <w:top w:val="none" w:sz="0" w:space="0" w:color="auto"/>
            <w:left w:val="none" w:sz="0" w:space="0" w:color="auto"/>
            <w:bottom w:val="none" w:sz="0" w:space="0" w:color="auto"/>
            <w:right w:val="none" w:sz="0" w:space="0" w:color="auto"/>
          </w:divBdr>
          <w:divsChild>
            <w:div w:id="132597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9477999">
      <w:bodyDiv w:val="1"/>
      <w:marLeft w:val="0"/>
      <w:marRight w:val="0"/>
      <w:marTop w:val="0"/>
      <w:marBottom w:val="0"/>
      <w:divBdr>
        <w:top w:val="none" w:sz="0" w:space="0" w:color="auto"/>
        <w:left w:val="none" w:sz="0" w:space="0" w:color="auto"/>
        <w:bottom w:val="none" w:sz="0" w:space="0" w:color="auto"/>
        <w:right w:val="none" w:sz="0" w:space="0" w:color="auto"/>
      </w:divBdr>
      <w:divsChild>
        <w:div w:id="235365067">
          <w:marLeft w:val="0"/>
          <w:marRight w:val="0"/>
          <w:marTop w:val="0"/>
          <w:marBottom w:val="0"/>
          <w:divBdr>
            <w:top w:val="none" w:sz="0" w:space="0" w:color="auto"/>
            <w:left w:val="none" w:sz="0" w:space="0" w:color="auto"/>
            <w:bottom w:val="none" w:sz="0" w:space="0" w:color="auto"/>
            <w:right w:val="none" w:sz="0" w:space="0" w:color="auto"/>
          </w:divBdr>
          <w:divsChild>
            <w:div w:id="289746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9175953">
      <w:bodyDiv w:val="1"/>
      <w:marLeft w:val="0"/>
      <w:marRight w:val="0"/>
      <w:marTop w:val="0"/>
      <w:marBottom w:val="0"/>
      <w:divBdr>
        <w:top w:val="none" w:sz="0" w:space="0" w:color="auto"/>
        <w:left w:val="none" w:sz="0" w:space="0" w:color="auto"/>
        <w:bottom w:val="none" w:sz="0" w:space="0" w:color="auto"/>
        <w:right w:val="none" w:sz="0" w:space="0" w:color="auto"/>
      </w:divBdr>
    </w:div>
    <w:div w:id="774058482">
      <w:bodyDiv w:val="1"/>
      <w:marLeft w:val="0"/>
      <w:marRight w:val="0"/>
      <w:marTop w:val="0"/>
      <w:marBottom w:val="0"/>
      <w:divBdr>
        <w:top w:val="none" w:sz="0" w:space="0" w:color="auto"/>
        <w:left w:val="none" w:sz="0" w:space="0" w:color="auto"/>
        <w:bottom w:val="none" w:sz="0" w:space="0" w:color="auto"/>
        <w:right w:val="none" w:sz="0" w:space="0" w:color="auto"/>
      </w:divBdr>
      <w:divsChild>
        <w:div w:id="877162415">
          <w:marLeft w:val="0"/>
          <w:marRight w:val="0"/>
          <w:marTop w:val="0"/>
          <w:marBottom w:val="0"/>
          <w:divBdr>
            <w:top w:val="none" w:sz="0" w:space="0" w:color="auto"/>
            <w:left w:val="none" w:sz="0" w:space="0" w:color="auto"/>
            <w:bottom w:val="none" w:sz="0" w:space="0" w:color="auto"/>
            <w:right w:val="none" w:sz="0" w:space="0" w:color="auto"/>
          </w:divBdr>
          <w:divsChild>
            <w:div w:id="116145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8497529">
      <w:bodyDiv w:val="1"/>
      <w:marLeft w:val="0"/>
      <w:marRight w:val="0"/>
      <w:marTop w:val="0"/>
      <w:marBottom w:val="0"/>
      <w:divBdr>
        <w:top w:val="none" w:sz="0" w:space="0" w:color="auto"/>
        <w:left w:val="none" w:sz="0" w:space="0" w:color="auto"/>
        <w:bottom w:val="none" w:sz="0" w:space="0" w:color="auto"/>
        <w:right w:val="none" w:sz="0" w:space="0" w:color="auto"/>
      </w:divBdr>
    </w:div>
    <w:div w:id="894043088">
      <w:bodyDiv w:val="1"/>
      <w:marLeft w:val="0"/>
      <w:marRight w:val="0"/>
      <w:marTop w:val="0"/>
      <w:marBottom w:val="0"/>
      <w:divBdr>
        <w:top w:val="none" w:sz="0" w:space="0" w:color="auto"/>
        <w:left w:val="none" w:sz="0" w:space="0" w:color="auto"/>
        <w:bottom w:val="none" w:sz="0" w:space="0" w:color="auto"/>
        <w:right w:val="none" w:sz="0" w:space="0" w:color="auto"/>
      </w:divBdr>
      <w:divsChild>
        <w:div w:id="1638145331">
          <w:marLeft w:val="0"/>
          <w:marRight w:val="0"/>
          <w:marTop w:val="0"/>
          <w:marBottom w:val="0"/>
          <w:divBdr>
            <w:top w:val="none" w:sz="0" w:space="0" w:color="auto"/>
            <w:left w:val="none" w:sz="0" w:space="0" w:color="auto"/>
            <w:bottom w:val="none" w:sz="0" w:space="0" w:color="auto"/>
            <w:right w:val="none" w:sz="0" w:space="0" w:color="auto"/>
          </w:divBdr>
          <w:divsChild>
            <w:div w:id="1182204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1639976">
      <w:bodyDiv w:val="1"/>
      <w:marLeft w:val="0"/>
      <w:marRight w:val="0"/>
      <w:marTop w:val="0"/>
      <w:marBottom w:val="0"/>
      <w:divBdr>
        <w:top w:val="none" w:sz="0" w:space="0" w:color="auto"/>
        <w:left w:val="none" w:sz="0" w:space="0" w:color="auto"/>
        <w:bottom w:val="none" w:sz="0" w:space="0" w:color="auto"/>
        <w:right w:val="none" w:sz="0" w:space="0" w:color="auto"/>
      </w:divBdr>
      <w:divsChild>
        <w:div w:id="529026131">
          <w:marLeft w:val="0"/>
          <w:marRight w:val="0"/>
          <w:marTop w:val="0"/>
          <w:marBottom w:val="0"/>
          <w:divBdr>
            <w:top w:val="none" w:sz="0" w:space="0" w:color="auto"/>
            <w:left w:val="none" w:sz="0" w:space="0" w:color="auto"/>
            <w:bottom w:val="none" w:sz="0" w:space="0" w:color="auto"/>
            <w:right w:val="none" w:sz="0" w:space="0" w:color="auto"/>
          </w:divBdr>
          <w:divsChild>
            <w:div w:id="1457523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2729827">
      <w:bodyDiv w:val="1"/>
      <w:marLeft w:val="0"/>
      <w:marRight w:val="0"/>
      <w:marTop w:val="0"/>
      <w:marBottom w:val="0"/>
      <w:divBdr>
        <w:top w:val="none" w:sz="0" w:space="0" w:color="auto"/>
        <w:left w:val="none" w:sz="0" w:space="0" w:color="auto"/>
        <w:bottom w:val="none" w:sz="0" w:space="0" w:color="auto"/>
        <w:right w:val="none" w:sz="0" w:space="0" w:color="auto"/>
      </w:divBdr>
    </w:div>
    <w:div w:id="1009719391">
      <w:bodyDiv w:val="1"/>
      <w:marLeft w:val="0"/>
      <w:marRight w:val="0"/>
      <w:marTop w:val="0"/>
      <w:marBottom w:val="0"/>
      <w:divBdr>
        <w:top w:val="none" w:sz="0" w:space="0" w:color="auto"/>
        <w:left w:val="none" w:sz="0" w:space="0" w:color="auto"/>
        <w:bottom w:val="none" w:sz="0" w:space="0" w:color="auto"/>
        <w:right w:val="none" w:sz="0" w:space="0" w:color="auto"/>
      </w:divBdr>
      <w:divsChild>
        <w:div w:id="525144494">
          <w:marLeft w:val="0"/>
          <w:marRight w:val="0"/>
          <w:marTop w:val="0"/>
          <w:marBottom w:val="0"/>
          <w:divBdr>
            <w:top w:val="none" w:sz="0" w:space="0" w:color="auto"/>
            <w:left w:val="none" w:sz="0" w:space="0" w:color="auto"/>
            <w:bottom w:val="none" w:sz="0" w:space="0" w:color="auto"/>
            <w:right w:val="none" w:sz="0" w:space="0" w:color="auto"/>
          </w:divBdr>
          <w:divsChild>
            <w:div w:id="288977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0906833">
      <w:bodyDiv w:val="1"/>
      <w:marLeft w:val="0"/>
      <w:marRight w:val="0"/>
      <w:marTop w:val="0"/>
      <w:marBottom w:val="0"/>
      <w:divBdr>
        <w:top w:val="none" w:sz="0" w:space="0" w:color="auto"/>
        <w:left w:val="none" w:sz="0" w:space="0" w:color="auto"/>
        <w:bottom w:val="none" w:sz="0" w:space="0" w:color="auto"/>
        <w:right w:val="none" w:sz="0" w:space="0" w:color="auto"/>
      </w:divBdr>
      <w:divsChild>
        <w:div w:id="220674804">
          <w:marLeft w:val="0"/>
          <w:marRight w:val="0"/>
          <w:marTop w:val="0"/>
          <w:marBottom w:val="0"/>
          <w:divBdr>
            <w:top w:val="none" w:sz="0" w:space="0" w:color="auto"/>
            <w:left w:val="none" w:sz="0" w:space="0" w:color="auto"/>
            <w:bottom w:val="none" w:sz="0" w:space="0" w:color="auto"/>
            <w:right w:val="none" w:sz="0" w:space="0" w:color="auto"/>
          </w:divBdr>
          <w:divsChild>
            <w:div w:id="1233782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5782437">
      <w:bodyDiv w:val="1"/>
      <w:marLeft w:val="0"/>
      <w:marRight w:val="0"/>
      <w:marTop w:val="0"/>
      <w:marBottom w:val="0"/>
      <w:divBdr>
        <w:top w:val="none" w:sz="0" w:space="0" w:color="auto"/>
        <w:left w:val="none" w:sz="0" w:space="0" w:color="auto"/>
        <w:bottom w:val="none" w:sz="0" w:space="0" w:color="auto"/>
        <w:right w:val="none" w:sz="0" w:space="0" w:color="auto"/>
      </w:divBdr>
    </w:div>
    <w:div w:id="1081681880">
      <w:bodyDiv w:val="1"/>
      <w:marLeft w:val="0"/>
      <w:marRight w:val="0"/>
      <w:marTop w:val="0"/>
      <w:marBottom w:val="0"/>
      <w:divBdr>
        <w:top w:val="none" w:sz="0" w:space="0" w:color="auto"/>
        <w:left w:val="none" w:sz="0" w:space="0" w:color="auto"/>
        <w:bottom w:val="none" w:sz="0" w:space="0" w:color="auto"/>
        <w:right w:val="none" w:sz="0" w:space="0" w:color="auto"/>
      </w:divBdr>
    </w:div>
    <w:div w:id="1087072135">
      <w:bodyDiv w:val="1"/>
      <w:marLeft w:val="0"/>
      <w:marRight w:val="0"/>
      <w:marTop w:val="0"/>
      <w:marBottom w:val="0"/>
      <w:divBdr>
        <w:top w:val="none" w:sz="0" w:space="0" w:color="auto"/>
        <w:left w:val="none" w:sz="0" w:space="0" w:color="auto"/>
        <w:bottom w:val="none" w:sz="0" w:space="0" w:color="auto"/>
        <w:right w:val="none" w:sz="0" w:space="0" w:color="auto"/>
      </w:divBdr>
      <w:divsChild>
        <w:div w:id="1023288227">
          <w:marLeft w:val="0"/>
          <w:marRight w:val="0"/>
          <w:marTop w:val="0"/>
          <w:marBottom w:val="0"/>
          <w:divBdr>
            <w:top w:val="none" w:sz="0" w:space="0" w:color="auto"/>
            <w:left w:val="none" w:sz="0" w:space="0" w:color="auto"/>
            <w:bottom w:val="none" w:sz="0" w:space="0" w:color="auto"/>
            <w:right w:val="none" w:sz="0" w:space="0" w:color="auto"/>
          </w:divBdr>
          <w:divsChild>
            <w:div w:id="300233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9233334">
      <w:bodyDiv w:val="1"/>
      <w:marLeft w:val="0"/>
      <w:marRight w:val="0"/>
      <w:marTop w:val="0"/>
      <w:marBottom w:val="0"/>
      <w:divBdr>
        <w:top w:val="none" w:sz="0" w:space="0" w:color="auto"/>
        <w:left w:val="none" w:sz="0" w:space="0" w:color="auto"/>
        <w:bottom w:val="none" w:sz="0" w:space="0" w:color="auto"/>
        <w:right w:val="none" w:sz="0" w:space="0" w:color="auto"/>
      </w:divBdr>
    </w:div>
    <w:div w:id="1095125639">
      <w:bodyDiv w:val="1"/>
      <w:marLeft w:val="0"/>
      <w:marRight w:val="0"/>
      <w:marTop w:val="0"/>
      <w:marBottom w:val="0"/>
      <w:divBdr>
        <w:top w:val="none" w:sz="0" w:space="0" w:color="auto"/>
        <w:left w:val="none" w:sz="0" w:space="0" w:color="auto"/>
        <w:bottom w:val="none" w:sz="0" w:space="0" w:color="auto"/>
        <w:right w:val="none" w:sz="0" w:space="0" w:color="auto"/>
      </w:divBdr>
      <w:divsChild>
        <w:div w:id="1057247136">
          <w:marLeft w:val="0"/>
          <w:marRight w:val="0"/>
          <w:marTop w:val="0"/>
          <w:marBottom w:val="0"/>
          <w:divBdr>
            <w:top w:val="none" w:sz="0" w:space="0" w:color="auto"/>
            <w:left w:val="none" w:sz="0" w:space="0" w:color="auto"/>
            <w:bottom w:val="none" w:sz="0" w:space="0" w:color="auto"/>
            <w:right w:val="none" w:sz="0" w:space="0" w:color="auto"/>
          </w:divBdr>
          <w:divsChild>
            <w:div w:id="1144857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2285030">
      <w:bodyDiv w:val="1"/>
      <w:marLeft w:val="0"/>
      <w:marRight w:val="0"/>
      <w:marTop w:val="0"/>
      <w:marBottom w:val="0"/>
      <w:divBdr>
        <w:top w:val="none" w:sz="0" w:space="0" w:color="auto"/>
        <w:left w:val="none" w:sz="0" w:space="0" w:color="auto"/>
        <w:bottom w:val="none" w:sz="0" w:space="0" w:color="auto"/>
        <w:right w:val="none" w:sz="0" w:space="0" w:color="auto"/>
      </w:divBdr>
    </w:div>
    <w:div w:id="1200357576">
      <w:bodyDiv w:val="1"/>
      <w:marLeft w:val="0"/>
      <w:marRight w:val="0"/>
      <w:marTop w:val="0"/>
      <w:marBottom w:val="0"/>
      <w:divBdr>
        <w:top w:val="none" w:sz="0" w:space="0" w:color="auto"/>
        <w:left w:val="none" w:sz="0" w:space="0" w:color="auto"/>
        <w:bottom w:val="none" w:sz="0" w:space="0" w:color="auto"/>
        <w:right w:val="none" w:sz="0" w:space="0" w:color="auto"/>
      </w:divBdr>
      <w:divsChild>
        <w:div w:id="1167938551">
          <w:marLeft w:val="0"/>
          <w:marRight w:val="0"/>
          <w:marTop w:val="0"/>
          <w:marBottom w:val="0"/>
          <w:divBdr>
            <w:top w:val="none" w:sz="0" w:space="0" w:color="auto"/>
            <w:left w:val="none" w:sz="0" w:space="0" w:color="auto"/>
            <w:bottom w:val="none" w:sz="0" w:space="0" w:color="auto"/>
            <w:right w:val="none" w:sz="0" w:space="0" w:color="auto"/>
          </w:divBdr>
          <w:divsChild>
            <w:div w:id="622031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1820180">
      <w:bodyDiv w:val="1"/>
      <w:marLeft w:val="0"/>
      <w:marRight w:val="0"/>
      <w:marTop w:val="0"/>
      <w:marBottom w:val="0"/>
      <w:divBdr>
        <w:top w:val="none" w:sz="0" w:space="0" w:color="auto"/>
        <w:left w:val="none" w:sz="0" w:space="0" w:color="auto"/>
        <w:bottom w:val="none" w:sz="0" w:space="0" w:color="auto"/>
        <w:right w:val="none" w:sz="0" w:space="0" w:color="auto"/>
      </w:divBdr>
    </w:div>
    <w:div w:id="1338537210">
      <w:bodyDiv w:val="1"/>
      <w:marLeft w:val="0"/>
      <w:marRight w:val="0"/>
      <w:marTop w:val="0"/>
      <w:marBottom w:val="0"/>
      <w:divBdr>
        <w:top w:val="none" w:sz="0" w:space="0" w:color="auto"/>
        <w:left w:val="none" w:sz="0" w:space="0" w:color="auto"/>
        <w:bottom w:val="none" w:sz="0" w:space="0" w:color="auto"/>
        <w:right w:val="none" w:sz="0" w:space="0" w:color="auto"/>
      </w:divBdr>
      <w:divsChild>
        <w:div w:id="1026298316">
          <w:marLeft w:val="0"/>
          <w:marRight w:val="0"/>
          <w:marTop w:val="0"/>
          <w:marBottom w:val="0"/>
          <w:divBdr>
            <w:top w:val="none" w:sz="0" w:space="0" w:color="auto"/>
            <w:left w:val="none" w:sz="0" w:space="0" w:color="auto"/>
            <w:bottom w:val="none" w:sz="0" w:space="0" w:color="auto"/>
            <w:right w:val="none" w:sz="0" w:space="0" w:color="auto"/>
          </w:divBdr>
          <w:divsChild>
            <w:div w:id="189877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2921415">
      <w:bodyDiv w:val="1"/>
      <w:marLeft w:val="0"/>
      <w:marRight w:val="0"/>
      <w:marTop w:val="0"/>
      <w:marBottom w:val="0"/>
      <w:divBdr>
        <w:top w:val="none" w:sz="0" w:space="0" w:color="auto"/>
        <w:left w:val="none" w:sz="0" w:space="0" w:color="auto"/>
        <w:bottom w:val="none" w:sz="0" w:space="0" w:color="auto"/>
        <w:right w:val="none" w:sz="0" w:space="0" w:color="auto"/>
      </w:divBdr>
    </w:div>
    <w:div w:id="1379932042">
      <w:bodyDiv w:val="1"/>
      <w:marLeft w:val="0"/>
      <w:marRight w:val="0"/>
      <w:marTop w:val="0"/>
      <w:marBottom w:val="0"/>
      <w:divBdr>
        <w:top w:val="none" w:sz="0" w:space="0" w:color="auto"/>
        <w:left w:val="none" w:sz="0" w:space="0" w:color="auto"/>
        <w:bottom w:val="none" w:sz="0" w:space="0" w:color="auto"/>
        <w:right w:val="none" w:sz="0" w:space="0" w:color="auto"/>
      </w:divBdr>
      <w:divsChild>
        <w:div w:id="742339750">
          <w:marLeft w:val="0"/>
          <w:marRight w:val="0"/>
          <w:marTop w:val="0"/>
          <w:marBottom w:val="0"/>
          <w:divBdr>
            <w:top w:val="none" w:sz="0" w:space="0" w:color="auto"/>
            <w:left w:val="none" w:sz="0" w:space="0" w:color="auto"/>
            <w:bottom w:val="none" w:sz="0" w:space="0" w:color="auto"/>
            <w:right w:val="none" w:sz="0" w:space="0" w:color="auto"/>
          </w:divBdr>
          <w:divsChild>
            <w:div w:id="166485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9788884">
      <w:bodyDiv w:val="1"/>
      <w:marLeft w:val="0"/>
      <w:marRight w:val="0"/>
      <w:marTop w:val="0"/>
      <w:marBottom w:val="0"/>
      <w:divBdr>
        <w:top w:val="none" w:sz="0" w:space="0" w:color="auto"/>
        <w:left w:val="none" w:sz="0" w:space="0" w:color="auto"/>
        <w:bottom w:val="none" w:sz="0" w:space="0" w:color="auto"/>
        <w:right w:val="none" w:sz="0" w:space="0" w:color="auto"/>
      </w:divBdr>
    </w:div>
    <w:div w:id="1422528797">
      <w:bodyDiv w:val="1"/>
      <w:marLeft w:val="0"/>
      <w:marRight w:val="0"/>
      <w:marTop w:val="0"/>
      <w:marBottom w:val="0"/>
      <w:divBdr>
        <w:top w:val="none" w:sz="0" w:space="0" w:color="auto"/>
        <w:left w:val="none" w:sz="0" w:space="0" w:color="auto"/>
        <w:bottom w:val="none" w:sz="0" w:space="0" w:color="auto"/>
        <w:right w:val="none" w:sz="0" w:space="0" w:color="auto"/>
      </w:divBdr>
    </w:div>
    <w:div w:id="1429885570">
      <w:bodyDiv w:val="1"/>
      <w:marLeft w:val="0"/>
      <w:marRight w:val="0"/>
      <w:marTop w:val="0"/>
      <w:marBottom w:val="0"/>
      <w:divBdr>
        <w:top w:val="none" w:sz="0" w:space="0" w:color="auto"/>
        <w:left w:val="none" w:sz="0" w:space="0" w:color="auto"/>
        <w:bottom w:val="none" w:sz="0" w:space="0" w:color="auto"/>
        <w:right w:val="none" w:sz="0" w:space="0" w:color="auto"/>
      </w:divBdr>
      <w:divsChild>
        <w:div w:id="1351761456">
          <w:marLeft w:val="0"/>
          <w:marRight w:val="0"/>
          <w:marTop w:val="0"/>
          <w:marBottom w:val="0"/>
          <w:divBdr>
            <w:top w:val="none" w:sz="0" w:space="0" w:color="auto"/>
            <w:left w:val="none" w:sz="0" w:space="0" w:color="auto"/>
            <w:bottom w:val="none" w:sz="0" w:space="0" w:color="auto"/>
            <w:right w:val="none" w:sz="0" w:space="0" w:color="auto"/>
          </w:divBdr>
          <w:divsChild>
            <w:div w:id="102112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1514515">
      <w:bodyDiv w:val="1"/>
      <w:marLeft w:val="0"/>
      <w:marRight w:val="0"/>
      <w:marTop w:val="0"/>
      <w:marBottom w:val="0"/>
      <w:divBdr>
        <w:top w:val="none" w:sz="0" w:space="0" w:color="auto"/>
        <w:left w:val="none" w:sz="0" w:space="0" w:color="auto"/>
        <w:bottom w:val="none" w:sz="0" w:space="0" w:color="auto"/>
        <w:right w:val="none" w:sz="0" w:space="0" w:color="auto"/>
      </w:divBdr>
      <w:divsChild>
        <w:div w:id="2046978321">
          <w:marLeft w:val="0"/>
          <w:marRight w:val="0"/>
          <w:marTop w:val="0"/>
          <w:marBottom w:val="0"/>
          <w:divBdr>
            <w:top w:val="none" w:sz="0" w:space="0" w:color="auto"/>
            <w:left w:val="none" w:sz="0" w:space="0" w:color="auto"/>
            <w:bottom w:val="none" w:sz="0" w:space="0" w:color="auto"/>
            <w:right w:val="none" w:sz="0" w:space="0" w:color="auto"/>
          </w:divBdr>
          <w:divsChild>
            <w:div w:id="514736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4150653">
      <w:bodyDiv w:val="1"/>
      <w:marLeft w:val="0"/>
      <w:marRight w:val="0"/>
      <w:marTop w:val="0"/>
      <w:marBottom w:val="0"/>
      <w:divBdr>
        <w:top w:val="none" w:sz="0" w:space="0" w:color="auto"/>
        <w:left w:val="none" w:sz="0" w:space="0" w:color="auto"/>
        <w:bottom w:val="none" w:sz="0" w:space="0" w:color="auto"/>
        <w:right w:val="none" w:sz="0" w:space="0" w:color="auto"/>
      </w:divBdr>
    </w:div>
    <w:div w:id="1546022374">
      <w:bodyDiv w:val="1"/>
      <w:marLeft w:val="0"/>
      <w:marRight w:val="0"/>
      <w:marTop w:val="0"/>
      <w:marBottom w:val="0"/>
      <w:divBdr>
        <w:top w:val="none" w:sz="0" w:space="0" w:color="auto"/>
        <w:left w:val="none" w:sz="0" w:space="0" w:color="auto"/>
        <w:bottom w:val="none" w:sz="0" w:space="0" w:color="auto"/>
        <w:right w:val="none" w:sz="0" w:space="0" w:color="auto"/>
      </w:divBdr>
    </w:div>
    <w:div w:id="1564752336">
      <w:bodyDiv w:val="1"/>
      <w:marLeft w:val="0"/>
      <w:marRight w:val="0"/>
      <w:marTop w:val="0"/>
      <w:marBottom w:val="0"/>
      <w:divBdr>
        <w:top w:val="none" w:sz="0" w:space="0" w:color="auto"/>
        <w:left w:val="none" w:sz="0" w:space="0" w:color="auto"/>
        <w:bottom w:val="none" w:sz="0" w:space="0" w:color="auto"/>
        <w:right w:val="none" w:sz="0" w:space="0" w:color="auto"/>
      </w:divBdr>
      <w:divsChild>
        <w:div w:id="886378172">
          <w:marLeft w:val="0"/>
          <w:marRight w:val="0"/>
          <w:marTop w:val="0"/>
          <w:marBottom w:val="0"/>
          <w:divBdr>
            <w:top w:val="none" w:sz="0" w:space="0" w:color="auto"/>
            <w:left w:val="none" w:sz="0" w:space="0" w:color="auto"/>
            <w:bottom w:val="none" w:sz="0" w:space="0" w:color="auto"/>
            <w:right w:val="none" w:sz="0" w:space="0" w:color="auto"/>
          </w:divBdr>
          <w:divsChild>
            <w:div w:id="1716854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2567106">
      <w:bodyDiv w:val="1"/>
      <w:marLeft w:val="0"/>
      <w:marRight w:val="0"/>
      <w:marTop w:val="0"/>
      <w:marBottom w:val="0"/>
      <w:divBdr>
        <w:top w:val="none" w:sz="0" w:space="0" w:color="auto"/>
        <w:left w:val="none" w:sz="0" w:space="0" w:color="auto"/>
        <w:bottom w:val="none" w:sz="0" w:space="0" w:color="auto"/>
        <w:right w:val="none" w:sz="0" w:space="0" w:color="auto"/>
      </w:divBdr>
    </w:div>
    <w:div w:id="1604726805">
      <w:bodyDiv w:val="1"/>
      <w:marLeft w:val="0"/>
      <w:marRight w:val="0"/>
      <w:marTop w:val="0"/>
      <w:marBottom w:val="0"/>
      <w:divBdr>
        <w:top w:val="none" w:sz="0" w:space="0" w:color="auto"/>
        <w:left w:val="none" w:sz="0" w:space="0" w:color="auto"/>
        <w:bottom w:val="none" w:sz="0" w:space="0" w:color="auto"/>
        <w:right w:val="none" w:sz="0" w:space="0" w:color="auto"/>
      </w:divBdr>
    </w:div>
    <w:div w:id="1614635352">
      <w:bodyDiv w:val="1"/>
      <w:marLeft w:val="0"/>
      <w:marRight w:val="0"/>
      <w:marTop w:val="0"/>
      <w:marBottom w:val="0"/>
      <w:divBdr>
        <w:top w:val="none" w:sz="0" w:space="0" w:color="auto"/>
        <w:left w:val="none" w:sz="0" w:space="0" w:color="auto"/>
        <w:bottom w:val="none" w:sz="0" w:space="0" w:color="auto"/>
        <w:right w:val="none" w:sz="0" w:space="0" w:color="auto"/>
      </w:divBdr>
    </w:div>
    <w:div w:id="1625698612">
      <w:bodyDiv w:val="1"/>
      <w:marLeft w:val="0"/>
      <w:marRight w:val="0"/>
      <w:marTop w:val="0"/>
      <w:marBottom w:val="0"/>
      <w:divBdr>
        <w:top w:val="none" w:sz="0" w:space="0" w:color="auto"/>
        <w:left w:val="none" w:sz="0" w:space="0" w:color="auto"/>
        <w:bottom w:val="none" w:sz="0" w:space="0" w:color="auto"/>
        <w:right w:val="none" w:sz="0" w:space="0" w:color="auto"/>
      </w:divBdr>
      <w:divsChild>
        <w:div w:id="2045861033">
          <w:marLeft w:val="0"/>
          <w:marRight w:val="0"/>
          <w:marTop w:val="0"/>
          <w:marBottom w:val="0"/>
          <w:divBdr>
            <w:top w:val="none" w:sz="0" w:space="0" w:color="auto"/>
            <w:left w:val="none" w:sz="0" w:space="0" w:color="auto"/>
            <w:bottom w:val="none" w:sz="0" w:space="0" w:color="auto"/>
            <w:right w:val="none" w:sz="0" w:space="0" w:color="auto"/>
          </w:divBdr>
          <w:divsChild>
            <w:div w:id="405300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9725250">
      <w:bodyDiv w:val="1"/>
      <w:marLeft w:val="0"/>
      <w:marRight w:val="0"/>
      <w:marTop w:val="0"/>
      <w:marBottom w:val="0"/>
      <w:divBdr>
        <w:top w:val="none" w:sz="0" w:space="0" w:color="auto"/>
        <w:left w:val="none" w:sz="0" w:space="0" w:color="auto"/>
        <w:bottom w:val="none" w:sz="0" w:space="0" w:color="auto"/>
        <w:right w:val="none" w:sz="0" w:space="0" w:color="auto"/>
      </w:divBdr>
    </w:div>
    <w:div w:id="1656181150">
      <w:bodyDiv w:val="1"/>
      <w:marLeft w:val="0"/>
      <w:marRight w:val="0"/>
      <w:marTop w:val="0"/>
      <w:marBottom w:val="0"/>
      <w:divBdr>
        <w:top w:val="none" w:sz="0" w:space="0" w:color="auto"/>
        <w:left w:val="none" w:sz="0" w:space="0" w:color="auto"/>
        <w:bottom w:val="none" w:sz="0" w:space="0" w:color="auto"/>
        <w:right w:val="none" w:sz="0" w:space="0" w:color="auto"/>
      </w:divBdr>
    </w:div>
    <w:div w:id="1706982054">
      <w:bodyDiv w:val="1"/>
      <w:marLeft w:val="0"/>
      <w:marRight w:val="0"/>
      <w:marTop w:val="0"/>
      <w:marBottom w:val="0"/>
      <w:divBdr>
        <w:top w:val="none" w:sz="0" w:space="0" w:color="auto"/>
        <w:left w:val="none" w:sz="0" w:space="0" w:color="auto"/>
        <w:bottom w:val="none" w:sz="0" w:space="0" w:color="auto"/>
        <w:right w:val="none" w:sz="0" w:space="0" w:color="auto"/>
      </w:divBdr>
      <w:divsChild>
        <w:div w:id="457339508">
          <w:marLeft w:val="0"/>
          <w:marRight w:val="0"/>
          <w:marTop w:val="0"/>
          <w:marBottom w:val="0"/>
          <w:divBdr>
            <w:top w:val="none" w:sz="0" w:space="0" w:color="auto"/>
            <w:left w:val="none" w:sz="0" w:space="0" w:color="auto"/>
            <w:bottom w:val="none" w:sz="0" w:space="0" w:color="auto"/>
            <w:right w:val="none" w:sz="0" w:space="0" w:color="auto"/>
          </w:divBdr>
          <w:divsChild>
            <w:div w:id="1966035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9866463">
      <w:bodyDiv w:val="1"/>
      <w:marLeft w:val="0"/>
      <w:marRight w:val="0"/>
      <w:marTop w:val="0"/>
      <w:marBottom w:val="0"/>
      <w:divBdr>
        <w:top w:val="none" w:sz="0" w:space="0" w:color="auto"/>
        <w:left w:val="none" w:sz="0" w:space="0" w:color="auto"/>
        <w:bottom w:val="none" w:sz="0" w:space="0" w:color="auto"/>
        <w:right w:val="none" w:sz="0" w:space="0" w:color="auto"/>
      </w:divBdr>
    </w:div>
    <w:div w:id="1793286431">
      <w:bodyDiv w:val="1"/>
      <w:marLeft w:val="0"/>
      <w:marRight w:val="0"/>
      <w:marTop w:val="0"/>
      <w:marBottom w:val="0"/>
      <w:divBdr>
        <w:top w:val="none" w:sz="0" w:space="0" w:color="auto"/>
        <w:left w:val="none" w:sz="0" w:space="0" w:color="auto"/>
        <w:bottom w:val="none" w:sz="0" w:space="0" w:color="auto"/>
        <w:right w:val="none" w:sz="0" w:space="0" w:color="auto"/>
      </w:divBdr>
      <w:divsChild>
        <w:div w:id="68814998">
          <w:marLeft w:val="0"/>
          <w:marRight w:val="0"/>
          <w:marTop w:val="0"/>
          <w:marBottom w:val="0"/>
          <w:divBdr>
            <w:top w:val="none" w:sz="0" w:space="0" w:color="auto"/>
            <w:left w:val="none" w:sz="0" w:space="0" w:color="auto"/>
            <w:bottom w:val="none" w:sz="0" w:space="0" w:color="auto"/>
            <w:right w:val="none" w:sz="0" w:space="0" w:color="auto"/>
          </w:divBdr>
          <w:divsChild>
            <w:div w:id="1565141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4898006">
      <w:bodyDiv w:val="1"/>
      <w:marLeft w:val="0"/>
      <w:marRight w:val="0"/>
      <w:marTop w:val="0"/>
      <w:marBottom w:val="0"/>
      <w:divBdr>
        <w:top w:val="none" w:sz="0" w:space="0" w:color="auto"/>
        <w:left w:val="none" w:sz="0" w:space="0" w:color="auto"/>
        <w:bottom w:val="none" w:sz="0" w:space="0" w:color="auto"/>
        <w:right w:val="none" w:sz="0" w:space="0" w:color="auto"/>
      </w:divBdr>
      <w:divsChild>
        <w:div w:id="616644402">
          <w:marLeft w:val="0"/>
          <w:marRight w:val="0"/>
          <w:marTop w:val="0"/>
          <w:marBottom w:val="0"/>
          <w:divBdr>
            <w:top w:val="none" w:sz="0" w:space="0" w:color="auto"/>
            <w:left w:val="none" w:sz="0" w:space="0" w:color="auto"/>
            <w:bottom w:val="none" w:sz="0" w:space="0" w:color="auto"/>
            <w:right w:val="none" w:sz="0" w:space="0" w:color="auto"/>
          </w:divBdr>
          <w:divsChild>
            <w:div w:id="1444690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5190471">
      <w:bodyDiv w:val="1"/>
      <w:marLeft w:val="0"/>
      <w:marRight w:val="0"/>
      <w:marTop w:val="0"/>
      <w:marBottom w:val="0"/>
      <w:divBdr>
        <w:top w:val="none" w:sz="0" w:space="0" w:color="auto"/>
        <w:left w:val="none" w:sz="0" w:space="0" w:color="auto"/>
        <w:bottom w:val="none" w:sz="0" w:space="0" w:color="auto"/>
        <w:right w:val="none" w:sz="0" w:space="0" w:color="auto"/>
      </w:divBdr>
      <w:divsChild>
        <w:div w:id="1547987331">
          <w:marLeft w:val="0"/>
          <w:marRight w:val="0"/>
          <w:marTop w:val="0"/>
          <w:marBottom w:val="0"/>
          <w:divBdr>
            <w:top w:val="none" w:sz="0" w:space="0" w:color="auto"/>
            <w:left w:val="none" w:sz="0" w:space="0" w:color="auto"/>
            <w:bottom w:val="none" w:sz="0" w:space="0" w:color="auto"/>
            <w:right w:val="none" w:sz="0" w:space="0" w:color="auto"/>
          </w:divBdr>
          <w:divsChild>
            <w:div w:id="147016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7276097">
      <w:bodyDiv w:val="1"/>
      <w:marLeft w:val="0"/>
      <w:marRight w:val="0"/>
      <w:marTop w:val="0"/>
      <w:marBottom w:val="0"/>
      <w:divBdr>
        <w:top w:val="none" w:sz="0" w:space="0" w:color="auto"/>
        <w:left w:val="none" w:sz="0" w:space="0" w:color="auto"/>
        <w:bottom w:val="none" w:sz="0" w:space="0" w:color="auto"/>
        <w:right w:val="none" w:sz="0" w:space="0" w:color="auto"/>
      </w:divBdr>
    </w:div>
    <w:div w:id="1961569563">
      <w:bodyDiv w:val="1"/>
      <w:marLeft w:val="0"/>
      <w:marRight w:val="0"/>
      <w:marTop w:val="0"/>
      <w:marBottom w:val="0"/>
      <w:divBdr>
        <w:top w:val="none" w:sz="0" w:space="0" w:color="auto"/>
        <w:left w:val="none" w:sz="0" w:space="0" w:color="auto"/>
        <w:bottom w:val="none" w:sz="0" w:space="0" w:color="auto"/>
        <w:right w:val="none" w:sz="0" w:space="0" w:color="auto"/>
      </w:divBdr>
    </w:div>
    <w:div w:id="208175257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C2CB52-7222-4515-B4D3-C7AC03B2F8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TotalTime>
  <Pages>16</Pages>
  <Words>6883</Words>
  <Characters>40764</Characters>
  <Application>Microsoft Office Word</Application>
  <DocSecurity>0</DocSecurity>
  <Lines>859</Lines>
  <Paragraphs>2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4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turra, Julio</dc:creator>
  <cp:keywords/>
  <cp:lastModifiedBy>Julio César Iturra Sanhueza</cp:lastModifiedBy>
  <cp:revision>638</cp:revision>
  <cp:lastPrinted>2024-11-13T22:41:00Z</cp:lastPrinted>
  <dcterms:created xsi:type="dcterms:W3CDTF">2024-12-09T12:55:00Z</dcterms:created>
  <dcterms:modified xsi:type="dcterms:W3CDTF">2025-04-09T1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r72k8uD5"/&gt;&lt;style id="http://www.zotero.org/styles/apa-no-doi-no-issu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